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D6E09" w14:textId="77777777" w:rsidR="00031D8B" w:rsidRPr="008E159A" w:rsidRDefault="00031D8B" w:rsidP="00031D8B">
      <w:pPr>
        <w:jc w:val="center"/>
        <w:rPr>
          <w:rStyle w:val="Buchtitel"/>
          <w:lang w:val="en-US"/>
        </w:rPr>
      </w:pPr>
    </w:p>
    <w:p w14:paraId="53E34E59" w14:textId="77777777" w:rsidR="00094531" w:rsidRPr="00BC3714" w:rsidRDefault="00680796"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w:t>
      </w:r>
      <w:r w:rsidR="008973D7" w:rsidRPr="00BC3714">
        <w:rPr>
          <w:rStyle w:val="Buchtitel"/>
          <w:caps/>
          <w:smallCaps w:val="0"/>
          <w:color w:val="000000" w:themeColor="text1"/>
          <w:lang w:val="en-US"/>
        </w:rPr>
        <w:t>c</w:t>
      </w:r>
      <w:r w:rsidRPr="00BC3714">
        <w:rPr>
          <w:rStyle w:val="Buchtitel"/>
          <w:caps/>
          <w:smallCaps w:val="0"/>
          <w:color w:val="000000" w:themeColor="text1"/>
          <w:lang w:val="en-US"/>
        </w:rPr>
        <w:t>t</w:t>
      </w:r>
      <w:r w:rsidR="008973D7" w:rsidRPr="00BC3714">
        <w:rPr>
          <w:rStyle w:val="Buchtitel"/>
          <w:caps/>
          <w:smallCaps w:val="0"/>
          <w:color w:val="000000" w:themeColor="text1"/>
          <w:lang w:val="en-US"/>
        </w:rPr>
        <w:t xml:space="preserve"> </w:t>
      </w:r>
      <w:r w:rsidR="00094531" w:rsidRPr="00BC3714">
        <w:rPr>
          <w:rStyle w:val="Buchtitel"/>
          <w:caps/>
          <w:smallCaps w:val="0"/>
          <w:color w:val="000000" w:themeColor="text1"/>
          <w:lang w:val="en-US"/>
        </w:rPr>
        <w:t>Internship</w:t>
      </w:r>
    </w:p>
    <w:p w14:paraId="52418891" w14:textId="77777777" w:rsidR="00680796" w:rsidRPr="00BC3714" w:rsidRDefault="00094531"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ktPraktikum)</w:t>
      </w:r>
    </w:p>
    <w:p w14:paraId="37211385" w14:textId="77777777" w:rsidR="009C6351" w:rsidRPr="008E159A" w:rsidRDefault="009C6351" w:rsidP="002145F3">
      <w:pPr>
        <w:rPr>
          <w:b/>
          <w:color w:val="4A5459"/>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512363" w14:paraId="7469786D" w14:textId="77777777" w:rsidTr="00675379">
        <w:trPr>
          <w:cantSplit/>
          <w:trHeight w:hRule="exact" w:val="2455"/>
        </w:trPr>
        <w:tc>
          <w:tcPr>
            <w:tcW w:w="8777" w:type="dxa"/>
            <w:gridSpan w:val="2"/>
          </w:tcPr>
          <w:bookmarkStart w:id="0" w:name="Titel"/>
          <w:bookmarkStart w:id="1" w:name="DeutscherTitel"/>
          <w:p w14:paraId="0AF69DED" w14:textId="77777777" w:rsidR="00030E45" w:rsidRPr="00BC3714" w:rsidRDefault="00D8531D"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0D18010042D54FF0911ECD0269CBB775"/>
                </w:placeholder>
                <w:showingPlcHdr/>
                <w:text/>
              </w:sdtPr>
              <w:sdtEndPr/>
              <w:sdtContent>
                <w:r w:rsidR="00F34524" w:rsidRPr="00EA58F1">
                  <w:rPr>
                    <w:rStyle w:val="Platzhaltertext"/>
                    <w:color w:val="C00000"/>
                    <w:lang w:val="en-US"/>
                  </w:rPr>
                  <w:t xml:space="preserve">Enter </w:t>
                </w:r>
                <w:r w:rsidR="00680796" w:rsidRPr="00EA58F1">
                  <w:rPr>
                    <w:rStyle w:val="Platzhaltertext"/>
                    <w:color w:val="C00000"/>
                    <w:lang w:val="en-US"/>
                  </w:rPr>
                  <w:t>English title</w:t>
                </w:r>
                <w:r w:rsidR="00F34524" w:rsidRPr="00EA58F1">
                  <w:rPr>
                    <w:rStyle w:val="Platzhaltertext"/>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321540F3" w14:textId="77777777" w:rsidR="002145F3" w:rsidRPr="008E159A" w:rsidRDefault="00D8531D"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58BC9C3467A544B4985D7B036584EED4"/>
                </w:placeholder>
                <w:showingPlcHdr/>
                <w:text/>
              </w:sdtPr>
              <w:sdtEndPr/>
              <w:sdtContent>
                <w:r w:rsidR="00F34524" w:rsidRPr="00EA58F1">
                  <w:rPr>
                    <w:rStyle w:val="Platzhaltertext"/>
                    <w:color w:val="C00000"/>
                    <w:sz w:val="20"/>
                  </w:rPr>
                  <w:t xml:space="preserve">Enter </w:t>
                </w:r>
                <w:r w:rsidR="00680796" w:rsidRPr="00EA58F1">
                  <w:rPr>
                    <w:rStyle w:val="Platzhaltertext"/>
                    <w:color w:val="C00000"/>
                    <w:sz w:val="20"/>
                    <w:lang w:val="en-US"/>
                  </w:rPr>
                  <w:t>German title</w:t>
                </w:r>
                <w:r w:rsidR="00F34524" w:rsidRPr="00EA58F1">
                  <w:rPr>
                    <w:rStyle w:val="Platzhaltertext"/>
                    <w:color w:val="C00000"/>
                    <w:sz w:val="20"/>
                    <w:lang w:val="en-US"/>
                  </w:rPr>
                  <w:t xml:space="preserve"> here</w:t>
                </w:r>
              </w:sdtContent>
            </w:sdt>
            <w:bookmarkEnd w:id="2"/>
          </w:p>
        </w:tc>
      </w:tr>
      <w:tr w:rsidR="00367906" w:rsidRPr="008E159A" w14:paraId="18B0E7A3" w14:textId="77777777" w:rsidTr="006B3CCF">
        <w:trPr>
          <w:cantSplit/>
          <w:trHeight w:hRule="exact" w:val="2727"/>
        </w:trPr>
        <w:tc>
          <w:tcPr>
            <w:tcW w:w="8777" w:type="dxa"/>
            <w:gridSpan w:val="2"/>
          </w:tcPr>
          <w:p w14:paraId="0D3DD8C0" w14:textId="77777777" w:rsidR="00367906" w:rsidRPr="008E159A" w:rsidRDefault="00D8531D"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42E6840E" wp14:editId="2064DD30">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512363" w14:paraId="72BD27C7" w14:textId="77777777" w:rsidTr="006B3CCF">
        <w:trPr>
          <w:cantSplit/>
          <w:trHeight w:hRule="exact" w:val="397"/>
        </w:trPr>
        <w:tc>
          <w:tcPr>
            <w:tcW w:w="2552" w:type="dxa"/>
          </w:tcPr>
          <w:p w14:paraId="55B3204B"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53EAD368" w14:textId="3575D08E" w:rsidR="00B22DBE" w:rsidRPr="00BC3714" w:rsidRDefault="00D8531D" w:rsidP="00B57278">
            <w:pPr>
              <w:jc w:val="left"/>
              <w:rPr>
                <w:color w:val="000000" w:themeColor="text1"/>
                <w:lang w:val="en-US"/>
              </w:rPr>
            </w:pPr>
            <w:sdt>
              <w:sdtPr>
                <w:rPr>
                  <w:color w:val="000000" w:themeColor="text1"/>
                  <w:lang w:val="en-US"/>
                </w:rPr>
                <w:alias w:val="Student"/>
                <w:tag w:val="Bearbeiter"/>
                <w:id w:val="15043848"/>
                <w:placeholder>
                  <w:docPart w:val="471E0A7BAAF942F5BE4E68E823D46269"/>
                </w:placeholder>
                <w:text/>
              </w:sdtPr>
              <w:sdtEndPr/>
              <w:sdtContent>
                <w:r w:rsidR="00D24AFA">
                  <w:rPr>
                    <w:color w:val="000000" w:themeColor="text1"/>
                    <w:lang w:val="en-US"/>
                  </w:rPr>
                  <w:t xml:space="preserve">Yousif Mohammed Elsheikh Mohammed </w:t>
                </w:r>
              </w:sdtContent>
            </w:sdt>
            <w:bookmarkEnd w:id="3"/>
          </w:p>
        </w:tc>
      </w:tr>
      <w:tr w:rsidR="00B22DBE" w:rsidRPr="00512363" w14:paraId="59DE8302" w14:textId="77777777" w:rsidTr="00C61AAA">
        <w:trPr>
          <w:cantSplit/>
          <w:trHeight w:hRule="exact" w:val="567"/>
        </w:trPr>
        <w:tc>
          <w:tcPr>
            <w:tcW w:w="2552" w:type="dxa"/>
          </w:tcPr>
          <w:p w14:paraId="5DABE5D1"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269C6BC1" w14:textId="2FC03A3C" w:rsidR="00B22DBE" w:rsidRPr="00FD01CE" w:rsidRDefault="00D8531D"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24EA92830BF8428EBF34123C6251B714"/>
                </w:placeholder>
                <w:text/>
              </w:sdtPr>
              <w:sdtEndPr/>
              <w:sdtContent>
                <w:r w:rsidR="00D24AFA">
                  <w:rPr>
                    <w:color w:val="000000" w:themeColor="text1"/>
                    <w:lang w:val="en-US"/>
                  </w:rPr>
                  <w:t>41327</w:t>
                </w:r>
                <w:r w:rsidR="00997200">
                  <w:rPr>
                    <w:color w:val="000000" w:themeColor="text1"/>
                    <w:lang w:val="en-US"/>
                  </w:rPr>
                  <w:t>8</w:t>
                </w:r>
              </w:sdtContent>
            </w:sdt>
            <w:bookmarkEnd w:id="5"/>
          </w:p>
        </w:tc>
      </w:tr>
      <w:tr w:rsidR="00B22DBE" w:rsidRPr="00512363" w14:paraId="1D5096D5" w14:textId="77777777" w:rsidTr="00030E45">
        <w:trPr>
          <w:trHeight w:hRule="exact" w:val="397"/>
        </w:trPr>
        <w:tc>
          <w:tcPr>
            <w:tcW w:w="2552" w:type="dxa"/>
          </w:tcPr>
          <w:p w14:paraId="4854D0E6"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78DED3FA" w14:textId="6071A6E6" w:rsidR="00B22DBE" w:rsidRPr="00BC3714" w:rsidRDefault="00D8531D"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BCF189C9956C46F6A75B0B56261E2C96"/>
                </w:placeholder>
                <w:text/>
              </w:sdtPr>
              <w:sdtEndPr/>
              <w:sdtContent>
                <w:r w:rsidR="00D24AFA">
                  <w:rPr>
                    <w:color w:val="000000" w:themeColor="text1"/>
                    <w:lang w:val="en-US"/>
                  </w:rPr>
                  <w:t>Mr. Keven Kemmer</w:t>
                </w:r>
              </w:sdtContent>
            </w:sdt>
            <w:bookmarkEnd w:id="6"/>
          </w:p>
          <w:p w14:paraId="17772884" w14:textId="77777777" w:rsidR="00B22DBE" w:rsidRPr="00BC3714" w:rsidRDefault="00B22DBE" w:rsidP="00B22DBE">
            <w:pPr>
              <w:tabs>
                <w:tab w:val="left" w:pos="1452"/>
                <w:tab w:val="left" w:pos="8192"/>
              </w:tabs>
              <w:jc w:val="left"/>
              <w:rPr>
                <w:color w:val="000000" w:themeColor="text1"/>
                <w:lang w:val="en-US"/>
              </w:rPr>
            </w:pPr>
          </w:p>
          <w:p w14:paraId="515A0BD2" w14:textId="77777777" w:rsidR="00B22DBE" w:rsidRPr="00BC3714" w:rsidRDefault="00B22DBE" w:rsidP="00B22DBE">
            <w:pPr>
              <w:tabs>
                <w:tab w:val="left" w:pos="1452"/>
                <w:tab w:val="left" w:pos="8192"/>
              </w:tabs>
              <w:jc w:val="left"/>
              <w:rPr>
                <w:color w:val="000000" w:themeColor="text1"/>
                <w:lang w:val="en-US"/>
              </w:rPr>
            </w:pPr>
          </w:p>
          <w:p w14:paraId="06845627" w14:textId="77777777" w:rsidR="00B22DBE" w:rsidRPr="00BC3714" w:rsidRDefault="00B22DBE" w:rsidP="00B22DBE">
            <w:pPr>
              <w:tabs>
                <w:tab w:val="left" w:pos="1452"/>
                <w:tab w:val="left" w:pos="8192"/>
              </w:tabs>
              <w:jc w:val="left"/>
              <w:rPr>
                <w:color w:val="000000" w:themeColor="text1"/>
                <w:lang w:val="en-US"/>
              </w:rPr>
            </w:pPr>
          </w:p>
          <w:p w14:paraId="1DE9C7FF" w14:textId="77777777" w:rsidR="00B22DBE" w:rsidRPr="00BC3714" w:rsidRDefault="00B22DBE" w:rsidP="00B22DBE">
            <w:pPr>
              <w:tabs>
                <w:tab w:val="left" w:pos="1452"/>
                <w:tab w:val="left" w:pos="8192"/>
              </w:tabs>
              <w:jc w:val="left"/>
              <w:rPr>
                <w:color w:val="000000" w:themeColor="text1"/>
                <w:lang w:val="en-US"/>
              </w:rPr>
            </w:pPr>
          </w:p>
          <w:p w14:paraId="2CAA5376" w14:textId="77777777" w:rsidR="00B22DBE" w:rsidRPr="00BC3714" w:rsidRDefault="00B22DBE" w:rsidP="00B22DBE">
            <w:pPr>
              <w:tabs>
                <w:tab w:val="left" w:pos="1452"/>
                <w:tab w:val="left" w:pos="8192"/>
              </w:tabs>
              <w:jc w:val="left"/>
              <w:rPr>
                <w:color w:val="000000" w:themeColor="text1"/>
                <w:lang w:val="en-US"/>
              </w:rPr>
            </w:pPr>
          </w:p>
        </w:tc>
      </w:tr>
      <w:tr w:rsidR="00B22DBE" w:rsidRPr="00512363" w14:paraId="793D0ED0" w14:textId="77777777" w:rsidTr="00C61AAA">
        <w:trPr>
          <w:trHeight w:hRule="exact" w:val="567"/>
        </w:trPr>
        <w:tc>
          <w:tcPr>
            <w:tcW w:w="2552" w:type="dxa"/>
          </w:tcPr>
          <w:p w14:paraId="37B72F5D"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09A0CF4A" w14:textId="46DAB972" w:rsidR="00B22DBE" w:rsidRPr="00BC3714" w:rsidRDefault="00D8531D"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7A14358CF5AF4B7BA07B4F6B7E7B5537"/>
                </w:placeholder>
                <w:text/>
              </w:sdtPr>
              <w:sdtEndPr/>
              <w:sdtContent>
                <w:r w:rsidR="00D24AFA">
                  <w:rPr>
                    <w:color w:val="000000" w:themeColor="text1" w:themeShade="80"/>
                    <w:lang w:val="en-US"/>
                  </w:rPr>
                  <w:t>Würth Group</w:t>
                </w:r>
              </w:sdtContent>
            </w:sdt>
          </w:p>
        </w:tc>
      </w:tr>
      <w:tr w:rsidR="00B22DBE" w:rsidRPr="00512363" w14:paraId="7D99ED82" w14:textId="77777777" w:rsidTr="00675379">
        <w:trPr>
          <w:trHeight w:hRule="exact" w:val="397"/>
        </w:trPr>
        <w:tc>
          <w:tcPr>
            <w:tcW w:w="2552" w:type="dxa"/>
          </w:tcPr>
          <w:p w14:paraId="366E45F6"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3F7EC6B5" w14:textId="11F16A70" w:rsidR="00B22DBE" w:rsidRPr="00BC3714" w:rsidRDefault="00D8531D" w:rsidP="00B22DBE">
            <w:pPr>
              <w:jc w:val="left"/>
              <w:rPr>
                <w:color w:val="000000" w:themeColor="text1"/>
                <w:lang w:val="en-US"/>
              </w:rPr>
            </w:pPr>
            <w:sdt>
              <w:sdtPr>
                <w:rPr>
                  <w:color w:val="000000" w:themeColor="text1"/>
                  <w:lang w:val="en-US"/>
                </w:rPr>
                <w:alias w:val="Internship Period"/>
                <w:tag w:val="Unternehmen"/>
                <w:id w:val="536927724"/>
                <w:placeholder>
                  <w:docPart w:val="38E582541675436D8BC31956FBE8EF8A"/>
                </w:placeholder>
                <w:text/>
              </w:sdtPr>
              <w:sdtEndPr/>
              <w:sdtContent>
                <w:r w:rsidR="00D24AFA">
                  <w:rPr>
                    <w:color w:val="000000" w:themeColor="text1"/>
                    <w:lang w:val="en-US"/>
                  </w:rPr>
                  <w:t>01.03.2022 – 01.09.2022</w:t>
                </w:r>
              </w:sdtContent>
            </w:sdt>
          </w:p>
        </w:tc>
      </w:tr>
      <w:tr w:rsidR="00B22DBE" w:rsidRPr="00512363" w14:paraId="5DC948A7" w14:textId="77777777" w:rsidTr="00030E45">
        <w:trPr>
          <w:trHeight w:hRule="exact" w:val="397"/>
        </w:trPr>
        <w:tc>
          <w:tcPr>
            <w:tcW w:w="8777" w:type="dxa"/>
            <w:gridSpan w:val="2"/>
          </w:tcPr>
          <w:p w14:paraId="153999AD" w14:textId="77777777" w:rsidR="00B22DBE" w:rsidRPr="00BC3714" w:rsidRDefault="00B22DBE" w:rsidP="00B22DBE">
            <w:pPr>
              <w:jc w:val="center"/>
              <w:rPr>
                <w:color w:val="000000" w:themeColor="text1"/>
                <w:lang w:val="en-US"/>
              </w:rPr>
            </w:pPr>
          </w:p>
        </w:tc>
      </w:tr>
      <w:tr w:rsidR="00BC3714" w:rsidRPr="00BC3714" w14:paraId="0715F28A" w14:textId="77777777" w:rsidTr="0014065D">
        <w:trPr>
          <w:cantSplit/>
          <w:trHeight w:hRule="exact" w:val="1002"/>
        </w:trPr>
        <w:tc>
          <w:tcPr>
            <w:tcW w:w="8777" w:type="dxa"/>
            <w:gridSpan w:val="2"/>
            <w:tcBorders>
              <w:bottom w:val="single" w:sz="4" w:space="0" w:color="auto"/>
            </w:tcBorders>
          </w:tcPr>
          <w:p w14:paraId="0DF52176" w14:textId="253FC80B"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B967FA">
              <w:rPr>
                <w:noProof/>
                <w:color w:val="000000" w:themeColor="text1"/>
                <w:lang w:val="en-US"/>
              </w:rPr>
              <w:t>September 2022</w:t>
            </w:r>
            <w:r w:rsidRPr="00BC3714">
              <w:rPr>
                <w:color w:val="000000" w:themeColor="text1"/>
                <w:lang w:val="en-US"/>
              </w:rPr>
              <w:fldChar w:fldCharType="end"/>
            </w:r>
          </w:p>
          <w:p w14:paraId="101169D6" w14:textId="77777777" w:rsidR="00B22DBE" w:rsidRPr="00BC3714" w:rsidRDefault="00B22DBE" w:rsidP="00B22DBE">
            <w:pPr>
              <w:tabs>
                <w:tab w:val="left" w:pos="1276"/>
                <w:tab w:val="right" w:pos="9070"/>
              </w:tabs>
              <w:rPr>
                <w:color w:val="000000" w:themeColor="text1"/>
                <w:lang w:val="en-US"/>
              </w:rPr>
            </w:pPr>
          </w:p>
        </w:tc>
      </w:tr>
      <w:tr w:rsidR="00B22DBE" w:rsidRPr="00512363" w14:paraId="51CFA677"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700649A8"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3C44B4B5"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32D55534" w14:textId="77777777" w:rsidR="00B22DBE" w:rsidRPr="00BC3714" w:rsidRDefault="00B22DBE" w:rsidP="00B22DBE">
            <w:pPr>
              <w:tabs>
                <w:tab w:val="left" w:pos="1276"/>
                <w:tab w:val="right" w:pos="9070"/>
              </w:tabs>
              <w:rPr>
                <w:color w:val="000000" w:themeColor="text1"/>
                <w:sz w:val="20"/>
                <w:lang w:val="en-US"/>
              </w:rPr>
            </w:pPr>
          </w:p>
          <w:p w14:paraId="3D327060"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30DED76"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85BB8DC"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Funotenzeichen"/>
                <w:color w:val="000000" w:themeColor="text1"/>
                <w:sz w:val="20"/>
                <w:lang w:val="en-US"/>
              </w:rPr>
              <w:footnoteReference w:id="1"/>
            </w:r>
          </w:p>
        </w:tc>
      </w:tr>
    </w:tbl>
    <w:p w14:paraId="2631F534"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65989ACA"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2A771B7D"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366657AA" w14:textId="77777777" w:rsidR="005E57DE" w:rsidRPr="008E159A" w:rsidRDefault="005E57DE" w:rsidP="00684534">
      <w:pPr>
        <w:rPr>
          <w:lang w:val="en-US"/>
        </w:rPr>
      </w:pPr>
    </w:p>
    <w:p w14:paraId="0F3DD2A7"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51C7057E" w14:textId="77777777" w:rsidR="000A45FF" w:rsidRPr="008E159A" w:rsidRDefault="000442C3" w:rsidP="00AA1C24">
      <w:pPr>
        <w:pStyle w:val="CVTHwithoutNoNotInTOC"/>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4C29DBF9" w14:textId="77777777" w:rsidTr="00B56C14">
        <w:trPr>
          <w:cantSplit/>
          <w:trHeight w:hRule="exact" w:val="895"/>
        </w:trPr>
        <w:tc>
          <w:tcPr>
            <w:tcW w:w="8778" w:type="dxa"/>
          </w:tcPr>
          <w:p w14:paraId="5B2A8EC9" w14:textId="0335CB94"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Projekt</w:t>
            </w:r>
            <w:r w:rsidR="00321854">
              <w:rPr>
                <w:color w:val="000000" w:themeColor="text1"/>
                <w:lang w:val="en-US"/>
              </w:rPr>
              <w:t>praktikum</w:t>
            </w:r>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rStyle w:val="Platzhaltertext"/>
                  <w:color w:val="000000" w:themeColor="text1"/>
                  <w:lang w:val="en-US"/>
                </w:rPr>
                <w:alias w:val="Student"/>
                <w:tag w:val="Bearbeiter"/>
                <w:id w:val="1979177676"/>
                <w:placeholder>
                  <w:docPart w:val="963312B0912F45199FAB6D74DD2D0712"/>
                </w:placeholder>
                <w:text/>
              </w:sdtPr>
              <w:sdtEndPr>
                <w:rPr>
                  <w:rStyle w:val="Platzhaltertext"/>
                </w:rPr>
              </w:sdtEndPr>
              <w:sdtContent>
                <w:r w:rsidR="00047464" w:rsidRPr="00047464">
                  <w:rPr>
                    <w:rStyle w:val="Platzhaltertext"/>
                    <w:color w:val="000000" w:themeColor="text1"/>
                    <w:lang w:val="en-US"/>
                  </w:rPr>
                  <w:t xml:space="preserve">Yousif Mohammed Elsheikh Mohammed </w:t>
                </w:r>
              </w:sdtContent>
            </w:sdt>
            <w:r w:rsidR="00D211CC" w:rsidRPr="008E159A">
              <w:rPr>
                <w:color w:val="000000" w:themeColor="text1"/>
                <w:lang w:val="en-US"/>
              </w:rPr>
              <w:fldChar w:fldCharType="end"/>
            </w:r>
            <w:r w:rsidR="00340087" w:rsidRPr="008E159A">
              <w:rPr>
                <w:color w:val="000000" w:themeColor="text1"/>
                <w:lang w:val="en-US"/>
              </w:rPr>
              <w:t>, Matr.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4847371"/>
                <w:placeholder>
                  <w:docPart w:val="76153FC055A44482ACA4AC992F4D274A"/>
                </w:placeholder>
                <w:text/>
              </w:sdtPr>
              <w:sdtEndPr/>
              <w:sdtContent>
                <w:r w:rsidR="00047464">
                  <w:rPr>
                    <w:color w:val="000000" w:themeColor="text1"/>
                    <w:lang w:val="en-US"/>
                  </w:rPr>
                  <w:t>413278</w:t>
                </w:r>
              </w:sdtContent>
            </w:sdt>
            <w:r w:rsidR="004159BA">
              <w:rPr>
                <w:color w:val="000000" w:themeColor="text1"/>
                <w:lang w:val="en-US"/>
              </w:rPr>
              <w:fldChar w:fldCharType="end"/>
            </w:r>
          </w:p>
          <w:p w14:paraId="0AB490F6" w14:textId="77777777" w:rsidR="008B1469" w:rsidRPr="008E159A" w:rsidRDefault="008B1469" w:rsidP="008B1469">
            <w:pPr>
              <w:keepNext/>
              <w:spacing w:line="240" w:lineRule="auto"/>
              <w:jc w:val="center"/>
              <w:outlineLvl w:val="1"/>
              <w:rPr>
                <w:rFonts w:cs="Arial"/>
                <w:szCs w:val="22"/>
                <w:lang w:val="en-US"/>
              </w:rPr>
            </w:pPr>
          </w:p>
        </w:tc>
      </w:tr>
      <w:tr w:rsidR="00D211CC" w:rsidRPr="00512363" w14:paraId="264F02A4" w14:textId="77777777" w:rsidTr="00BD2550">
        <w:trPr>
          <w:cantSplit/>
          <w:trHeight w:hRule="exact" w:val="2566"/>
        </w:trPr>
        <w:tc>
          <w:tcPr>
            <w:tcW w:w="8778" w:type="dxa"/>
          </w:tcPr>
          <w:p w14:paraId="27119C5E" w14:textId="77777777" w:rsidR="00047464" w:rsidRPr="00047464" w:rsidRDefault="00D211CC" w:rsidP="00B417AE">
            <w:pPr>
              <w:suppressAutoHyphens/>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Platzhaltertext"/>
                  <w:color w:val="000000" w:themeColor="text1"/>
                </w:rPr>
                <w:alias w:val="English title"/>
                <w:tag w:val="engTitel"/>
                <w:id w:val="-2112879693"/>
                <w:lock w:val="sdtLocked"/>
                <w:placeholder>
                  <w:docPart w:val="CEE09F75F3F943379F1503FCD38760AE"/>
                </w:placeholder>
                <w:showingPlcHdr/>
                <w:text/>
              </w:sdtPr>
              <w:sdtEndPr>
                <w:rPr>
                  <w:rStyle w:val="Absatz-Standardschriftart"/>
                  <w:b/>
                  <w:bCs/>
                  <w:smallCaps/>
                  <w:spacing w:val="5"/>
                  <w:sz w:val="24"/>
                  <w:szCs w:val="28"/>
                  <w:lang w:val="en-US"/>
                </w:rPr>
              </w:sdtEndPr>
              <w:sdtContent>
                <w:r w:rsidR="00047464" w:rsidRPr="00047464">
                  <w:rPr>
                    <w:rStyle w:val="Platzhaltertext"/>
                    <w:color w:val="000000" w:themeColor="text1"/>
                    <w:lang w:val="en-US"/>
                  </w:rPr>
                  <w:t>Enter English title her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047464" w:rsidRPr="00047464">
              <w:rPr>
                <w:rStyle w:val="Platzhaltertext"/>
                <w:rFonts w:cs="Arial"/>
                <w:b/>
                <w:color w:val="000000" w:themeColor="text1"/>
                <w:sz w:val="28"/>
              </w:rPr>
              <w:t xml:space="preserve"> </w:t>
            </w:r>
          </w:p>
          <w:p w14:paraId="06FCAB94" w14:textId="29F1F1F6" w:rsidR="00030E45" w:rsidRPr="008E159A" w:rsidRDefault="00D8531D" w:rsidP="00BD2550">
            <w:pPr>
              <w:suppressAutoHyphens/>
              <w:jc w:val="center"/>
              <w:rPr>
                <w:rFonts w:cs="Arial"/>
                <w:szCs w:val="22"/>
                <w:lang w:val="en-US"/>
              </w:rPr>
            </w:pPr>
            <w:sdt>
              <w:sdtPr>
                <w:rPr>
                  <w:lang w:val="en-US"/>
                </w:rPr>
                <w:alias w:val="German title"/>
                <w:tag w:val="dtTitel"/>
                <w:id w:val="-594704527"/>
                <w:lock w:val="sdtLocked"/>
                <w:placeholder>
                  <w:docPart w:val="AF9B45225A9F4ECDA9075A144D891631"/>
                </w:placeholder>
                <w:showingPlcHdr/>
                <w:text/>
              </w:sdtPr>
              <w:sdtEndPr>
                <w:rPr>
                  <w:bCs/>
                  <w:color w:val="000000" w:themeColor="text1"/>
                  <w:spacing w:val="5"/>
                  <w:szCs w:val="28"/>
                </w:rPr>
              </w:sdtEndPr>
              <w:sdtContent>
                <w:r w:rsidR="00047464" w:rsidRPr="00047464">
                  <w:rPr>
                    <w:rStyle w:val="Platzhaltertext"/>
                    <w:color w:val="auto"/>
                    <w:szCs w:val="22"/>
                    <w:lang w:val="en-US"/>
                  </w:rPr>
                  <w:t>Enter German</w:t>
                </w:r>
                <w:r w:rsidR="00047464" w:rsidRPr="00047464">
                  <w:rPr>
                    <w:rStyle w:val="Platzhaltertext"/>
                    <w:szCs w:val="22"/>
                    <w:lang w:val="en-US"/>
                  </w:rPr>
                  <w:t xml:space="preserve"> </w:t>
                </w:r>
                <w:r w:rsidR="00047464" w:rsidRPr="00047464">
                  <w:rPr>
                    <w:rStyle w:val="Platzhaltertext"/>
                    <w:color w:val="000000" w:themeColor="text1"/>
                    <w:sz w:val="20"/>
                    <w:lang w:val="en-US"/>
                  </w:rPr>
                  <w:t>title here</w:t>
                </w:r>
              </w:sdtContent>
            </w:sdt>
            <w:r w:rsidR="00030E45" w:rsidRPr="008E159A">
              <w:rPr>
                <w:rFonts w:cs="Arial"/>
                <w:color w:val="000000" w:themeColor="text1"/>
                <w:szCs w:val="22"/>
                <w:lang w:val="en-US"/>
              </w:rPr>
              <w:fldChar w:fldCharType="end"/>
            </w:r>
          </w:p>
        </w:tc>
      </w:tr>
      <w:tr w:rsidR="00D211CC" w:rsidRPr="00512363" w14:paraId="6A18C00D" w14:textId="77777777" w:rsidTr="00BD2550">
        <w:trPr>
          <w:cantSplit/>
          <w:trHeight w:hRule="exact" w:val="7768"/>
        </w:trPr>
        <w:tc>
          <w:tcPr>
            <w:tcW w:w="8778" w:type="dxa"/>
            <w:tcBorders>
              <w:top w:val="single" w:sz="12" w:space="0" w:color="auto"/>
            </w:tcBorders>
          </w:tcPr>
          <w:p w14:paraId="4025180F"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512363" w14:paraId="7AC75F1F" w14:textId="77777777" w:rsidTr="00B56C14">
        <w:trPr>
          <w:cantSplit/>
          <w:trHeight w:hRule="exact" w:val="1397"/>
        </w:trPr>
        <w:tc>
          <w:tcPr>
            <w:tcW w:w="8778" w:type="dxa"/>
          </w:tcPr>
          <w:p w14:paraId="528CB34C" w14:textId="77777777" w:rsidR="00B56C14" w:rsidRPr="008E159A" w:rsidRDefault="00B56C14" w:rsidP="00AC0CEE">
            <w:pPr>
              <w:jc w:val="left"/>
              <w:rPr>
                <w:rFonts w:cs="Arial"/>
                <w:szCs w:val="22"/>
                <w:lang w:val="en-US"/>
              </w:rPr>
            </w:pPr>
          </w:p>
        </w:tc>
      </w:tr>
    </w:tbl>
    <w:p w14:paraId="4D991369"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48A7366" w14:textId="77777777" w:rsidR="00BF21BD" w:rsidRPr="008E159A" w:rsidRDefault="00344DD2" w:rsidP="00AA1C24">
      <w:pPr>
        <w:pStyle w:val="CVTHwithoutNoNotInTOC"/>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512363" w14:paraId="4C127291" w14:textId="77777777" w:rsidTr="00AB4AE8">
        <w:tc>
          <w:tcPr>
            <w:tcW w:w="5315" w:type="dxa"/>
            <w:gridSpan w:val="2"/>
          </w:tcPr>
          <w:p w14:paraId="4E79B1C6" w14:textId="7575E268"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rStyle w:val="Platzhaltertext"/>
                  <w:color w:val="000000" w:themeColor="text1"/>
                </w:rPr>
                <w:alias w:val="Student"/>
                <w:tag w:val="Bearbeiter"/>
                <w:id w:val="1072393543"/>
                <w:placeholder>
                  <w:docPart w:val="0EF9913EE7394522B7DB50449E133D94"/>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00D90586" w:rsidRPr="008E159A">
              <w:rPr>
                <w:color w:val="000000" w:themeColor="text1"/>
                <w:lang w:val="en-US"/>
              </w:rPr>
              <w:fldChar w:fldCharType="end"/>
            </w:r>
          </w:p>
        </w:tc>
        <w:tc>
          <w:tcPr>
            <w:tcW w:w="3469" w:type="dxa"/>
            <w:tcBorders>
              <w:left w:val="nil"/>
            </w:tcBorders>
          </w:tcPr>
          <w:p w14:paraId="2DA5C8BB" w14:textId="19DE198C" w:rsidR="00BF21BD" w:rsidRPr="008E159A" w:rsidRDefault="00D90586" w:rsidP="0061047B">
            <w:pPr>
              <w:rPr>
                <w:rFonts w:cs="Arial"/>
                <w:color w:val="000000" w:themeColor="text1"/>
                <w:lang w:val="en-US"/>
              </w:rPr>
            </w:pPr>
            <w:r w:rsidRPr="008E159A">
              <w:rPr>
                <w:rFonts w:cs="Arial"/>
                <w:color w:val="000000" w:themeColor="text1"/>
                <w:lang w:val="en-US"/>
              </w:rPr>
              <w:t xml:space="preserve">Matr.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C00000"/>
                  <w:lang w:val="en-US"/>
                </w:rPr>
                <w:alias w:val="Matriculation number"/>
                <w:tag w:val="Bearbeiter"/>
                <w:id w:val="2015029055"/>
                <w:placeholder>
                  <w:docPart w:val="02D553D1EA7D46DBA3CC5528FC06F038"/>
                </w:placeholder>
                <w:text/>
              </w:sdtPr>
              <w:sdtEndPr/>
              <w:sdtContent>
                <w:r w:rsidR="00047464" w:rsidRPr="00047464">
                  <w:rPr>
                    <w:color w:val="C00000"/>
                    <w:lang w:val="en-US"/>
                  </w:rPr>
                  <w:t>413278</w:t>
                </w:r>
              </w:sdtContent>
            </w:sdt>
            <w:r w:rsidR="00B14335" w:rsidRPr="008E159A">
              <w:rPr>
                <w:color w:val="000000" w:themeColor="text1"/>
                <w:lang w:val="en-US"/>
              </w:rPr>
              <w:fldChar w:fldCharType="end"/>
            </w:r>
          </w:p>
        </w:tc>
      </w:tr>
      <w:tr w:rsidR="008A6286" w:rsidRPr="00512363" w14:paraId="30CDA400" w14:textId="77777777" w:rsidTr="00AB4AE8">
        <w:trPr>
          <w:trHeight w:val="3739"/>
        </w:trPr>
        <w:tc>
          <w:tcPr>
            <w:tcW w:w="8784" w:type="dxa"/>
            <w:gridSpan w:val="3"/>
          </w:tcPr>
          <w:p w14:paraId="7AC20D3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01814648" w14:textId="77777777" w:rsidR="008A6286" w:rsidRPr="008E159A" w:rsidRDefault="008A6286" w:rsidP="008A6286">
            <w:pPr>
              <w:rPr>
                <w:lang w:val="en-US"/>
              </w:rPr>
            </w:pPr>
          </w:p>
          <w:p w14:paraId="5771E93C" w14:textId="77777777" w:rsidR="008A6286" w:rsidRPr="008E159A" w:rsidRDefault="00D8531D" w:rsidP="008A6286">
            <w:pPr>
              <w:rPr>
                <w:lang w:val="en-US"/>
              </w:rPr>
            </w:pPr>
            <w:sdt>
              <w:sdtPr>
                <w:rPr>
                  <w:lang w:val="en-US"/>
                </w:rPr>
                <w:id w:val="-479544864"/>
                <w:placeholder>
                  <w:docPart w:val="7285DCC03F754DB5B69484D9619943D5"/>
                </w:placeholder>
                <w:showingPlcHdr/>
                <w15:color w:val="000000"/>
                <w:text/>
              </w:sdtPr>
              <w:sdtEndPr/>
              <w:sdtContent>
                <w:r w:rsidR="00F34524" w:rsidRPr="00EA58F1">
                  <w:rPr>
                    <w:color w:val="C00000"/>
                    <w:lang w:val="en-US"/>
                  </w:rPr>
                  <w:t>Enter date here</w:t>
                </w:r>
              </w:sdtContent>
            </w:sdt>
          </w:p>
          <w:p w14:paraId="480D7BAA" w14:textId="77777777" w:rsidR="008A6286" w:rsidRPr="008E159A" w:rsidRDefault="008A6286" w:rsidP="008A6286">
            <w:pPr>
              <w:rPr>
                <w:lang w:val="en-US"/>
              </w:rPr>
            </w:pPr>
          </w:p>
          <w:p w14:paraId="484DF808" w14:textId="77777777" w:rsidR="00454FB7" w:rsidRPr="008E159A" w:rsidRDefault="00454FB7" w:rsidP="00454FB7">
            <w:pPr>
              <w:rPr>
                <w:lang w:val="en-US"/>
              </w:rPr>
            </w:pPr>
          </w:p>
          <w:p w14:paraId="72312B7C" w14:textId="77777777" w:rsidR="00454FB7" w:rsidRPr="008E159A" w:rsidRDefault="00454FB7" w:rsidP="00454FB7">
            <w:pPr>
              <w:rPr>
                <w:lang w:val="en-US"/>
              </w:rPr>
            </w:pPr>
          </w:p>
          <w:p w14:paraId="635E396B" w14:textId="5FA8979F"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790132736"/>
                <w:placeholder>
                  <w:docPart w:val="C266B21E240447A4A30AF34BDAC3CB40"/>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r w:rsidR="003C2134" w:rsidRPr="00512363" w14:paraId="51015CCC" w14:textId="77777777" w:rsidTr="00AB4AE8">
        <w:trPr>
          <w:trHeight w:val="1734"/>
        </w:trPr>
        <w:tc>
          <w:tcPr>
            <w:tcW w:w="8784" w:type="dxa"/>
            <w:gridSpan w:val="3"/>
          </w:tcPr>
          <w:p w14:paraId="5C195D94" w14:textId="77777777" w:rsidR="003C2134" w:rsidRPr="002A74AB" w:rsidRDefault="003C2134" w:rsidP="00AA1C24">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5427DED7"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189CC369" w14:textId="77777777" w:rsidR="00E00B70" w:rsidRPr="008E159A" w:rsidRDefault="00E00B70" w:rsidP="003C2134">
            <w:pPr>
              <w:rPr>
                <w:lang w:val="en-US"/>
              </w:rPr>
            </w:pPr>
          </w:p>
        </w:tc>
      </w:tr>
      <w:tr w:rsidR="003C2134" w:rsidRPr="00512363" w14:paraId="63A990B9" w14:textId="77777777" w:rsidTr="00AB4AE8">
        <w:trPr>
          <w:trHeight w:val="249"/>
        </w:trPr>
        <w:tc>
          <w:tcPr>
            <w:tcW w:w="4392" w:type="dxa"/>
          </w:tcPr>
          <w:p w14:paraId="3C51ED27" w14:textId="1BA47910"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rStyle w:val="Platzhaltertext"/>
                  <w:color w:val="000000" w:themeColor="text1"/>
                </w:rPr>
                <w:alias w:val="Student"/>
                <w:tag w:val="Bearbeiter"/>
                <w:id w:val="-694606966"/>
                <w:placeholder>
                  <w:docPart w:val="F6A7642EDF83419AB62754624F217AC6"/>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lang w:val="en-US"/>
              </w:rPr>
              <w:fldChar w:fldCharType="end"/>
            </w:r>
          </w:p>
        </w:tc>
        <w:tc>
          <w:tcPr>
            <w:tcW w:w="4392" w:type="dxa"/>
            <w:gridSpan w:val="2"/>
          </w:tcPr>
          <w:p w14:paraId="2E03D25A" w14:textId="76DF2EB6" w:rsidR="003C2134" w:rsidRPr="00777C09" w:rsidRDefault="003C2134" w:rsidP="003C2134">
            <w:pPr>
              <w:rPr>
                <w:lang w:val="en-US"/>
              </w:rPr>
            </w:pPr>
            <w:r w:rsidRPr="008E159A">
              <w:rPr>
                <w:rFonts w:cs="Arial"/>
                <w:lang w:val="en-US"/>
              </w:rPr>
              <w:t xml:space="preserve">Matr.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color w:val="C00000"/>
                  <w:lang w:val="en-US"/>
                </w:rPr>
                <w:alias w:val="Matriculation number"/>
                <w:tag w:val="Bearbeiter"/>
                <w:id w:val="-872376832"/>
                <w:placeholder>
                  <w:docPart w:val="6FBF8AA867514531A25FA519ECAB3EF9"/>
                </w:placeholder>
                <w:text/>
              </w:sdtPr>
              <w:sdtEndPr/>
              <w:sdtContent>
                <w:r w:rsidR="00047464" w:rsidRPr="00047464">
                  <w:rPr>
                    <w:color w:val="C00000"/>
                    <w:lang w:val="en-US"/>
                  </w:rPr>
                  <w:t>413278</w:t>
                </w:r>
              </w:sdtContent>
            </w:sdt>
            <w:r w:rsidRPr="008E159A">
              <w:rPr>
                <w:lang w:val="en-US"/>
              </w:rPr>
              <w:fldChar w:fldCharType="end"/>
            </w:r>
          </w:p>
        </w:tc>
      </w:tr>
      <w:tr w:rsidR="003C2134" w:rsidRPr="00512363" w14:paraId="4E5E02F2" w14:textId="77777777" w:rsidTr="00AB4AE8">
        <w:trPr>
          <w:trHeight w:val="249"/>
        </w:trPr>
        <w:tc>
          <w:tcPr>
            <w:tcW w:w="8784" w:type="dxa"/>
            <w:gridSpan w:val="3"/>
          </w:tcPr>
          <w:p w14:paraId="7B21F4BA"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60B67682" w14:textId="77777777" w:rsidR="00AB4AE8" w:rsidRDefault="00AB4AE8" w:rsidP="00657FF7">
            <w:pPr>
              <w:rPr>
                <w:lang w:val="en-US"/>
              </w:rPr>
            </w:pPr>
          </w:p>
          <w:p w14:paraId="52ED4BA4"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747BBA6D" w14:textId="77777777" w:rsidR="00657FF7" w:rsidRPr="008E159A" w:rsidRDefault="00657FF7" w:rsidP="00657FF7">
            <w:pPr>
              <w:rPr>
                <w:lang w:val="en-US"/>
              </w:rPr>
            </w:pPr>
          </w:p>
          <w:p w14:paraId="49ABDE5C" w14:textId="77777777" w:rsidR="00657FF7" w:rsidRPr="008E159A" w:rsidRDefault="00D8531D" w:rsidP="00657FF7">
            <w:pPr>
              <w:rPr>
                <w:lang w:val="en-US"/>
              </w:rPr>
            </w:pPr>
            <w:sdt>
              <w:sdtPr>
                <w:rPr>
                  <w:lang w:val="en-US"/>
                </w:rPr>
                <w:id w:val="838118399"/>
                <w:placeholder>
                  <w:docPart w:val="D8EC1C7E88CB44B2A0E68A9B85499065"/>
                </w:placeholder>
                <w:showingPlcHdr/>
                <w15:color w:val="000000"/>
                <w:text/>
              </w:sdtPr>
              <w:sdtEndPr/>
              <w:sdtContent>
                <w:r w:rsidR="00657FF7" w:rsidRPr="00EA58F1">
                  <w:rPr>
                    <w:color w:val="C00000"/>
                    <w:lang w:val="en-US"/>
                  </w:rPr>
                  <w:t>Enter date here</w:t>
                </w:r>
              </w:sdtContent>
            </w:sdt>
          </w:p>
          <w:p w14:paraId="617E4583" w14:textId="77777777" w:rsidR="00657FF7" w:rsidRPr="008E159A" w:rsidRDefault="00657FF7" w:rsidP="00657FF7">
            <w:pPr>
              <w:rPr>
                <w:lang w:val="en-US"/>
              </w:rPr>
            </w:pPr>
          </w:p>
          <w:p w14:paraId="443DA77A" w14:textId="77777777" w:rsidR="00657FF7" w:rsidRPr="008E159A" w:rsidRDefault="00657FF7" w:rsidP="00657FF7">
            <w:pPr>
              <w:rPr>
                <w:lang w:val="en-US"/>
              </w:rPr>
            </w:pPr>
          </w:p>
          <w:p w14:paraId="0C4EDAF3" w14:textId="77777777" w:rsidR="00657FF7" w:rsidRPr="008E159A" w:rsidRDefault="00657FF7" w:rsidP="00657FF7">
            <w:pPr>
              <w:rPr>
                <w:lang w:val="en-US"/>
              </w:rPr>
            </w:pPr>
          </w:p>
          <w:p w14:paraId="483257C5" w14:textId="0ED61BF7"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2113628188"/>
                <w:placeholder>
                  <w:docPart w:val="C00188BF5EE34E2F84C4D94B0ABB7DD5"/>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bl>
    <w:p w14:paraId="07A3EAB7"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6701811" w14:textId="77777777" w:rsidR="00031D8B" w:rsidRPr="008E159A" w:rsidRDefault="00BB6EB9" w:rsidP="00364C9D">
      <w:pPr>
        <w:pStyle w:val="ToCHeading"/>
      </w:pPr>
      <w:r w:rsidRPr="008E159A">
        <w:lastRenderedPageBreak/>
        <w:t>Table of Contents</w:t>
      </w:r>
    </w:p>
    <w:p w14:paraId="36BD0640" w14:textId="387586A7" w:rsidR="001A5159" w:rsidRDefault="00810E22">
      <w:pPr>
        <w:pStyle w:val="Verzeichnis1"/>
        <w:tabs>
          <w:tab w:val="right" w:leader="dot" w:pos="8777"/>
        </w:tab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114493869" w:history="1">
        <w:r w:rsidR="001A5159" w:rsidRPr="00AC1461">
          <w:rPr>
            <w:rStyle w:val="Hyperlink"/>
            <w:noProof/>
          </w:rPr>
          <w:t>List of Figures</w:t>
        </w:r>
        <w:r w:rsidR="001A5159">
          <w:rPr>
            <w:noProof/>
            <w:webHidden/>
          </w:rPr>
          <w:tab/>
        </w:r>
        <w:r w:rsidR="001A5159">
          <w:rPr>
            <w:noProof/>
            <w:webHidden/>
          </w:rPr>
          <w:fldChar w:fldCharType="begin"/>
        </w:r>
        <w:r w:rsidR="001A5159">
          <w:rPr>
            <w:noProof/>
            <w:webHidden/>
          </w:rPr>
          <w:instrText xml:space="preserve"> PAGEREF _Toc114493869 \h </w:instrText>
        </w:r>
        <w:r w:rsidR="001A5159">
          <w:rPr>
            <w:noProof/>
            <w:webHidden/>
          </w:rPr>
        </w:r>
        <w:r w:rsidR="001A5159">
          <w:rPr>
            <w:noProof/>
            <w:webHidden/>
          </w:rPr>
          <w:fldChar w:fldCharType="separate"/>
        </w:r>
        <w:r w:rsidR="00047464">
          <w:rPr>
            <w:noProof/>
            <w:webHidden/>
          </w:rPr>
          <w:t>II</w:t>
        </w:r>
        <w:r w:rsidR="001A5159">
          <w:rPr>
            <w:noProof/>
            <w:webHidden/>
          </w:rPr>
          <w:fldChar w:fldCharType="end"/>
        </w:r>
      </w:hyperlink>
    </w:p>
    <w:p w14:paraId="0CA58C5C" w14:textId="298AA092" w:rsidR="001A5159" w:rsidRDefault="00D8531D">
      <w:pPr>
        <w:pStyle w:val="Verzeichnis1"/>
        <w:tabs>
          <w:tab w:val="right" w:leader="dot" w:pos="8777"/>
        </w:tabs>
        <w:rPr>
          <w:rFonts w:asciiTheme="minorHAnsi" w:eastAsiaTheme="minorEastAsia" w:hAnsiTheme="minorHAnsi" w:cstheme="minorBidi"/>
          <w:noProof/>
          <w:szCs w:val="22"/>
        </w:rPr>
      </w:pPr>
      <w:hyperlink w:anchor="_Toc114493870" w:history="1">
        <w:r w:rsidR="001A5159" w:rsidRPr="00AC1461">
          <w:rPr>
            <w:rStyle w:val="Hyperlink"/>
            <w:noProof/>
            <w:lang w:val="en-US"/>
          </w:rPr>
          <w:t>List of Tables</w:t>
        </w:r>
        <w:r w:rsidR="001A5159">
          <w:rPr>
            <w:noProof/>
            <w:webHidden/>
          </w:rPr>
          <w:tab/>
        </w:r>
        <w:r w:rsidR="001A5159">
          <w:rPr>
            <w:noProof/>
            <w:webHidden/>
          </w:rPr>
          <w:fldChar w:fldCharType="begin"/>
        </w:r>
        <w:r w:rsidR="001A5159">
          <w:rPr>
            <w:noProof/>
            <w:webHidden/>
          </w:rPr>
          <w:instrText xml:space="preserve"> PAGEREF _Toc114493870 \h </w:instrText>
        </w:r>
        <w:r w:rsidR="001A5159">
          <w:rPr>
            <w:noProof/>
            <w:webHidden/>
          </w:rPr>
        </w:r>
        <w:r w:rsidR="001A5159">
          <w:rPr>
            <w:noProof/>
            <w:webHidden/>
          </w:rPr>
          <w:fldChar w:fldCharType="separate"/>
        </w:r>
        <w:r w:rsidR="00047464">
          <w:rPr>
            <w:noProof/>
            <w:webHidden/>
          </w:rPr>
          <w:t>III</w:t>
        </w:r>
        <w:r w:rsidR="001A5159">
          <w:rPr>
            <w:noProof/>
            <w:webHidden/>
          </w:rPr>
          <w:fldChar w:fldCharType="end"/>
        </w:r>
      </w:hyperlink>
    </w:p>
    <w:p w14:paraId="4606675C" w14:textId="74B037C9" w:rsidR="001A5159" w:rsidRDefault="00D8531D">
      <w:pPr>
        <w:pStyle w:val="Verzeichnis1"/>
        <w:tabs>
          <w:tab w:val="right" w:leader="dot" w:pos="8777"/>
        </w:tabs>
        <w:rPr>
          <w:rFonts w:asciiTheme="minorHAnsi" w:eastAsiaTheme="minorEastAsia" w:hAnsiTheme="minorHAnsi" w:cstheme="minorBidi"/>
          <w:noProof/>
          <w:szCs w:val="22"/>
        </w:rPr>
      </w:pPr>
      <w:hyperlink w:anchor="_Toc114493871" w:history="1">
        <w:r w:rsidR="001A5159" w:rsidRPr="00AC1461">
          <w:rPr>
            <w:rStyle w:val="Hyperlink"/>
            <w:noProof/>
            <w:lang w:val="en-US"/>
          </w:rPr>
          <w:t>List of Abbreviations</w:t>
        </w:r>
        <w:r w:rsidR="001A5159">
          <w:rPr>
            <w:noProof/>
            <w:webHidden/>
          </w:rPr>
          <w:tab/>
        </w:r>
        <w:r w:rsidR="001A5159">
          <w:rPr>
            <w:noProof/>
            <w:webHidden/>
          </w:rPr>
          <w:fldChar w:fldCharType="begin"/>
        </w:r>
        <w:r w:rsidR="001A5159">
          <w:rPr>
            <w:noProof/>
            <w:webHidden/>
          </w:rPr>
          <w:instrText xml:space="preserve"> PAGEREF _Toc114493871 \h </w:instrText>
        </w:r>
        <w:r w:rsidR="001A5159">
          <w:rPr>
            <w:noProof/>
            <w:webHidden/>
          </w:rPr>
        </w:r>
        <w:r w:rsidR="001A5159">
          <w:rPr>
            <w:noProof/>
            <w:webHidden/>
          </w:rPr>
          <w:fldChar w:fldCharType="separate"/>
        </w:r>
        <w:r w:rsidR="00047464">
          <w:rPr>
            <w:noProof/>
            <w:webHidden/>
          </w:rPr>
          <w:t>IV</w:t>
        </w:r>
        <w:r w:rsidR="001A5159">
          <w:rPr>
            <w:noProof/>
            <w:webHidden/>
          </w:rPr>
          <w:fldChar w:fldCharType="end"/>
        </w:r>
      </w:hyperlink>
    </w:p>
    <w:p w14:paraId="7EB80843" w14:textId="20330FC0" w:rsidR="001A5159" w:rsidRDefault="00D8531D">
      <w:pPr>
        <w:pStyle w:val="Verzeichnis1"/>
        <w:tabs>
          <w:tab w:val="right" w:leader="dot" w:pos="8777"/>
        </w:tabs>
        <w:rPr>
          <w:rFonts w:asciiTheme="minorHAnsi" w:eastAsiaTheme="minorEastAsia" w:hAnsiTheme="minorHAnsi" w:cstheme="minorBidi"/>
          <w:noProof/>
          <w:szCs w:val="22"/>
        </w:rPr>
      </w:pPr>
      <w:hyperlink w:anchor="_Toc114493872" w:history="1">
        <w:r w:rsidR="001A5159" w:rsidRPr="00AC1461">
          <w:rPr>
            <w:rStyle w:val="Hyperlink"/>
            <w:noProof/>
            <w:lang w:val="en-US"/>
          </w:rPr>
          <w:t>List of Formula Symbols</w:t>
        </w:r>
        <w:r w:rsidR="001A5159">
          <w:rPr>
            <w:noProof/>
            <w:webHidden/>
          </w:rPr>
          <w:tab/>
        </w:r>
        <w:r w:rsidR="001A5159">
          <w:rPr>
            <w:noProof/>
            <w:webHidden/>
          </w:rPr>
          <w:fldChar w:fldCharType="begin"/>
        </w:r>
        <w:r w:rsidR="001A5159">
          <w:rPr>
            <w:noProof/>
            <w:webHidden/>
          </w:rPr>
          <w:instrText xml:space="preserve"> PAGEREF _Toc114493872 \h </w:instrText>
        </w:r>
        <w:r w:rsidR="001A5159">
          <w:rPr>
            <w:noProof/>
            <w:webHidden/>
          </w:rPr>
        </w:r>
        <w:r w:rsidR="001A5159">
          <w:rPr>
            <w:noProof/>
            <w:webHidden/>
          </w:rPr>
          <w:fldChar w:fldCharType="separate"/>
        </w:r>
        <w:r w:rsidR="00047464">
          <w:rPr>
            <w:noProof/>
            <w:webHidden/>
          </w:rPr>
          <w:t>V</w:t>
        </w:r>
        <w:r w:rsidR="001A5159">
          <w:rPr>
            <w:noProof/>
            <w:webHidden/>
          </w:rPr>
          <w:fldChar w:fldCharType="end"/>
        </w:r>
      </w:hyperlink>
    </w:p>
    <w:p w14:paraId="7521FC5B" w14:textId="4DAD8E93" w:rsidR="001A5159" w:rsidRDefault="00D8531D">
      <w:pPr>
        <w:pStyle w:val="Verzeichnis1"/>
        <w:tabs>
          <w:tab w:val="left" w:pos="426"/>
          <w:tab w:val="right" w:leader="dot" w:pos="8777"/>
        </w:tabs>
        <w:rPr>
          <w:rFonts w:asciiTheme="minorHAnsi" w:eastAsiaTheme="minorEastAsia" w:hAnsiTheme="minorHAnsi" w:cstheme="minorBidi"/>
          <w:noProof/>
          <w:szCs w:val="22"/>
        </w:rPr>
      </w:pPr>
      <w:hyperlink w:anchor="_Toc114493873" w:history="1">
        <w:r w:rsidR="001A5159" w:rsidRPr="00AC1461">
          <w:rPr>
            <w:rStyle w:val="Hyperlink"/>
            <w:noProof/>
          </w:rPr>
          <w:t>1</w:t>
        </w:r>
        <w:r w:rsidR="001A5159">
          <w:rPr>
            <w:rFonts w:asciiTheme="minorHAnsi" w:eastAsiaTheme="minorEastAsia" w:hAnsiTheme="minorHAnsi" w:cstheme="minorBidi"/>
            <w:noProof/>
            <w:szCs w:val="22"/>
          </w:rPr>
          <w:tab/>
        </w:r>
        <w:r w:rsidR="001A5159" w:rsidRPr="00AC1461">
          <w:rPr>
            <w:rStyle w:val="Hyperlink"/>
            <w:noProof/>
          </w:rPr>
          <w:t>Introduction</w:t>
        </w:r>
        <w:r w:rsidR="001A5159">
          <w:rPr>
            <w:noProof/>
            <w:webHidden/>
          </w:rPr>
          <w:tab/>
        </w:r>
        <w:r w:rsidR="001A5159">
          <w:rPr>
            <w:noProof/>
            <w:webHidden/>
          </w:rPr>
          <w:fldChar w:fldCharType="begin"/>
        </w:r>
        <w:r w:rsidR="001A5159">
          <w:rPr>
            <w:noProof/>
            <w:webHidden/>
          </w:rPr>
          <w:instrText xml:space="preserve"> PAGEREF _Toc114493873 \h </w:instrText>
        </w:r>
        <w:r w:rsidR="001A5159">
          <w:rPr>
            <w:noProof/>
            <w:webHidden/>
          </w:rPr>
        </w:r>
        <w:r w:rsidR="001A5159">
          <w:rPr>
            <w:noProof/>
            <w:webHidden/>
          </w:rPr>
          <w:fldChar w:fldCharType="separate"/>
        </w:r>
        <w:r w:rsidR="00047464">
          <w:rPr>
            <w:noProof/>
            <w:webHidden/>
          </w:rPr>
          <w:t>1</w:t>
        </w:r>
        <w:r w:rsidR="001A5159">
          <w:rPr>
            <w:noProof/>
            <w:webHidden/>
          </w:rPr>
          <w:fldChar w:fldCharType="end"/>
        </w:r>
      </w:hyperlink>
    </w:p>
    <w:p w14:paraId="33DB1F61" w14:textId="387B5214" w:rsidR="001A5159" w:rsidRDefault="00D8531D">
      <w:pPr>
        <w:pStyle w:val="Verzeichnis1"/>
        <w:tabs>
          <w:tab w:val="left" w:pos="426"/>
          <w:tab w:val="right" w:leader="dot" w:pos="8777"/>
        </w:tabs>
        <w:rPr>
          <w:rFonts w:asciiTheme="minorHAnsi" w:eastAsiaTheme="minorEastAsia" w:hAnsiTheme="minorHAnsi" w:cstheme="minorBidi"/>
          <w:noProof/>
          <w:szCs w:val="22"/>
        </w:rPr>
      </w:pPr>
      <w:hyperlink w:anchor="_Toc114493874" w:history="1">
        <w:r w:rsidR="001A5159" w:rsidRPr="00AC1461">
          <w:rPr>
            <w:rStyle w:val="Hyperlink"/>
            <w:noProof/>
            <w:lang w:val="en-US"/>
          </w:rPr>
          <w:t>2</w:t>
        </w:r>
        <w:r w:rsidR="001A5159">
          <w:rPr>
            <w:rFonts w:asciiTheme="minorHAnsi" w:eastAsiaTheme="minorEastAsia" w:hAnsiTheme="minorHAnsi" w:cstheme="minorBidi"/>
            <w:noProof/>
            <w:szCs w:val="22"/>
          </w:rPr>
          <w:tab/>
        </w:r>
        <w:r w:rsidR="001A5159" w:rsidRPr="00AC1461">
          <w:rPr>
            <w:rStyle w:val="Hyperlink"/>
            <w:noProof/>
            <w:lang w:val="en-US"/>
          </w:rPr>
          <w:t>Notes on working with the style sheet</w:t>
        </w:r>
        <w:r w:rsidR="001A5159">
          <w:rPr>
            <w:noProof/>
            <w:webHidden/>
          </w:rPr>
          <w:tab/>
        </w:r>
        <w:r w:rsidR="001A5159">
          <w:rPr>
            <w:noProof/>
            <w:webHidden/>
          </w:rPr>
          <w:fldChar w:fldCharType="begin"/>
        </w:r>
        <w:r w:rsidR="001A5159">
          <w:rPr>
            <w:noProof/>
            <w:webHidden/>
          </w:rPr>
          <w:instrText xml:space="preserve"> PAGEREF _Toc114493874 \h </w:instrText>
        </w:r>
        <w:r w:rsidR="001A5159">
          <w:rPr>
            <w:noProof/>
            <w:webHidden/>
          </w:rPr>
        </w:r>
        <w:r w:rsidR="001A5159">
          <w:rPr>
            <w:noProof/>
            <w:webHidden/>
          </w:rPr>
          <w:fldChar w:fldCharType="separate"/>
        </w:r>
        <w:r w:rsidR="00047464">
          <w:rPr>
            <w:noProof/>
            <w:webHidden/>
          </w:rPr>
          <w:t>6</w:t>
        </w:r>
        <w:r w:rsidR="001A5159">
          <w:rPr>
            <w:noProof/>
            <w:webHidden/>
          </w:rPr>
          <w:fldChar w:fldCharType="end"/>
        </w:r>
      </w:hyperlink>
    </w:p>
    <w:p w14:paraId="784F8A80" w14:textId="5D4EEA01" w:rsidR="001A5159" w:rsidRDefault="00D8531D">
      <w:pPr>
        <w:pStyle w:val="Verzeichnis1"/>
        <w:tabs>
          <w:tab w:val="left" w:pos="426"/>
          <w:tab w:val="right" w:leader="dot" w:pos="8777"/>
        </w:tabs>
        <w:rPr>
          <w:rFonts w:asciiTheme="minorHAnsi" w:eastAsiaTheme="minorEastAsia" w:hAnsiTheme="minorHAnsi" w:cstheme="minorBidi"/>
          <w:noProof/>
          <w:szCs w:val="22"/>
        </w:rPr>
      </w:pPr>
      <w:hyperlink w:anchor="_Toc114493875" w:history="1">
        <w:r w:rsidR="001A5159" w:rsidRPr="00AC1461">
          <w:rPr>
            <w:rStyle w:val="Hyperlink"/>
            <w:noProof/>
            <w:lang w:val="en-US"/>
          </w:rPr>
          <w:t>3</w:t>
        </w:r>
        <w:r w:rsidR="001A5159">
          <w:rPr>
            <w:rFonts w:asciiTheme="minorHAnsi" w:eastAsiaTheme="minorEastAsia" w:hAnsiTheme="minorHAnsi" w:cstheme="minorBidi"/>
            <w:noProof/>
            <w:szCs w:val="22"/>
          </w:rPr>
          <w:tab/>
        </w:r>
        <w:r w:rsidR="001A5159" w:rsidRPr="00AC1461">
          <w:rPr>
            <w:rStyle w:val="Hyperlink"/>
            <w:noProof/>
            <w:lang w:val="en-US"/>
          </w:rPr>
          <w:t>Formatting and content</w:t>
        </w:r>
        <w:r w:rsidR="001A5159">
          <w:rPr>
            <w:noProof/>
            <w:webHidden/>
          </w:rPr>
          <w:tab/>
        </w:r>
        <w:r w:rsidR="001A5159">
          <w:rPr>
            <w:noProof/>
            <w:webHidden/>
          </w:rPr>
          <w:fldChar w:fldCharType="begin"/>
        </w:r>
        <w:r w:rsidR="001A5159">
          <w:rPr>
            <w:noProof/>
            <w:webHidden/>
          </w:rPr>
          <w:instrText xml:space="preserve"> PAGEREF _Toc114493875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1E814E88" w14:textId="7A2EC36B" w:rsidR="001A5159" w:rsidRDefault="00D8531D">
      <w:pPr>
        <w:pStyle w:val="Verzeichnis2"/>
        <w:rPr>
          <w:rFonts w:asciiTheme="minorHAnsi" w:eastAsiaTheme="minorEastAsia" w:hAnsiTheme="minorHAnsi" w:cstheme="minorBidi"/>
          <w:noProof/>
          <w:szCs w:val="22"/>
        </w:rPr>
      </w:pPr>
      <w:hyperlink w:anchor="_Toc114493876" w:history="1">
        <w:r w:rsidR="001A5159" w:rsidRPr="00AC1461">
          <w:rPr>
            <w:rStyle w:val="Hyperlink"/>
            <w:noProof/>
            <w:lang w:val="en-US"/>
          </w:rPr>
          <w:t>3.1</w:t>
        </w:r>
        <w:r w:rsidR="001A5159">
          <w:rPr>
            <w:rFonts w:asciiTheme="minorHAnsi" w:eastAsiaTheme="minorEastAsia" w:hAnsiTheme="minorHAnsi" w:cstheme="minorBidi"/>
            <w:noProof/>
            <w:szCs w:val="22"/>
          </w:rPr>
          <w:tab/>
        </w:r>
        <w:r w:rsidR="001A5159" w:rsidRPr="00AC1461">
          <w:rPr>
            <w:rStyle w:val="Hyperlink"/>
            <w:noProof/>
            <w:lang w:val="en-US"/>
          </w:rPr>
          <w:t>General formatting</w:t>
        </w:r>
        <w:r w:rsidR="001A5159" w:rsidRPr="00AC1461">
          <w:rPr>
            <w:rStyle w:val="Hyperlink"/>
            <w:noProof/>
          </w:rPr>
          <w:t xml:space="preserve"> and structure</w:t>
        </w:r>
        <w:r w:rsidR="001A5159">
          <w:rPr>
            <w:noProof/>
            <w:webHidden/>
          </w:rPr>
          <w:tab/>
        </w:r>
        <w:r w:rsidR="001A5159">
          <w:rPr>
            <w:noProof/>
            <w:webHidden/>
          </w:rPr>
          <w:fldChar w:fldCharType="begin"/>
        </w:r>
        <w:r w:rsidR="001A5159">
          <w:rPr>
            <w:noProof/>
            <w:webHidden/>
          </w:rPr>
          <w:instrText xml:space="preserve"> PAGEREF _Toc114493876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1AE7EF6" w14:textId="362444B3" w:rsidR="001A5159" w:rsidRDefault="00D8531D">
      <w:pPr>
        <w:pStyle w:val="Verzeichnis2"/>
        <w:rPr>
          <w:rFonts w:asciiTheme="minorHAnsi" w:eastAsiaTheme="minorEastAsia" w:hAnsiTheme="minorHAnsi" w:cstheme="minorBidi"/>
          <w:noProof/>
          <w:szCs w:val="22"/>
        </w:rPr>
      </w:pPr>
      <w:hyperlink w:anchor="_Toc114493877" w:history="1">
        <w:r w:rsidR="001A5159" w:rsidRPr="00AC1461">
          <w:rPr>
            <w:rStyle w:val="Hyperlink"/>
            <w:noProof/>
            <w:lang w:val="en-US"/>
          </w:rPr>
          <w:t>3.2</w:t>
        </w:r>
        <w:r w:rsidR="001A5159">
          <w:rPr>
            <w:rFonts w:asciiTheme="minorHAnsi" w:eastAsiaTheme="minorEastAsia" w:hAnsiTheme="minorHAnsi" w:cstheme="minorBidi"/>
            <w:noProof/>
            <w:szCs w:val="22"/>
          </w:rPr>
          <w:tab/>
        </w:r>
        <w:r w:rsidR="001A5159" w:rsidRPr="00AC1461">
          <w:rPr>
            <w:rStyle w:val="Hyperlink"/>
            <w:noProof/>
            <w:lang w:val="en-US"/>
          </w:rPr>
          <w:t>Bullet points and numerations</w:t>
        </w:r>
        <w:r w:rsidR="001A5159">
          <w:rPr>
            <w:noProof/>
            <w:webHidden/>
          </w:rPr>
          <w:tab/>
        </w:r>
        <w:r w:rsidR="001A5159">
          <w:rPr>
            <w:noProof/>
            <w:webHidden/>
          </w:rPr>
          <w:fldChar w:fldCharType="begin"/>
        </w:r>
        <w:r w:rsidR="001A5159">
          <w:rPr>
            <w:noProof/>
            <w:webHidden/>
          </w:rPr>
          <w:instrText xml:space="preserve"> PAGEREF _Toc114493877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7E498F1C" w14:textId="6220270F" w:rsidR="001A5159" w:rsidRDefault="00D8531D">
      <w:pPr>
        <w:pStyle w:val="Verzeichnis2"/>
        <w:rPr>
          <w:rFonts w:asciiTheme="minorHAnsi" w:eastAsiaTheme="minorEastAsia" w:hAnsiTheme="minorHAnsi" w:cstheme="minorBidi"/>
          <w:noProof/>
          <w:szCs w:val="22"/>
        </w:rPr>
      </w:pPr>
      <w:hyperlink w:anchor="_Toc114493878" w:history="1">
        <w:r w:rsidR="001A5159" w:rsidRPr="00AC1461">
          <w:rPr>
            <w:rStyle w:val="Hyperlink"/>
            <w:noProof/>
          </w:rPr>
          <w:t>3.3</w:t>
        </w:r>
        <w:r w:rsidR="001A5159">
          <w:rPr>
            <w:rFonts w:asciiTheme="minorHAnsi" w:eastAsiaTheme="minorEastAsia" w:hAnsiTheme="minorHAnsi" w:cstheme="minorBidi"/>
            <w:noProof/>
            <w:szCs w:val="22"/>
          </w:rPr>
          <w:tab/>
        </w:r>
        <w:r w:rsidR="001A5159" w:rsidRPr="00AC1461">
          <w:rPr>
            <w:rStyle w:val="Hyperlink"/>
            <w:noProof/>
          </w:rPr>
          <w:t>Figures and tables</w:t>
        </w:r>
        <w:r w:rsidR="001A5159">
          <w:rPr>
            <w:noProof/>
            <w:webHidden/>
          </w:rPr>
          <w:tab/>
        </w:r>
        <w:r w:rsidR="001A5159">
          <w:rPr>
            <w:noProof/>
            <w:webHidden/>
          </w:rPr>
          <w:fldChar w:fldCharType="begin"/>
        </w:r>
        <w:r w:rsidR="001A5159">
          <w:rPr>
            <w:noProof/>
            <w:webHidden/>
          </w:rPr>
          <w:instrText xml:space="preserve"> PAGEREF _Toc114493878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7042D04" w14:textId="101F87DE" w:rsidR="001A5159" w:rsidRDefault="00D8531D">
      <w:pPr>
        <w:pStyle w:val="Verzeichnis2"/>
        <w:rPr>
          <w:rFonts w:asciiTheme="minorHAnsi" w:eastAsiaTheme="minorEastAsia" w:hAnsiTheme="minorHAnsi" w:cstheme="minorBidi"/>
          <w:noProof/>
          <w:szCs w:val="22"/>
        </w:rPr>
      </w:pPr>
      <w:hyperlink w:anchor="_Toc114493879" w:history="1">
        <w:r w:rsidR="001A5159" w:rsidRPr="00AC1461">
          <w:rPr>
            <w:rStyle w:val="Hyperlink"/>
            <w:noProof/>
            <w:lang w:val="en-US"/>
          </w:rPr>
          <w:t>3.4</w:t>
        </w:r>
        <w:r w:rsidR="001A5159">
          <w:rPr>
            <w:rFonts w:asciiTheme="minorHAnsi" w:eastAsiaTheme="minorEastAsia" w:hAnsiTheme="minorHAnsi" w:cstheme="minorBidi"/>
            <w:noProof/>
            <w:szCs w:val="22"/>
          </w:rPr>
          <w:tab/>
        </w:r>
        <w:r w:rsidR="001A5159" w:rsidRPr="00AC1461">
          <w:rPr>
            <w:rStyle w:val="Hyperlink"/>
            <w:noProof/>
            <w:lang w:val="en-US"/>
          </w:rPr>
          <w:t>Formulas</w:t>
        </w:r>
        <w:r w:rsidR="001A5159" w:rsidRPr="00AC1461">
          <w:rPr>
            <w:rStyle w:val="Hyperlink"/>
            <w:noProof/>
          </w:rPr>
          <w:t xml:space="preserve"> and references</w:t>
        </w:r>
        <w:r w:rsidR="001A5159">
          <w:rPr>
            <w:noProof/>
            <w:webHidden/>
          </w:rPr>
          <w:tab/>
        </w:r>
        <w:r w:rsidR="001A5159">
          <w:rPr>
            <w:noProof/>
            <w:webHidden/>
          </w:rPr>
          <w:fldChar w:fldCharType="begin"/>
        </w:r>
        <w:r w:rsidR="001A5159">
          <w:rPr>
            <w:noProof/>
            <w:webHidden/>
          </w:rPr>
          <w:instrText xml:space="preserve"> PAGEREF _Toc114493879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263FD86F" w14:textId="74DB817C" w:rsidR="001A5159" w:rsidRDefault="00D8531D">
      <w:pPr>
        <w:pStyle w:val="Verzeichnis2"/>
        <w:rPr>
          <w:rFonts w:asciiTheme="minorHAnsi" w:eastAsiaTheme="minorEastAsia" w:hAnsiTheme="minorHAnsi" w:cstheme="minorBidi"/>
          <w:noProof/>
          <w:szCs w:val="22"/>
        </w:rPr>
      </w:pPr>
      <w:hyperlink w:anchor="_Toc114493880" w:history="1">
        <w:r w:rsidR="001A5159" w:rsidRPr="00AC1461">
          <w:rPr>
            <w:rStyle w:val="Hyperlink"/>
            <w:noProof/>
            <w:lang w:val="en-US"/>
          </w:rPr>
          <w:t>3.5</w:t>
        </w:r>
        <w:r w:rsidR="001A5159">
          <w:rPr>
            <w:rFonts w:asciiTheme="minorHAnsi" w:eastAsiaTheme="minorEastAsia" w:hAnsiTheme="minorHAnsi" w:cstheme="minorBidi"/>
            <w:noProof/>
            <w:szCs w:val="22"/>
          </w:rPr>
          <w:tab/>
        </w:r>
        <w:r w:rsidR="001A5159" w:rsidRPr="00AC1461">
          <w:rPr>
            <w:rStyle w:val="Hyperlink"/>
            <w:noProof/>
            <w:lang w:val="en-US"/>
          </w:rPr>
          <w:t>Overview of styles</w:t>
        </w:r>
        <w:r w:rsidR="001A5159">
          <w:rPr>
            <w:noProof/>
            <w:webHidden/>
          </w:rPr>
          <w:tab/>
        </w:r>
        <w:r w:rsidR="001A5159">
          <w:rPr>
            <w:noProof/>
            <w:webHidden/>
          </w:rPr>
          <w:fldChar w:fldCharType="begin"/>
        </w:r>
        <w:r w:rsidR="001A5159">
          <w:rPr>
            <w:noProof/>
            <w:webHidden/>
          </w:rPr>
          <w:instrText xml:space="preserve"> PAGEREF _Toc114493880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7A5ED5F7" w14:textId="32F2569E" w:rsidR="001A5159" w:rsidRDefault="00D8531D">
      <w:pPr>
        <w:pStyle w:val="Verzeichnis1"/>
        <w:tabs>
          <w:tab w:val="left" w:pos="426"/>
          <w:tab w:val="right" w:leader="dot" w:pos="8777"/>
        </w:tabs>
        <w:rPr>
          <w:rFonts w:asciiTheme="minorHAnsi" w:eastAsiaTheme="minorEastAsia" w:hAnsiTheme="minorHAnsi" w:cstheme="minorBidi"/>
          <w:noProof/>
          <w:szCs w:val="22"/>
        </w:rPr>
      </w:pPr>
      <w:hyperlink w:anchor="_Toc114493881" w:history="1">
        <w:r w:rsidR="001A5159" w:rsidRPr="00AC1461">
          <w:rPr>
            <w:rStyle w:val="Hyperlink"/>
            <w:noProof/>
            <w:lang w:val="en-US"/>
          </w:rPr>
          <w:t>4</w:t>
        </w:r>
        <w:r w:rsidR="001A5159">
          <w:rPr>
            <w:rFonts w:asciiTheme="minorHAnsi" w:eastAsiaTheme="minorEastAsia" w:hAnsiTheme="minorHAnsi" w:cstheme="minorBidi"/>
            <w:noProof/>
            <w:szCs w:val="22"/>
          </w:rPr>
          <w:tab/>
        </w:r>
        <w:r w:rsidR="001A5159" w:rsidRPr="00AC1461">
          <w:rPr>
            <w:rStyle w:val="Hyperlink"/>
            <w:noProof/>
            <w:lang w:val="en-US"/>
          </w:rPr>
          <w:t>Literature and citation</w:t>
        </w:r>
        <w:r w:rsidR="001A5159">
          <w:rPr>
            <w:noProof/>
            <w:webHidden/>
          </w:rPr>
          <w:tab/>
        </w:r>
        <w:r w:rsidR="001A5159">
          <w:rPr>
            <w:noProof/>
            <w:webHidden/>
          </w:rPr>
          <w:fldChar w:fldCharType="begin"/>
        </w:r>
        <w:r w:rsidR="001A5159">
          <w:rPr>
            <w:noProof/>
            <w:webHidden/>
          </w:rPr>
          <w:instrText xml:space="preserve"> PAGEREF _Toc114493881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2343550D" w14:textId="782E1B0F" w:rsidR="001A5159" w:rsidRDefault="00D8531D">
      <w:pPr>
        <w:pStyle w:val="Verzeichnis2"/>
        <w:rPr>
          <w:rFonts w:asciiTheme="minorHAnsi" w:eastAsiaTheme="minorEastAsia" w:hAnsiTheme="minorHAnsi" w:cstheme="minorBidi"/>
          <w:noProof/>
          <w:szCs w:val="22"/>
        </w:rPr>
      </w:pPr>
      <w:hyperlink w:anchor="_Toc114493882" w:history="1">
        <w:r w:rsidR="001A5159" w:rsidRPr="00AC1461">
          <w:rPr>
            <w:rStyle w:val="Hyperlink"/>
            <w:noProof/>
            <w:lang w:val="en-US"/>
          </w:rPr>
          <w:t>4.1</w:t>
        </w:r>
        <w:r w:rsidR="001A5159">
          <w:rPr>
            <w:rFonts w:asciiTheme="minorHAnsi" w:eastAsiaTheme="minorEastAsia" w:hAnsiTheme="minorHAnsi" w:cstheme="minorBidi"/>
            <w:noProof/>
            <w:szCs w:val="22"/>
          </w:rPr>
          <w:tab/>
        </w:r>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2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692291FC" w14:textId="3F65403E" w:rsidR="001A5159" w:rsidRDefault="00D8531D">
      <w:pPr>
        <w:pStyle w:val="Verzeichnis2"/>
        <w:rPr>
          <w:rFonts w:asciiTheme="minorHAnsi" w:eastAsiaTheme="minorEastAsia" w:hAnsiTheme="minorHAnsi" w:cstheme="minorBidi"/>
          <w:noProof/>
          <w:szCs w:val="22"/>
        </w:rPr>
      </w:pPr>
      <w:hyperlink w:anchor="_Toc114493883" w:history="1">
        <w:r w:rsidR="001A5159" w:rsidRPr="00AC1461">
          <w:rPr>
            <w:rStyle w:val="Hyperlink"/>
            <w:noProof/>
            <w:lang w:val="en-US"/>
          </w:rPr>
          <w:t>4.2</w:t>
        </w:r>
        <w:r w:rsidR="001A5159">
          <w:rPr>
            <w:rFonts w:asciiTheme="minorHAnsi" w:eastAsiaTheme="minorEastAsia" w:hAnsiTheme="minorHAnsi" w:cstheme="minorBidi"/>
            <w:noProof/>
            <w:szCs w:val="22"/>
          </w:rPr>
          <w:tab/>
        </w:r>
        <w:r w:rsidR="001A5159" w:rsidRPr="00AC1461">
          <w:rPr>
            <w:rStyle w:val="Hyperlink"/>
            <w:noProof/>
            <w:lang w:val="en-US"/>
          </w:rPr>
          <w:t>How to cite</w:t>
        </w:r>
        <w:r w:rsidR="001A5159">
          <w:rPr>
            <w:noProof/>
            <w:webHidden/>
          </w:rPr>
          <w:tab/>
        </w:r>
        <w:r w:rsidR="001A5159">
          <w:rPr>
            <w:noProof/>
            <w:webHidden/>
          </w:rPr>
          <w:fldChar w:fldCharType="begin"/>
        </w:r>
        <w:r w:rsidR="001A5159">
          <w:rPr>
            <w:noProof/>
            <w:webHidden/>
          </w:rPr>
          <w:instrText xml:space="preserve"> PAGEREF _Toc114493883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6E476E93" w14:textId="03D822F8" w:rsidR="001A5159" w:rsidRDefault="00D8531D">
      <w:pPr>
        <w:pStyle w:val="Verzeichnis3"/>
        <w:rPr>
          <w:rFonts w:asciiTheme="minorHAnsi" w:eastAsiaTheme="minorEastAsia" w:hAnsiTheme="minorHAnsi" w:cstheme="minorBidi"/>
          <w:noProof/>
          <w:szCs w:val="22"/>
        </w:rPr>
      </w:pPr>
      <w:hyperlink w:anchor="_Toc114493884" w:history="1">
        <w:r w:rsidR="001A5159" w:rsidRPr="00AC1461">
          <w:rPr>
            <w:rStyle w:val="Hyperlink"/>
            <w:noProof/>
            <w:lang w:val="en-US"/>
          </w:rPr>
          <w:t>4.2.1</w:t>
        </w:r>
        <w:r w:rsidR="001A5159">
          <w:rPr>
            <w:rFonts w:asciiTheme="minorHAnsi" w:eastAsiaTheme="minorEastAsia" w:hAnsiTheme="minorHAnsi" w:cstheme="minorBidi"/>
            <w:noProof/>
            <w:szCs w:val="22"/>
          </w:rPr>
          <w:tab/>
        </w:r>
        <w:r w:rsidR="001A5159" w:rsidRPr="00AC1461">
          <w:rPr>
            <w:rStyle w:val="Hyperlink"/>
            <w:noProof/>
          </w:rPr>
          <w:t>Reference in the text</w:t>
        </w:r>
        <w:r w:rsidR="001A5159">
          <w:rPr>
            <w:noProof/>
            <w:webHidden/>
          </w:rPr>
          <w:tab/>
        </w:r>
        <w:r w:rsidR="001A5159">
          <w:rPr>
            <w:noProof/>
            <w:webHidden/>
          </w:rPr>
          <w:fldChar w:fldCharType="begin"/>
        </w:r>
        <w:r w:rsidR="001A5159">
          <w:rPr>
            <w:noProof/>
            <w:webHidden/>
          </w:rPr>
          <w:instrText xml:space="preserve"> PAGEREF _Toc114493884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4569EB2C" w14:textId="54B5A669" w:rsidR="001A5159" w:rsidRDefault="00D8531D">
      <w:pPr>
        <w:pStyle w:val="Verzeichnis2"/>
        <w:rPr>
          <w:rFonts w:asciiTheme="minorHAnsi" w:eastAsiaTheme="minorEastAsia" w:hAnsiTheme="minorHAnsi" w:cstheme="minorBidi"/>
          <w:noProof/>
          <w:szCs w:val="22"/>
        </w:rPr>
      </w:pPr>
      <w:hyperlink w:anchor="_Toc114493885" w:history="1">
        <w:r w:rsidR="001A5159" w:rsidRPr="00AC1461">
          <w:rPr>
            <w:rStyle w:val="Hyperlink"/>
            <w:noProof/>
            <w:lang w:val="en-US"/>
          </w:rPr>
          <w:t>4.3</w:t>
        </w:r>
        <w:r w:rsidR="001A5159">
          <w:rPr>
            <w:rFonts w:asciiTheme="minorHAnsi" w:eastAsiaTheme="minorEastAsia" w:hAnsiTheme="minorHAnsi" w:cstheme="minorBidi"/>
            <w:noProof/>
            <w:szCs w:val="22"/>
          </w:rPr>
          <w:tab/>
        </w:r>
        <w:r w:rsidR="001A5159" w:rsidRPr="00AC1461">
          <w:rPr>
            <w:rStyle w:val="Hyperlink"/>
            <w:noProof/>
            <w:lang w:val="en-US"/>
          </w:rPr>
          <w:t>Structure of the reference list</w:t>
        </w:r>
        <w:r w:rsidR="001A5159">
          <w:rPr>
            <w:noProof/>
            <w:webHidden/>
          </w:rPr>
          <w:tab/>
        </w:r>
        <w:r w:rsidR="001A5159">
          <w:rPr>
            <w:noProof/>
            <w:webHidden/>
          </w:rPr>
          <w:fldChar w:fldCharType="begin"/>
        </w:r>
        <w:r w:rsidR="001A5159">
          <w:rPr>
            <w:noProof/>
            <w:webHidden/>
          </w:rPr>
          <w:instrText xml:space="preserve"> PAGEREF _Toc114493885 \h </w:instrText>
        </w:r>
        <w:r w:rsidR="001A5159">
          <w:rPr>
            <w:noProof/>
            <w:webHidden/>
          </w:rPr>
        </w:r>
        <w:r w:rsidR="001A5159">
          <w:rPr>
            <w:noProof/>
            <w:webHidden/>
          </w:rPr>
          <w:fldChar w:fldCharType="separate"/>
        </w:r>
        <w:r w:rsidR="00047464">
          <w:rPr>
            <w:noProof/>
            <w:webHidden/>
          </w:rPr>
          <w:t>14</w:t>
        </w:r>
        <w:r w:rsidR="001A5159">
          <w:rPr>
            <w:noProof/>
            <w:webHidden/>
          </w:rPr>
          <w:fldChar w:fldCharType="end"/>
        </w:r>
      </w:hyperlink>
    </w:p>
    <w:p w14:paraId="0B6FD4E0" w14:textId="2DC88ABA" w:rsidR="001A5159" w:rsidRDefault="00D8531D">
      <w:pPr>
        <w:pStyle w:val="Verzeichnis1"/>
        <w:tabs>
          <w:tab w:val="left" w:pos="426"/>
          <w:tab w:val="right" w:leader="dot" w:pos="8777"/>
        </w:tabs>
        <w:rPr>
          <w:rFonts w:asciiTheme="minorHAnsi" w:eastAsiaTheme="minorEastAsia" w:hAnsiTheme="minorHAnsi" w:cstheme="minorBidi"/>
          <w:noProof/>
          <w:szCs w:val="22"/>
        </w:rPr>
      </w:pPr>
      <w:hyperlink w:anchor="_Toc114493886" w:history="1">
        <w:r w:rsidR="001A5159" w:rsidRPr="00AC1461">
          <w:rPr>
            <w:rStyle w:val="Hyperlink"/>
            <w:noProof/>
            <w:lang w:val="en-US"/>
          </w:rPr>
          <w:t>5</w:t>
        </w:r>
        <w:r w:rsidR="001A5159">
          <w:rPr>
            <w:rFonts w:asciiTheme="minorHAnsi" w:eastAsiaTheme="minorEastAsia" w:hAnsiTheme="minorHAnsi" w:cstheme="minorBidi"/>
            <w:noProof/>
            <w:szCs w:val="22"/>
          </w:rPr>
          <w:tab/>
        </w:r>
        <w:r w:rsidR="001A5159" w:rsidRPr="00AC1461">
          <w:rPr>
            <w:rStyle w:val="Hyperlink"/>
            <w:noProof/>
            <w:lang w:val="en-US"/>
          </w:rPr>
          <w:t>Summary and Outlook</w:t>
        </w:r>
        <w:r w:rsidR="001A5159">
          <w:rPr>
            <w:noProof/>
            <w:webHidden/>
          </w:rPr>
          <w:tab/>
        </w:r>
        <w:r w:rsidR="001A5159">
          <w:rPr>
            <w:noProof/>
            <w:webHidden/>
          </w:rPr>
          <w:fldChar w:fldCharType="begin"/>
        </w:r>
        <w:r w:rsidR="001A5159">
          <w:rPr>
            <w:noProof/>
            <w:webHidden/>
          </w:rPr>
          <w:instrText xml:space="preserve"> PAGEREF _Toc114493886 \h </w:instrText>
        </w:r>
        <w:r w:rsidR="001A5159">
          <w:rPr>
            <w:noProof/>
            <w:webHidden/>
          </w:rPr>
        </w:r>
        <w:r w:rsidR="001A5159">
          <w:rPr>
            <w:noProof/>
            <w:webHidden/>
          </w:rPr>
          <w:fldChar w:fldCharType="separate"/>
        </w:r>
        <w:r w:rsidR="00047464">
          <w:rPr>
            <w:noProof/>
            <w:webHidden/>
          </w:rPr>
          <w:t>16</w:t>
        </w:r>
        <w:r w:rsidR="001A5159">
          <w:rPr>
            <w:noProof/>
            <w:webHidden/>
          </w:rPr>
          <w:fldChar w:fldCharType="end"/>
        </w:r>
      </w:hyperlink>
    </w:p>
    <w:p w14:paraId="5C463957" w14:textId="75E8B409" w:rsidR="001A5159" w:rsidRDefault="00D8531D">
      <w:pPr>
        <w:pStyle w:val="Verzeichnis1"/>
        <w:tabs>
          <w:tab w:val="right" w:leader="dot" w:pos="8777"/>
        </w:tabs>
        <w:rPr>
          <w:rFonts w:asciiTheme="minorHAnsi" w:eastAsiaTheme="minorEastAsia" w:hAnsiTheme="minorHAnsi" w:cstheme="minorBidi"/>
          <w:noProof/>
          <w:szCs w:val="22"/>
        </w:rPr>
      </w:pPr>
      <w:hyperlink w:anchor="_Toc114493887" w:history="1">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7 \h </w:instrText>
        </w:r>
        <w:r w:rsidR="001A5159">
          <w:rPr>
            <w:noProof/>
            <w:webHidden/>
          </w:rPr>
        </w:r>
        <w:r w:rsidR="001A5159">
          <w:rPr>
            <w:noProof/>
            <w:webHidden/>
          </w:rPr>
          <w:fldChar w:fldCharType="separate"/>
        </w:r>
        <w:r w:rsidR="00047464">
          <w:rPr>
            <w:noProof/>
            <w:webHidden/>
          </w:rPr>
          <w:t>17</w:t>
        </w:r>
        <w:r w:rsidR="001A5159">
          <w:rPr>
            <w:noProof/>
            <w:webHidden/>
          </w:rPr>
          <w:fldChar w:fldCharType="end"/>
        </w:r>
      </w:hyperlink>
    </w:p>
    <w:p w14:paraId="0D129FA4" w14:textId="3C52D19C" w:rsidR="001A5159" w:rsidRDefault="00D8531D">
      <w:pPr>
        <w:pStyle w:val="Verzeichnis1"/>
        <w:tabs>
          <w:tab w:val="left" w:pos="426"/>
          <w:tab w:val="right" w:leader="dot" w:pos="8777"/>
        </w:tabs>
        <w:rPr>
          <w:rFonts w:asciiTheme="minorHAnsi" w:eastAsiaTheme="minorEastAsia" w:hAnsiTheme="minorHAnsi" w:cstheme="minorBidi"/>
          <w:noProof/>
          <w:szCs w:val="22"/>
        </w:rPr>
      </w:pPr>
      <w:hyperlink w:anchor="_Toc114493888" w:history="1">
        <w:r w:rsidR="001A5159" w:rsidRPr="00AC1461">
          <w:rPr>
            <w:rStyle w:val="Hyperlink"/>
            <w:noProof/>
            <w:lang w:val="en-US"/>
          </w:rPr>
          <w:t>A</w:t>
        </w:r>
        <w:r w:rsidR="001A5159">
          <w:rPr>
            <w:rFonts w:asciiTheme="minorHAnsi" w:eastAsiaTheme="minorEastAsia" w:hAnsiTheme="minorHAnsi" w:cstheme="minorBidi"/>
            <w:noProof/>
            <w:szCs w:val="22"/>
          </w:rPr>
          <w:tab/>
        </w:r>
        <w:r w:rsidR="001A5159" w:rsidRPr="00AC1461">
          <w:rPr>
            <w:rStyle w:val="Hyperlink"/>
            <w:noProof/>
            <w:lang w:val="en-US"/>
          </w:rPr>
          <w:t>Appendix</w:t>
        </w:r>
        <w:r w:rsidR="001A5159">
          <w:rPr>
            <w:noProof/>
            <w:webHidden/>
          </w:rPr>
          <w:tab/>
        </w:r>
        <w:r w:rsidR="001A5159">
          <w:rPr>
            <w:noProof/>
            <w:webHidden/>
          </w:rPr>
          <w:fldChar w:fldCharType="begin"/>
        </w:r>
        <w:r w:rsidR="001A5159">
          <w:rPr>
            <w:noProof/>
            <w:webHidden/>
          </w:rPr>
          <w:instrText xml:space="preserve"> PAGEREF _Toc114493888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F12D4B5" w14:textId="1E8312AC" w:rsidR="00636F57" w:rsidRPr="008E159A" w:rsidRDefault="00810E22" w:rsidP="00976B33">
      <w:pPr>
        <w:tabs>
          <w:tab w:val="left" w:pos="567"/>
          <w:tab w:val="right" w:leader="dot" w:pos="8789"/>
        </w:tabs>
        <w:rPr>
          <w:rFonts w:cs="Arial"/>
          <w:lang w:val="en-US"/>
        </w:rPr>
      </w:pPr>
      <w:r w:rsidRPr="008E159A">
        <w:rPr>
          <w:rFonts w:cs="Arial"/>
          <w:b/>
          <w:lang w:val="en-US"/>
        </w:rPr>
        <w:fldChar w:fldCharType="end"/>
      </w:r>
    </w:p>
    <w:p w14:paraId="10772E26" w14:textId="77777777" w:rsidR="00F76165" w:rsidRPr="008E159A" w:rsidRDefault="00F76165" w:rsidP="00AA1C24">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7" w:name="_Ref501090446"/>
    </w:p>
    <w:p w14:paraId="47322E2A" w14:textId="77777777" w:rsidR="00CA4CE1" w:rsidRPr="006F62A4" w:rsidRDefault="00BB6EB9" w:rsidP="00AA1C24">
      <w:pPr>
        <w:pStyle w:val="CVTHwithoutNo"/>
      </w:pPr>
      <w:bookmarkStart w:id="8" w:name="_Toc114493869"/>
      <w:bookmarkEnd w:id="7"/>
      <w:r w:rsidRPr="006F62A4">
        <w:lastRenderedPageBreak/>
        <w:t>List of Figures</w:t>
      </w:r>
      <w:bookmarkEnd w:id="8"/>
    </w:p>
    <w:p w14:paraId="375F0665" w14:textId="79903F56" w:rsidR="001A5159" w:rsidRDefault="0060738F">
      <w:pPr>
        <w:pStyle w:val="Abbildungsverzeichnis"/>
        <w:rPr>
          <w:rFonts w:asciiTheme="minorHAnsi" w:eastAsiaTheme="minorEastAsia" w:hAnsiTheme="minorHAnsi" w:cstheme="minorBidi"/>
          <w:noProof/>
          <w:szCs w:val="22"/>
        </w:rPr>
      </w:pPr>
      <w:r w:rsidRPr="008E159A">
        <w:rPr>
          <w:lang w:val="en-US"/>
        </w:rPr>
        <w:fldChar w:fldCharType="begin"/>
      </w:r>
      <w:r w:rsidRPr="008E159A">
        <w:rPr>
          <w:lang w:val="en-US"/>
        </w:rPr>
        <w:instrText xml:space="preserve"> TOC \h \z \c "Abbildung" </w:instrText>
      </w:r>
      <w:r w:rsidRPr="008E159A">
        <w:rPr>
          <w:lang w:val="en-US"/>
        </w:rPr>
        <w:fldChar w:fldCharType="separate"/>
      </w:r>
      <w:hyperlink w:anchor="_Toc114493889" w:history="1">
        <w:r w:rsidR="001A5159" w:rsidRPr="00AE247D">
          <w:rPr>
            <w:rStyle w:val="Hyperlink"/>
            <w:noProof/>
            <w:lang w:val="en-US"/>
          </w:rPr>
          <w:t>Figure 3</w:t>
        </w:r>
        <w:r w:rsidR="001A5159" w:rsidRPr="00AE247D">
          <w:rPr>
            <w:rStyle w:val="Hyperlink"/>
            <w:noProof/>
            <w:lang w:val="en-US"/>
          </w:rPr>
          <w:noBreakHyphen/>
          <w:t>1:</w:t>
        </w:r>
        <w:r w:rsidR="001A5159">
          <w:rPr>
            <w:rFonts w:asciiTheme="minorHAnsi" w:eastAsiaTheme="minorEastAsia" w:hAnsiTheme="minorHAnsi" w:cstheme="minorBidi"/>
            <w:noProof/>
            <w:szCs w:val="22"/>
          </w:rPr>
          <w:tab/>
        </w:r>
        <w:r w:rsidR="001A5159" w:rsidRPr="00AE247D">
          <w:rPr>
            <w:rStyle w:val="Hyperlink"/>
            <w:noProof/>
            <w:lang w:val="en-US"/>
          </w:rPr>
          <w:t>This is an example for a figure</w:t>
        </w:r>
        <w:r w:rsidR="001A5159">
          <w:rPr>
            <w:noProof/>
            <w:webHidden/>
          </w:rPr>
          <w:tab/>
        </w:r>
        <w:r w:rsidR="001A5159">
          <w:rPr>
            <w:noProof/>
            <w:webHidden/>
          </w:rPr>
          <w:fldChar w:fldCharType="begin"/>
        </w:r>
        <w:r w:rsidR="001A5159">
          <w:rPr>
            <w:noProof/>
            <w:webHidden/>
          </w:rPr>
          <w:instrText xml:space="preserve"> PAGEREF _Toc114493889 \h </w:instrText>
        </w:r>
        <w:r w:rsidR="001A5159">
          <w:rPr>
            <w:noProof/>
            <w:webHidden/>
          </w:rPr>
        </w:r>
        <w:r w:rsidR="001A5159">
          <w:rPr>
            <w:noProof/>
            <w:webHidden/>
          </w:rPr>
          <w:fldChar w:fldCharType="separate"/>
        </w:r>
        <w:r w:rsidR="00047464">
          <w:rPr>
            <w:noProof/>
            <w:webHidden/>
          </w:rPr>
          <w:t>8</w:t>
        </w:r>
        <w:r w:rsidR="001A5159">
          <w:rPr>
            <w:noProof/>
            <w:webHidden/>
          </w:rPr>
          <w:fldChar w:fldCharType="end"/>
        </w:r>
      </w:hyperlink>
    </w:p>
    <w:p w14:paraId="538534DF" w14:textId="3C215EFD" w:rsidR="001A5159" w:rsidRDefault="00D8531D">
      <w:pPr>
        <w:pStyle w:val="Abbildungsverzeichnis"/>
        <w:rPr>
          <w:rFonts w:asciiTheme="minorHAnsi" w:eastAsiaTheme="minorEastAsia" w:hAnsiTheme="minorHAnsi" w:cstheme="minorBidi"/>
          <w:noProof/>
          <w:szCs w:val="22"/>
        </w:rPr>
      </w:pPr>
      <w:hyperlink w:anchor="_Toc114493890" w:history="1">
        <w:r w:rsidR="001A5159" w:rsidRPr="00AE247D">
          <w:rPr>
            <w:rStyle w:val="Hyperlink"/>
            <w:noProof/>
            <w:lang w:val="en-US"/>
          </w:rPr>
          <w:t>Figure 3</w:t>
        </w:r>
        <w:r w:rsidR="001A5159" w:rsidRPr="00AE247D">
          <w:rPr>
            <w:rStyle w:val="Hyperlink"/>
            <w:noProof/>
            <w:lang w:val="en-US"/>
          </w:rPr>
          <w:noBreakHyphen/>
          <w:t>2:</w:t>
        </w:r>
        <w:r w:rsidR="001A5159">
          <w:rPr>
            <w:rFonts w:asciiTheme="minorHAnsi" w:eastAsiaTheme="minorEastAsia" w:hAnsiTheme="minorHAnsi" w:cstheme="minorBidi"/>
            <w:noProof/>
            <w:szCs w:val="22"/>
          </w:rPr>
          <w:tab/>
        </w:r>
        <w:r w:rsidR="001A5159" w:rsidRPr="00AE247D">
          <w:rPr>
            <w:rStyle w:val="Hyperlink"/>
            <w:noProof/>
            <w:lang w:val="en-US"/>
          </w:rPr>
          <w:t>Using the labeling function for figures in Word</w:t>
        </w:r>
        <w:r w:rsidR="001A5159">
          <w:rPr>
            <w:noProof/>
            <w:webHidden/>
          </w:rPr>
          <w:tab/>
        </w:r>
        <w:r w:rsidR="001A5159">
          <w:rPr>
            <w:noProof/>
            <w:webHidden/>
          </w:rPr>
          <w:fldChar w:fldCharType="begin"/>
        </w:r>
        <w:r w:rsidR="001A5159">
          <w:rPr>
            <w:noProof/>
            <w:webHidden/>
          </w:rPr>
          <w:instrText xml:space="preserve"> PAGEREF _Toc114493890 \h </w:instrText>
        </w:r>
        <w:r w:rsidR="001A5159">
          <w:rPr>
            <w:noProof/>
            <w:webHidden/>
          </w:rPr>
        </w:r>
        <w:r w:rsidR="001A5159">
          <w:rPr>
            <w:noProof/>
            <w:webHidden/>
          </w:rPr>
          <w:fldChar w:fldCharType="separate"/>
        </w:r>
        <w:r w:rsidR="00047464">
          <w:rPr>
            <w:noProof/>
            <w:webHidden/>
          </w:rPr>
          <w:t>8</w:t>
        </w:r>
        <w:r w:rsidR="001A5159">
          <w:rPr>
            <w:noProof/>
            <w:webHidden/>
          </w:rPr>
          <w:fldChar w:fldCharType="end"/>
        </w:r>
      </w:hyperlink>
    </w:p>
    <w:p w14:paraId="384A233B" w14:textId="0210C650" w:rsidR="001A5159" w:rsidRDefault="00D8531D">
      <w:pPr>
        <w:pStyle w:val="Abbildungsverzeichnis"/>
        <w:rPr>
          <w:rFonts w:asciiTheme="minorHAnsi" w:eastAsiaTheme="minorEastAsia" w:hAnsiTheme="minorHAnsi" w:cstheme="minorBidi"/>
          <w:noProof/>
          <w:szCs w:val="22"/>
        </w:rPr>
      </w:pPr>
      <w:hyperlink w:anchor="_Toc114493891" w:history="1">
        <w:r w:rsidR="001A5159" w:rsidRPr="00AE247D">
          <w:rPr>
            <w:rStyle w:val="Hyperlink"/>
            <w:noProof/>
            <w:lang w:val="en-US"/>
          </w:rPr>
          <w:t>Figure 3</w:t>
        </w:r>
        <w:r w:rsidR="001A5159" w:rsidRPr="00AE247D">
          <w:rPr>
            <w:rStyle w:val="Hyperlink"/>
            <w:noProof/>
            <w:lang w:val="en-US"/>
          </w:rPr>
          <w:noBreakHyphen/>
          <w:t>3:</w:t>
        </w:r>
        <w:r w:rsidR="001A5159">
          <w:rPr>
            <w:rFonts w:asciiTheme="minorHAnsi" w:eastAsiaTheme="minorEastAsia" w:hAnsiTheme="minorHAnsi" w:cstheme="minorBidi"/>
            <w:noProof/>
            <w:szCs w:val="22"/>
          </w:rPr>
          <w:tab/>
        </w:r>
        <w:r w:rsidR="001A5159" w:rsidRPr="00AE247D">
          <w:rPr>
            <w:rStyle w:val="Hyperlink"/>
            <w:noProof/>
            <w:lang w:val="en-US"/>
          </w:rPr>
          <w:t>Inserting of cross-references in Word (Part 1)</w:t>
        </w:r>
        <w:r w:rsidR="001A5159">
          <w:rPr>
            <w:noProof/>
            <w:webHidden/>
          </w:rPr>
          <w:tab/>
        </w:r>
        <w:r w:rsidR="001A5159">
          <w:rPr>
            <w:noProof/>
            <w:webHidden/>
          </w:rPr>
          <w:fldChar w:fldCharType="begin"/>
        </w:r>
        <w:r w:rsidR="001A5159">
          <w:rPr>
            <w:noProof/>
            <w:webHidden/>
          </w:rPr>
          <w:instrText xml:space="preserve"> PAGEREF _Toc114493891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0F366E92" w14:textId="56625F06" w:rsidR="001A5159" w:rsidRDefault="00D8531D">
      <w:pPr>
        <w:pStyle w:val="Abbildungsverzeichnis"/>
        <w:rPr>
          <w:rFonts w:asciiTheme="minorHAnsi" w:eastAsiaTheme="minorEastAsia" w:hAnsiTheme="minorHAnsi" w:cstheme="minorBidi"/>
          <w:noProof/>
          <w:szCs w:val="22"/>
        </w:rPr>
      </w:pPr>
      <w:hyperlink w:anchor="_Toc114493892" w:history="1">
        <w:r w:rsidR="001A5159" w:rsidRPr="00AE247D">
          <w:rPr>
            <w:rStyle w:val="Hyperlink"/>
            <w:noProof/>
            <w:lang w:val="en-US"/>
          </w:rPr>
          <w:t>Figure 3</w:t>
        </w:r>
        <w:r w:rsidR="001A5159" w:rsidRPr="00AE247D">
          <w:rPr>
            <w:rStyle w:val="Hyperlink"/>
            <w:noProof/>
            <w:lang w:val="en-US"/>
          </w:rPr>
          <w:noBreakHyphen/>
          <w:t>4:</w:t>
        </w:r>
        <w:r w:rsidR="001A5159">
          <w:rPr>
            <w:rFonts w:asciiTheme="minorHAnsi" w:eastAsiaTheme="minorEastAsia" w:hAnsiTheme="minorHAnsi" w:cstheme="minorBidi"/>
            <w:noProof/>
            <w:szCs w:val="22"/>
          </w:rPr>
          <w:tab/>
        </w:r>
        <w:r w:rsidR="001A5159" w:rsidRPr="00AE247D">
          <w:rPr>
            <w:rStyle w:val="Hyperlink"/>
            <w:noProof/>
            <w:lang w:val="en-US"/>
          </w:rPr>
          <w:t>Inserting of cross-references in Word (Part 2)</w:t>
        </w:r>
        <w:r w:rsidR="001A5159">
          <w:rPr>
            <w:noProof/>
            <w:webHidden/>
          </w:rPr>
          <w:tab/>
        </w:r>
        <w:r w:rsidR="001A5159">
          <w:rPr>
            <w:noProof/>
            <w:webHidden/>
          </w:rPr>
          <w:fldChar w:fldCharType="begin"/>
        </w:r>
        <w:r w:rsidR="001A5159">
          <w:rPr>
            <w:noProof/>
            <w:webHidden/>
          </w:rPr>
          <w:instrText xml:space="preserve"> PAGEREF _Toc114493892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363C8C3D" w14:textId="50FF850D" w:rsidR="001A5159" w:rsidRDefault="00D8531D">
      <w:pPr>
        <w:pStyle w:val="Abbildungsverzeichnis"/>
        <w:rPr>
          <w:rFonts w:asciiTheme="minorHAnsi" w:eastAsiaTheme="minorEastAsia" w:hAnsiTheme="minorHAnsi" w:cstheme="minorBidi"/>
          <w:noProof/>
          <w:szCs w:val="22"/>
        </w:rPr>
      </w:pPr>
      <w:hyperlink w:anchor="_Toc114493893" w:history="1">
        <w:r w:rsidR="001A5159" w:rsidRPr="00AE247D">
          <w:rPr>
            <w:rStyle w:val="Hyperlink"/>
            <w:noProof/>
            <w:lang w:val="en-US"/>
          </w:rPr>
          <w:t>Figure 3</w:t>
        </w:r>
        <w:r w:rsidR="001A5159" w:rsidRPr="00AE247D">
          <w:rPr>
            <w:rStyle w:val="Hyperlink"/>
            <w:noProof/>
            <w:lang w:val="en-US"/>
          </w:rPr>
          <w:noBreakHyphen/>
          <w:t>5:</w:t>
        </w:r>
        <w:r w:rsidR="001A5159">
          <w:rPr>
            <w:rFonts w:asciiTheme="minorHAnsi" w:eastAsiaTheme="minorEastAsia" w:hAnsiTheme="minorHAnsi" w:cstheme="minorBidi"/>
            <w:noProof/>
            <w:szCs w:val="22"/>
          </w:rPr>
          <w:tab/>
        </w:r>
        <w:r w:rsidR="001A5159" w:rsidRPr="00AE247D">
          <w:rPr>
            <w:rStyle w:val="Hyperlink"/>
            <w:noProof/>
            <w:lang w:val="en-US"/>
          </w:rPr>
          <w:t>Inserting of footnotes in Word</w:t>
        </w:r>
        <w:r w:rsidR="001A5159">
          <w:rPr>
            <w:noProof/>
            <w:webHidden/>
          </w:rPr>
          <w:tab/>
        </w:r>
        <w:r w:rsidR="001A5159">
          <w:rPr>
            <w:noProof/>
            <w:webHidden/>
          </w:rPr>
          <w:fldChar w:fldCharType="begin"/>
        </w:r>
        <w:r w:rsidR="001A5159">
          <w:rPr>
            <w:noProof/>
            <w:webHidden/>
          </w:rPr>
          <w:instrText xml:space="preserve"> PAGEREF _Toc114493893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4BDCD8A6" w14:textId="1DCB4A42" w:rsidR="001A5159" w:rsidRDefault="00D8531D">
      <w:pPr>
        <w:pStyle w:val="Abbildungsverzeichnis"/>
        <w:rPr>
          <w:rFonts w:asciiTheme="minorHAnsi" w:eastAsiaTheme="minorEastAsia" w:hAnsiTheme="minorHAnsi" w:cstheme="minorBidi"/>
          <w:noProof/>
          <w:szCs w:val="22"/>
        </w:rPr>
      </w:pPr>
      <w:hyperlink w:anchor="_Toc114493894" w:history="1">
        <w:r w:rsidR="001A5159" w:rsidRPr="00AE247D">
          <w:rPr>
            <w:rStyle w:val="Hyperlink"/>
            <w:noProof/>
            <w:lang w:val="en-US"/>
          </w:rPr>
          <w:t>Figure A</w:t>
        </w:r>
        <w:r w:rsidR="001A5159" w:rsidRPr="00AE247D">
          <w:rPr>
            <w:rStyle w:val="Hyperlink"/>
            <w:noProof/>
            <w:lang w:val="en-US"/>
          </w:rPr>
          <w:noBreakHyphen/>
          <w:t>1:</w:t>
        </w:r>
        <w:r w:rsidR="001A5159">
          <w:rPr>
            <w:rFonts w:asciiTheme="minorHAnsi" w:eastAsiaTheme="minorEastAsia" w:hAnsiTheme="minorHAnsi" w:cstheme="minorBidi"/>
            <w:noProof/>
            <w:szCs w:val="22"/>
          </w:rPr>
          <w:tab/>
        </w:r>
        <w:r w:rsidR="001A5159" w:rsidRPr="00AE247D">
          <w:rPr>
            <w:rStyle w:val="Hyperlink"/>
            <w:noProof/>
            <w:lang w:val="en-US"/>
          </w:rPr>
          <w:t>Figure 1 in appendix A</w:t>
        </w:r>
        <w:r w:rsidR="001A5159">
          <w:rPr>
            <w:noProof/>
            <w:webHidden/>
          </w:rPr>
          <w:tab/>
        </w:r>
        <w:r w:rsidR="001A5159">
          <w:rPr>
            <w:noProof/>
            <w:webHidden/>
          </w:rPr>
          <w:fldChar w:fldCharType="begin"/>
        </w:r>
        <w:r w:rsidR="001A5159">
          <w:rPr>
            <w:noProof/>
            <w:webHidden/>
          </w:rPr>
          <w:instrText xml:space="preserve"> PAGEREF _Toc114493894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27045FF" w14:textId="7FC508BC" w:rsidR="001A5159" w:rsidRDefault="00D8531D">
      <w:pPr>
        <w:pStyle w:val="Abbildungsverzeichnis"/>
        <w:rPr>
          <w:rFonts w:asciiTheme="minorHAnsi" w:eastAsiaTheme="minorEastAsia" w:hAnsiTheme="minorHAnsi" w:cstheme="minorBidi"/>
          <w:noProof/>
          <w:szCs w:val="22"/>
        </w:rPr>
      </w:pPr>
      <w:hyperlink w:anchor="_Toc114493895" w:history="1">
        <w:r w:rsidR="001A5159" w:rsidRPr="00AE247D">
          <w:rPr>
            <w:rStyle w:val="Hyperlink"/>
            <w:noProof/>
            <w:lang w:val="en-US"/>
          </w:rPr>
          <w:t>Figure A</w:t>
        </w:r>
        <w:r w:rsidR="001A5159" w:rsidRPr="00AE247D">
          <w:rPr>
            <w:rStyle w:val="Hyperlink"/>
            <w:noProof/>
            <w:lang w:val="en-US"/>
          </w:rPr>
          <w:noBreakHyphen/>
          <w:t>2:</w:t>
        </w:r>
        <w:r w:rsidR="001A5159">
          <w:rPr>
            <w:rFonts w:asciiTheme="minorHAnsi" w:eastAsiaTheme="minorEastAsia" w:hAnsiTheme="minorHAnsi" w:cstheme="minorBidi"/>
            <w:noProof/>
            <w:szCs w:val="22"/>
          </w:rPr>
          <w:tab/>
        </w:r>
        <w:r w:rsidR="001A5159" w:rsidRPr="00AE247D">
          <w:rPr>
            <w:rStyle w:val="Hyperlink"/>
            <w:noProof/>
            <w:lang w:val="en-US"/>
          </w:rPr>
          <w:t>Figure 2 in appendix A</w:t>
        </w:r>
        <w:r w:rsidR="001A5159">
          <w:rPr>
            <w:noProof/>
            <w:webHidden/>
          </w:rPr>
          <w:tab/>
        </w:r>
        <w:r w:rsidR="001A5159">
          <w:rPr>
            <w:noProof/>
            <w:webHidden/>
          </w:rPr>
          <w:fldChar w:fldCharType="begin"/>
        </w:r>
        <w:r w:rsidR="001A5159">
          <w:rPr>
            <w:noProof/>
            <w:webHidden/>
          </w:rPr>
          <w:instrText xml:space="preserve"> PAGEREF _Toc114493895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37324A9" w14:textId="583A44D7" w:rsidR="00CA4CE1" w:rsidRPr="008E159A" w:rsidRDefault="0060738F" w:rsidP="00850FAE">
      <w:pPr>
        <w:tabs>
          <w:tab w:val="left" w:pos="227"/>
          <w:tab w:val="left" w:pos="567"/>
          <w:tab w:val="left" w:pos="1644"/>
          <w:tab w:val="left" w:pos="2268"/>
        </w:tabs>
        <w:rPr>
          <w:lang w:val="en-US"/>
        </w:rPr>
      </w:pPr>
      <w:r w:rsidRPr="008E159A">
        <w:rPr>
          <w:lang w:val="en-US"/>
        </w:rPr>
        <w:fldChar w:fldCharType="end"/>
      </w:r>
    </w:p>
    <w:p w14:paraId="23526ECB" w14:textId="77777777" w:rsidR="00E23494" w:rsidRPr="008E159A" w:rsidRDefault="00E23494"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p>
    <w:p w14:paraId="2C711DEA" w14:textId="77777777" w:rsidR="00593BAA" w:rsidRPr="008E159A" w:rsidRDefault="00BB6EB9" w:rsidP="00AA1C24">
      <w:pPr>
        <w:pStyle w:val="CVTHwithoutNo"/>
        <w:rPr>
          <w:lang w:val="en-US"/>
        </w:rPr>
      </w:pPr>
      <w:bookmarkStart w:id="9" w:name="_Toc114493870"/>
      <w:r w:rsidRPr="008E159A">
        <w:rPr>
          <w:lang w:val="en-US"/>
        </w:rPr>
        <w:lastRenderedPageBreak/>
        <w:t>List of Tables</w:t>
      </w:r>
      <w:bookmarkEnd w:id="9"/>
    </w:p>
    <w:p w14:paraId="0A956E61" w14:textId="19FDA894" w:rsidR="00364C9D" w:rsidRDefault="0060738F">
      <w:pPr>
        <w:pStyle w:val="Abbildungsverzeichni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51264753" w:history="1">
        <w:r w:rsidR="00364C9D" w:rsidRPr="00A5079A">
          <w:rPr>
            <w:rStyle w:val="Hyperlink"/>
            <w:noProof/>
            <w:lang w:val="en-US"/>
          </w:rPr>
          <w:t>Table 3</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his is an example for a table</w:t>
        </w:r>
        <w:r w:rsidR="00364C9D">
          <w:rPr>
            <w:noProof/>
            <w:webHidden/>
          </w:rPr>
          <w:tab/>
        </w:r>
        <w:r w:rsidR="00364C9D">
          <w:rPr>
            <w:noProof/>
            <w:webHidden/>
          </w:rPr>
          <w:fldChar w:fldCharType="begin"/>
        </w:r>
        <w:r w:rsidR="00364C9D">
          <w:rPr>
            <w:noProof/>
            <w:webHidden/>
          </w:rPr>
          <w:instrText xml:space="preserve"> PAGEREF _Toc51264753 \h </w:instrText>
        </w:r>
        <w:r w:rsidR="00364C9D">
          <w:rPr>
            <w:noProof/>
            <w:webHidden/>
          </w:rPr>
        </w:r>
        <w:r w:rsidR="00364C9D">
          <w:rPr>
            <w:noProof/>
            <w:webHidden/>
          </w:rPr>
          <w:fldChar w:fldCharType="separate"/>
        </w:r>
        <w:r w:rsidR="00047464">
          <w:rPr>
            <w:noProof/>
            <w:webHidden/>
          </w:rPr>
          <w:t>8</w:t>
        </w:r>
        <w:r w:rsidR="00364C9D">
          <w:rPr>
            <w:noProof/>
            <w:webHidden/>
          </w:rPr>
          <w:fldChar w:fldCharType="end"/>
        </w:r>
      </w:hyperlink>
    </w:p>
    <w:p w14:paraId="21B846F2" w14:textId="2B24AC81" w:rsidR="00364C9D" w:rsidRDefault="00D8531D">
      <w:pPr>
        <w:pStyle w:val="Abbildungsverzeichnis"/>
        <w:rPr>
          <w:rFonts w:asciiTheme="minorHAnsi" w:eastAsiaTheme="minorEastAsia" w:hAnsiTheme="minorHAnsi" w:cstheme="minorBidi"/>
          <w:noProof/>
          <w:szCs w:val="22"/>
        </w:rPr>
      </w:pPr>
      <w:hyperlink w:anchor="_Toc51264754" w:history="1">
        <w:r w:rsidR="00364C9D" w:rsidRPr="00A5079A">
          <w:rPr>
            <w:rStyle w:val="Hyperlink"/>
            <w:noProof/>
            <w:lang w:val="en-US"/>
          </w:rPr>
          <w:t>Table 3</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Overview of all available styles</w:t>
        </w:r>
        <w:r w:rsidR="00364C9D">
          <w:rPr>
            <w:noProof/>
            <w:webHidden/>
          </w:rPr>
          <w:tab/>
        </w:r>
        <w:r w:rsidR="00364C9D">
          <w:rPr>
            <w:noProof/>
            <w:webHidden/>
          </w:rPr>
          <w:fldChar w:fldCharType="begin"/>
        </w:r>
        <w:r w:rsidR="00364C9D">
          <w:rPr>
            <w:noProof/>
            <w:webHidden/>
          </w:rPr>
          <w:instrText xml:space="preserve"> PAGEREF _Toc51264754 \h </w:instrText>
        </w:r>
        <w:r w:rsidR="00364C9D">
          <w:rPr>
            <w:noProof/>
            <w:webHidden/>
          </w:rPr>
        </w:r>
        <w:r w:rsidR="00364C9D">
          <w:rPr>
            <w:noProof/>
            <w:webHidden/>
          </w:rPr>
          <w:fldChar w:fldCharType="separate"/>
        </w:r>
        <w:r w:rsidR="00047464">
          <w:rPr>
            <w:noProof/>
            <w:webHidden/>
          </w:rPr>
          <w:t>10</w:t>
        </w:r>
        <w:r w:rsidR="00364C9D">
          <w:rPr>
            <w:noProof/>
            <w:webHidden/>
          </w:rPr>
          <w:fldChar w:fldCharType="end"/>
        </w:r>
      </w:hyperlink>
    </w:p>
    <w:p w14:paraId="3586853C" w14:textId="024E5A42" w:rsidR="00364C9D" w:rsidRDefault="00D8531D">
      <w:pPr>
        <w:pStyle w:val="Abbildungsverzeichnis"/>
        <w:rPr>
          <w:rFonts w:asciiTheme="minorHAnsi" w:eastAsiaTheme="minorEastAsia" w:hAnsiTheme="minorHAnsi" w:cstheme="minorBidi"/>
          <w:noProof/>
          <w:szCs w:val="22"/>
        </w:rPr>
      </w:pPr>
      <w:hyperlink w:anchor="_Toc51264755" w:history="1">
        <w:r w:rsidR="00364C9D" w:rsidRPr="00A5079A">
          <w:rPr>
            <w:rStyle w:val="Hyperlink"/>
            <w:noProof/>
          </w:rPr>
          <w:t>Table 4</w:t>
        </w:r>
        <w:r w:rsidR="00364C9D" w:rsidRPr="00A5079A">
          <w:rPr>
            <w:rStyle w:val="Hyperlink"/>
            <w:noProof/>
          </w:rPr>
          <w:noBreakHyphen/>
          <w:t>1:</w:t>
        </w:r>
        <w:r w:rsidR="00364C9D">
          <w:rPr>
            <w:rFonts w:asciiTheme="minorHAnsi" w:eastAsiaTheme="minorEastAsia" w:hAnsiTheme="minorHAnsi" w:cstheme="minorBidi"/>
            <w:noProof/>
            <w:szCs w:val="22"/>
          </w:rPr>
          <w:tab/>
        </w:r>
        <w:r w:rsidR="00364C9D" w:rsidRPr="00A5079A">
          <w:rPr>
            <w:rStyle w:val="Hyperlink"/>
            <w:noProof/>
          </w:rPr>
          <w:t>Author abbreviations</w:t>
        </w:r>
        <w:r w:rsidR="00364C9D">
          <w:rPr>
            <w:noProof/>
            <w:webHidden/>
          </w:rPr>
          <w:tab/>
        </w:r>
        <w:r w:rsidR="00364C9D">
          <w:rPr>
            <w:noProof/>
            <w:webHidden/>
          </w:rPr>
          <w:fldChar w:fldCharType="begin"/>
        </w:r>
        <w:r w:rsidR="00364C9D">
          <w:rPr>
            <w:noProof/>
            <w:webHidden/>
          </w:rPr>
          <w:instrText xml:space="preserve"> PAGEREF _Toc51264755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04B2280A" w14:textId="1A633C70" w:rsidR="00364C9D" w:rsidRDefault="00D8531D">
      <w:pPr>
        <w:pStyle w:val="Abbildungsverzeichnis"/>
        <w:rPr>
          <w:rFonts w:asciiTheme="minorHAnsi" w:eastAsiaTheme="minorEastAsia" w:hAnsiTheme="minorHAnsi" w:cstheme="minorBidi"/>
          <w:noProof/>
          <w:szCs w:val="22"/>
        </w:rPr>
      </w:pPr>
      <w:hyperlink w:anchor="_Toc51264756" w:history="1">
        <w:r w:rsidR="00364C9D" w:rsidRPr="00A5079A">
          <w:rPr>
            <w:rStyle w:val="Hyperlink"/>
            <w:noProof/>
            <w:lang w:val="en-US"/>
          </w:rPr>
          <w:t>Table 4</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Special rules for author abbreviations</w:t>
        </w:r>
        <w:r w:rsidR="00364C9D">
          <w:rPr>
            <w:noProof/>
            <w:webHidden/>
          </w:rPr>
          <w:tab/>
        </w:r>
        <w:r w:rsidR="00364C9D">
          <w:rPr>
            <w:noProof/>
            <w:webHidden/>
          </w:rPr>
          <w:fldChar w:fldCharType="begin"/>
        </w:r>
        <w:r w:rsidR="00364C9D">
          <w:rPr>
            <w:noProof/>
            <w:webHidden/>
          </w:rPr>
          <w:instrText xml:space="preserve"> PAGEREF _Toc51264756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41B6C7EC" w14:textId="17D3FD7D" w:rsidR="00364C9D" w:rsidRDefault="00D8531D">
      <w:pPr>
        <w:pStyle w:val="Abbildungsverzeichnis"/>
        <w:rPr>
          <w:rFonts w:asciiTheme="minorHAnsi" w:eastAsiaTheme="minorEastAsia" w:hAnsiTheme="minorHAnsi" w:cstheme="minorBidi"/>
          <w:noProof/>
          <w:szCs w:val="22"/>
        </w:rPr>
      </w:pPr>
      <w:hyperlink w:anchor="_Toc51264757" w:history="1">
        <w:r w:rsidR="00364C9D" w:rsidRPr="00A5079A">
          <w:rPr>
            <w:rStyle w:val="Hyperlink"/>
            <w:noProof/>
            <w:lang w:val="en-US"/>
          </w:rPr>
          <w:t>Table 4</w:t>
        </w:r>
        <w:r w:rsidR="00364C9D" w:rsidRPr="00A5079A">
          <w:rPr>
            <w:rStyle w:val="Hyperlink"/>
            <w:noProof/>
            <w:lang w:val="en-US"/>
          </w:rPr>
          <w:noBreakHyphen/>
          <w:t>3:</w:t>
        </w:r>
        <w:r w:rsidR="00364C9D">
          <w:rPr>
            <w:rFonts w:asciiTheme="minorHAnsi" w:eastAsiaTheme="minorEastAsia" w:hAnsiTheme="minorHAnsi" w:cstheme="minorBidi"/>
            <w:noProof/>
            <w:szCs w:val="22"/>
          </w:rPr>
          <w:tab/>
        </w:r>
        <w:r w:rsidR="00364C9D" w:rsidRPr="00A5079A">
          <w:rPr>
            <w:rStyle w:val="Hyperlink"/>
            <w:noProof/>
            <w:lang w:val="en-US"/>
          </w:rPr>
          <w:t>Year of publication</w:t>
        </w:r>
        <w:r w:rsidR="00364C9D">
          <w:rPr>
            <w:noProof/>
            <w:webHidden/>
          </w:rPr>
          <w:tab/>
        </w:r>
        <w:r w:rsidR="00364C9D">
          <w:rPr>
            <w:noProof/>
            <w:webHidden/>
          </w:rPr>
          <w:fldChar w:fldCharType="begin"/>
        </w:r>
        <w:r w:rsidR="00364C9D">
          <w:rPr>
            <w:noProof/>
            <w:webHidden/>
          </w:rPr>
          <w:instrText xml:space="preserve"> PAGEREF _Toc51264757 \h </w:instrText>
        </w:r>
        <w:r w:rsidR="00364C9D">
          <w:rPr>
            <w:noProof/>
            <w:webHidden/>
          </w:rPr>
        </w:r>
        <w:r w:rsidR="00364C9D">
          <w:rPr>
            <w:noProof/>
            <w:webHidden/>
          </w:rPr>
          <w:fldChar w:fldCharType="separate"/>
        </w:r>
        <w:r w:rsidR="00047464">
          <w:rPr>
            <w:noProof/>
            <w:webHidden/>
          </w:rPr>
          <w:t>13</w:t>
        </w:r>
        <w:r w:rsidR="00364C9D">
          <w:rPr>
            <w:noProof/>
            <w:webHidden/>
          </w:rPr>
          <w:fldChar w:fldCharType="end"/>
        </w:r>
      </w:hyperlink>
    </w:p>
    <w:p w14:paraId="1C207CBB" w14:textId="1B75E223" w:rsidR="00364C9D" w:rsidRDefault="00D8531D">
      <w:pPr>
        <w:pStyle w:val="Abbildungsverzeichnis"/>
        <w:rPr>
          <w:rFonts w:asciiTheme="minorHAnsi" w:eastAsiaTheme="minorEastAsia" w:hAnsiTheme="minorHAnsi" w:cstheme="minorBidi"/>
          <w:noProof/>
          <w:szCs w:val="22"/>
        </w:rPr>
      </w:pPr>
      <w:hyperlink w:anchor="_Toc51264758" w:history="1">
        <w:r w:rsidR="00364C9D" w:rsidRPr="00A5079A">
          <w:rPr>
            <w:rStyle w:val="Hyperlink"/>
            <w:noProof/>
            <w:lang w:val="en-US"/>
          </w:rPr>
          <w:t>Table 4</w:t>
        </w:r>
        <w:r w:rsidR="00364C9D" w:rsidRPr="00A5079A">
          <w:rPr>
            <w:rStyle w:val="Hyperlink"/>
            <w:noProof/>
            <w:lang w:val="en-US"/>
          </w:rPr>
          <w:noBreakHyphen/>
          <w:t>4:</w:t>
        </w:r>
        <w:r w:rsidR="00364C9D">
          <w:rPr>
            <w:rFonts w:asciiTheme="minorHAnsi" w:eastAsiaTheme="minorEastAsia" w:hAnsiTheme="minorHAnsi" w:cstheme="minorBidi"/>
            <w:noProof/>
            <w:szCs w:val="22"/>
          </w:rPr>
          <w:tab/>
        </w:r>
        <w:r w:rsidR="00364C9D" w:rsidRPr="00A5079A">
          <w:rPr>
            <w:rStyle w:val="Hyperlink"/>
            <w:noProof/>
            <w:lang w:val="en-US"/>
          </w:rPr>
          <w:t>Different types of literature</w:t>
        </w:r>
        <w:r w:rsidR="00364C9D">
          <w:rPr>
            <w:noProof/>
            <w:webHidden/>
          </w:rPr>
          <w:tab/>
        </w:r>
        <w:r w:rsidR="00364C9D">
          <w:rPr>
            <w:noProof/>
            <w:webHidden/>
          </w:rPr>
          <w:fldChar w:fldCharType="begin"/>
        </w:r>
        <w:r w:rsidR="00364C9D">
          <w:rPr>
            <w:noProof/>
            <w:webHidden/>
          </w:rPr>
          <w:instrText xml:space="preserve"> PAGEREF _Toc51264758 \h </w:instrText>
        </w:r>
        <w:r w:rsidR="00364C9D">
          <w:rPr>
            <w:noProof/>
            <w:webHidden/>
          </w:rPr>
        </w:r>
        <w:r w:rsidR="00364C9D">
          <w:rPr>
            <w:noProof/>
            <w:webHidden/>
          </w:rPr>
          <w:fldChar w:fldCharType="separate"/>
        </w:r>
        <w:r w:rsidR="00047464">
          <w:rPr>
            <w:noProof/>
            <w:webHidden/>
          </w:rPr>
          <w:t>14</w:t>
        </w:r>
        <w:r w:rsidR="00364C9D">
          <w:rPr>
            <w:noProof/>
            <w:webHidden/>
          </w:rPr>
          <w:fldChar w:fldCharType="end"/>
        </w:r>
      </w:hyperlink>
    </w:p>
    <w:p w14:paraId="255DDD2A" w14:textId="52F5A28E" w:rsidR="00364C9D" w:rsidRDefault="00D8531D">
      <w:pPr>
        <w:pStyle w:val="Abbildungsverzeichnis"/>
        <w:rPr>
          <w:rFonts w:asciiTheme="minorHAnsi" w:eastAsiaTheme="minorEastAsia" w:hAnsiTheme="minorHAnsi" w:cstheme="minorBidi"/>
          <w:noProof/>
          <w:szCs w:val="22"/>
        </w:rPr>
      </w:pPr>
      <w:hyperlink w:anchor="_Toc51264759" w:history="1">
        <w:r w:rsidR="00364C9D" w:rsidRPr="00A5079A">
          <w:rPr>
            <w:rStyle w:val="Hyperlink"/>
            <w:noProof/>
            <w:lang w:val="en-US"/>
          </w:rPr>
          <w:t>Table A</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able 1 in appendix A</w:t>
        </w:r>
        <w:r w:rsidR="00364C9D">
          <w:rPr>
            <w:noProof/>
            <w:webHidden/>
          </w:rPr>
          <w:tab/>
        </w:r>
        <w:r w:rsidR="00364C9D">
          <w:rPr>
            <w:noProof/>
            <w:webHidden/>
          </w:rPr>
          <w:fldChar w:fldCharType="begin"/>
        </w:r>
        <w:r w:rsidR="00364C9D">
          <w:rPr>
            <w:noProof/>
            <w:webHidden/>
          </w:rPr>
          <w:instrText xml:space="preserve"> PAGEREF _Toc51264759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1CFA55D3" w14:textId="60C8574D" w:rsidR="00364C9D" w:rsidRDefault="00D8531D">
      <w:pPr>
        <w:pStyle w:val="Abbildungsverzeichnis"/>
        <w:rPr>
          <w:rFonts w:asciiTheme="minorHAnsi" w:eastAsiaTheme="minorEastAsia" w:hAnsiTheme="minorHAnsi" w:cstheme="minorBidi"/>
          <w:noProof/>
          <w:szCs w:val="22"/>
        </w:rPr>
      </w:pPr>
      <w:hyperlink w:anchor="_Toc51264760" w:history="1">
        <w:r w:rsidR="00364C9D" w:rsidRPr="00A5079A">
          <w:rPr>
            <w:rStyle w:val="Hyperlink"/>
            <w:noProof/>
            <w:lang w:val="en-US"/>
          </w:rPr>
          <w:t>Table A</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Table 2 in appendix A</w:t>
        </w:r>
        <w:r w:rsidR="00364C9D">
          <w:rPr>
            <w:noProof/>
            <w:webHidden/>
          </w:rPr>
          <w:tab/>
        </w:r>
        <w:r w:rsidR="00364C9D">
          <w:rPr>
            <w:noProof/>
            <w:webHidden/>
          </w:rPr>
          <w:fldChar w:fldCharType="begin"/>
        </w:r>
        <w:r w:rsidR="00364C9D">
          <w:rPr>
            <w:noProof/>
            <w:webHidden/>
          </w:rPr>
          <w:instrText xml:space="preserve"> PAGEREF _Toc51264760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4ABB30A8" w14:textId="77777777" w:rsidR="005C27C3" w:rsidRPr="008E159A" w:rsidRDefault="0060738F" w:rsidP="005C27C3">
      <w:pPr>
        <w:tabs>
          <w:tab w:val="left" w:pos="567"/>
        </w:tabs>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0A466EEE" w14:textId="77777777" w:rsidR="00C13619" w:rsidRPr="008E159A" w:rsidRDefault="00BB6EB9" w:rsidP="00AA1C24">
      <w:pPr>
        <w:pStyle w:val="CVTHwithoutNo"/>
        <w:rPr>
          <w:lang w:val="en-US"/>
        </w:rPr>
      </w:pPr>
      <w:bookmarkStart w:id="10" w:name="_Toc114493871"/>
      <w:r w:rsidRPr="008E159A">
        <w:rPr>
          <w:lang w:val="en-US"/>
        </w:rPr>
        <w:lastRenderedPageBreak/>
        <w:t>List of Abbreviations</w:t>
      </w:r>
      <w:bookmarkEnd w:id="10"/>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269F9077" w14:textId="77777777" w:rsidTr="005C27C3">
        <w:trPr>
          <w:trHeight w:val="454"/>
        </w:trPr>
        <w:tc>
          <w:tcPr>
            <w:tcW w:w="1428" w:type="dxa"/>
            <w:shd w:val="clear" w:color="auto" w:fill="auto"/>
            <w:noWrap/>
            <w:hideMark/>
          </w:tcPr>
          <w:p w14:paraId="4B1A686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4F23AC8E" w14:textId="77777777" w:rsidR="0015405B" w:rsidRPr="008E159A"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tc>
      </w:tr>
      <w:tr w:rsidR="005C27C3" w:rsidRPr="008E159A" w14:paraId="6C8D43A6" w14:textId="77777777" w:rsidTr="005C27C3">
        <w:trPr>
          <w:trHeight w:val="454"/>
        </w:trPr>
        <w:tc>
          <w:tcPr>
            <w:tcW w:w="1428" w:type="dxa"/>
            <w:shd w:val="clear" w:color="auto" w:fill="auto"/>
            <w:noWrap/>
            <w:hideMark/>
          </w:tcPr>
          <w:p w14:paraId="5275E6A4"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01E116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Technische Universität Kaiserslautern</w:t>
            </w:r>
          </w:p>
        </w:tc>
      </w:tr>
      <w:tr w:rsidR="005C27C3" w:rsidRPr="008E159A" w14:paraId="19F2DCEA" w14:textId="77777777" w:rsidTr="005C27C3">
        <w:trPr>
          <w:trHeight w:val="454"/>
        </w:trPr>
        <w:tc>
          <w:tcPr>
            <w:tcW w:w="1428" w:type="dxa"/>
            <w:shd w:val="clear" w:color="auto" w:fill="auto"/>
            <w:noWrap/>
            <w:hideMark/>
          </w:tcPr>
          <w:p w14:paraId="026924D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B78841" w14:textId="77777777" w:rsidR="005C27C3" w:rsidRPr="008E159A" w:rsidRDefault="005C27C3" w:rsidP="003A3330">
            <w:pPr>
              <w:rPr>
                <w:lang w:val="en-US"/>
              </w:rPr>
            </w:pPr>
          </w:p>
        </w:tc>
      </w:tr>
      <w:tr w:rsidR="005C27C3" w:rsidRPr="008E159A" w14:paraId="7A1F67D2" w14:textId="77777777" w:rsidTr="005C27C3">
        <w:trPr>
          <w:trHeight w:val="454"/>
        </w:trPr>
        <w:tc>
          <w:tcPr>
            <w:tcW w:w="1428" w:type="dxa"/>
            <w:shd w:val="clear" w:color="auto" w:fill="auto"/>
            <w:noWrap/>
            <w:hideMark/>
          </w:tcPr>
          <w:p w14:paraId="1511C970"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66698BA7" w14:textId="77777777" w:rsidR="005C27C3" w:rsidRPr="008E159A" w:rsidRDefault="005C27C3" w:rsidP="005C27C3">
            <w:pPr>
              <w:spacing w:line="240" w:lineRule="auto"/>
              <w:rPr>
                <w:rFonts w:cs="Arial"/>
                <w:color w:val="000000"/>
                <w:szCs w:val="22"/>
                <w:lang w:val="en-US"/>
              </w:rPr>
            </w:pPr>
          </w:p>
        </w:tc>
      </w:tr>
      <w:tr w:rsidR="005C27C3" w:rsidRPr="008E159A" w14:paraId="79A74F84" w14:textId="77777777" w:rsidTr="005C27C3">
        <w:trPr>
          <w:trHeight w:val="454"/>
        </w:trPr>
        <w:tc>
          <w:tcPr>
            <w:tcW w:w="1428" w:type="dxa"/>
            <w:shd w:val="clear" w:color="auto" w:fill="auto"/>
            <w:noWrap/>
            <w:hideMark/>
          </w:tcPr>
          <w:p w14:paraId="21DEE1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E7F6DE1" w14:textId="77777777" w:rsidR="005C27C3" w:rsidRPr="008E159A" w:rsidRDefault="005C27C3" w:rsidP="005C27C3">
            <w:pPr>
              <w:spacing w:line="240" w:lineRule="auto"/>
              <w:jc w:val="left"/>
              <w:rPr>
                <w:rFonts w:cs="Arial"/>
                <w:color w:val="000000"/>
                <w:szCs w:val="22"/>
                <w:lang w:val="en-US"/>
              </w:rPr>
            </w:pPr>
          </w:p>
        </w:tc>
      </w:tr>
      <w:tr w:rsidR="005C27C3" w:rsidRPr="008E159A" w14:paraId="31AA0454" w14:textId="77777777" w:rsidTr="005C27C3">
        <w:trPr>
          <w:trHeight w:val="454"/>
        </w:trPr>
        <w:tc>
          <w:tcPr>
            <w:tcW w:w="1428" w:type="dxa"/>
            <w:shd w:val="clear" w:color="auto" w:fill="auto"/>
            <w:noWrap/>
            <w:hideMark/>
          </w:tcPr>
          <w:p w14:paraId="22A261A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4A8A2B40" w14:textId="77777777" w:rsidR="005C27C3" w:rsidRPr="008E159A" w:rsidRDefault="005C27C3" w:rsidP="005C27C3">
            <w:pPr>
              <w:spacing w:line="240" w:lineRule="auto"/>
              <w:jc w:val="left"/>
              <w:rPr>
                <w:rFonts w:cs="Arial"/>
                <w:color w:val="000000"/>
                <w:szCs w:val="22"/>
                <w:lang w:val="en-US"/>
              </w:rPr>
            </w:pPr>
          </w:p>
        </w:tc>
      </w:tr>
      <w:tr w:rsidR="005C27C3" w:rsidRPr="008E159A" w14:paraId="7C395436" w14:textId="77777777" w:rsidTr="005C27C3">
        <w:trPr>
          <w:trHeight w:val="454"/>
        </w:trPr>
        <w:tc>
          <w:tcPr>
            <w:tcW w:w="1428" w:type="dxa"/>
            <w:shd w:val="clear" w:color="auto" w:fill="auto"/>
            <w:noWrap/>
            <w:hideMark/>
          </w:tcPr>
          <w:p w14:paraId="6274C854"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5363919" w14:textId="77777777" w:rsidR="005C27C3" w:rsidRPr="008E159A" w:rsidRDefault="005C27C3" w:rsidP="005C27C3">
            <w:pPr>
              <w:spacing w:line="240" w:lineRule="auto"/>
              <w:jc w:val="left"/>
              <w:rPr>
                <w:rFonts w:cs="Arial"/>
                <w:color w:val="000000"/>
                <w:szCs w:val="22"/>
                <w:lang w:val="en-US"/>
              </w:rPr>
            </w:pPr>
          </w:p>
        </w:tc>
      </w:tr>
      <w:tr w:rsidR="005C27C3" w:rsidRPr="008E159A" w14:paraId="66C031FB" w14:textId="77777777" w:rsidTr="005C27C3">
        <w:trPr>
          <w:trHeight w:val="454"/>
        </w:trPr>
        <w:tc>
          <w:tcPr>
            <w:tcW w:w="1428" w:type="dxa"/>
            <w:shd w:val="clear" w:color="auto" w:fill="auto"/>
            <w:noWrap/>
            <w:hideMark/>
          </w:tcPr>
          <w:p w14:paraId="3E609D8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88B624" w14:textId="77777777" w:rsidR="005C27C3" w:rsidRPr="008E159A" w:rsidRDefault="005C27C3" w:rsidP="005C27C3">
            <w:pPr>
              <w:spacing w:line="240" w:lineRule="auto"/>
              <w:jc w:val="left"/>
              <w:rPr>
                <w:rFonts w:cs="Arial"/>
                <w:color w:val="000000"/>
                <w:szCs w:val="22"/>
                <w:lang w:val="en-US"/>
              </w:rPr>
            </w:pPr>
          </w:p>
        </w:tc>
      </w:tr>
      <w:tr w:rsidR="005C27C3" w:rsidRPr="008E159A" w14:paraId="58682001" w14:textId="77777777" w:rsidTr="005C27C3">
        <w:trPr>
          <w:trHeight w:val="454"/>
        </w:trPr>
        <w:tc>
          <w:tcPr>
            <w:tcW w:w="1428" w:type="dxa"/>
            <w:shd w:val="clear" w:color="auto" w:fill="auto"/>
            <w:noWrap/>
            <w:hideMark/>
          </w:tcPr>
          <w:p w14:paraId="764A5F2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E30FD0A" w14:textId="77777777" w:rsidR="005C27C3" w:rsidRPr="008E159A" w:rsidRDefault="005C27C3" w:rsidP="005C27C3">
            <w:pPr>
              <w:spacing w:line="240" w:lineRule="auto"/>
              <w:jc w:val="left"/>
              <w:rPr>
                <w:rFonts w:cs="Arial"/>
                <w:color w:val="000000"/>
                <w:szCs w:val="22"/>
                <w:lang w:val="en-US"/>
              </w:rPr>
            </w:pPr>
          </w:p>
        </w:tc>
      </w:tr>
      <w:tr w:rsidR="005C27C3" w:rsidRPr="008E159A" w14:paraId="0CBFF2B2" w14:textId="77777777" w:rsidTr="005C27C3">
        <w:trPr>
          <w:trHeight w:val="454"/>
        </w:trPr>
        <w:tc>
          <w:tcPr>
            <w:tcW w:w="1428" w:type="dxa"/>
            <w:shd w:val="clear" w:color="auto" w:fill="auto"/>
            <w:noWrap/>
            <w:hideMark/>
          </w:tcPr>
          <w:p w14:paraId="2DA0A91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784CD2D" w14:textId="77777777" w:rsidR="005C27C3" w:rsidRPr="008E159A" w:rsidRDefault="005C27C3" w:rsidP="005C27C3">
            <w:pPr>
              <w:spacing w:line="240" w:lineRule="auto"/>
              <w:jc w:val="left"/>
              <w:rPr>
                <w:rFonts w:cs="Arial"/>
                <w:color w:val="000000"/>
                <w:szCs w:val="22"/>
                <w:lang w:val="en-US"/>
              </w:rPr>
            </w:pPr>
          </w:p>
        </w:tc>
      </w:tr>
      <w:tr w:rsidR="005C27C3" w:rsidRPr="008E159A" w14:paraId="4F978F03" w14:textId="77777777" w:rsidTr="005C27C3">
        <w:trPr>
          <w:trHeight w:val="454"/>
        </w:trPr>
        <w:tc>
          <w:tcPr>
            <w:tcW w:w="1428" w:type="dxa"/>
            <w:shd w:val="clear" w:color="auto" w:fill="auto"/>
            <w:noWrap/>
            <w:hideMark/>
          </w:tcPr>
          <w:p w14:paraId="3ACE44B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302210" w14:textId="77777777" w:rsidR="005C27C3" w:rsidRPr="008E159A" w:rsidRDefault="005C27C3" w:rsidP="005C27C3">
            <w:pPr>
              <w:spacing w:line="240" w:lineRule="auto"/>
              <w:jc w:val="left"/>
              <w:rPr>
                <w:rFonts w:cs="Arial"/>
                <w:color w:val="000000"/>
                <w:szCs w:val="22"/>
                <w:lang w:val="en-US"/>
              </w:rPr>
            </w:pPr>
          </w:p>
        </w:tc>
      </w:tr>
      <w:tr w:rsidR="005C27C3" w:rsidRPr="008E159A" w14:paraId="787E3711" w14:textId="77777777" w:rsidTr="005C27C3">
        <w:trPr>
          <w:trHeight w:val="454"/>
        </w:trPr>
        <w:tc>
          <w:tcPr>
            <w:tcW w:w="1428" w:type="dxa"/>
            <w:shd w:val="clear" w:color="auto" w:fill="auto"/>
            <w:noWrap/>
            <w:hideMark/>
          </w:tcPr>
          <w:p w14:paraId="04563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BD6BF84" w14:textId="77777777" w:rsidR="005C27C3" w:rsidRPr="008E159A" w:rsidRDefault="005C27C3" w:rsidP="005C27C3">
            <w:pPr>
              <w:spacing w:line="240" w:lineRule="auto"/>
              <w:jc w:val="left"/>
              <w:rPr>
                <w:rFonts w:cs="Arial"/>
                <w:color w:val="000000"/>
                <w:szCs w:val="22"/>
                <w:lang w:val="en-US"/>
              </w:rPr>
            </w:pPr>
          </w:p>
        </w:tc>
      </w:tr>
      <w:tr w:rsidR="005C27C3" w:rsidRPr="008E159A" w14:paraId="1D48D747" w14:textId="77777777" w:rsidTr="005C27C3">
        <w:trPr>
          <w:trHeight w:val="454"/>
        </w:trPr>
        <w:tc>
          <w:tcPr>
            <w:tcW w:w="1428" w:type="dxa"/>
            <w:shd w:val="clear" w:color="auto" w:fill="auto"/>
            <w:noWrap/>
          </w:tcPr>
          <w:p w14:paraId="1D137AC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5A7BB7" w14:textId="77777777" w:rsidR="005C27C3" w:rsidRPr="008E159A" w:rsidRDefault="005C27C3" w:rsidP="005C27C3">
            <w:pPr>
              <w:spacing w:line="240" w:lineRule="auto"/>
              <w:jc w:val="left"/>
              <w:rPr>
                <w:rFonts w:cs="Arial"/>
                <w:color w:val="000000"/>
                <w:szCs w:val="22"/>
                <w:lang w:val="en-US"/>
              </w:rPr>
            </w:pPr>
          </w:p>
        </w:tc>
      </w:tr>
      <w:tr w:rsidR="005C27C3" w:rsidRPr="008E159A" w14:paraId="484E74E4" w14:textId="77777777" w:rsidTr="005C27C3">
        <w:trPr>
          <w:trHeight w:val="454"/>
        </w:trPr>
        <w:tc>
          <w:tcPr>
            <w:tcW w:w="1428" w:type="dxa"/>
            <w:shd w:val="clear" w:color="auto" w:fill="auto"/>
            <w:noWrap/>
          </w:tcPr>
          <w:p w14:paraId="0E77705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71CD61B" w14:textId="77777777" w:rsidR="005C27C3" w:rsidRPr="008E159A" w:rsidRDefault="005C27C3" w:rsidP="005C27C3">
            <w:pPr>
              <w:spacing w:line="240" w:lineRule="auto"/>
              <w:jc w:val="left"/>
              <w:rPr>
                <w:rFonts w:cs="Arial"/>
                <w:color w:val="000000"/>
                <w:szCs w:val="22"/>
                <w:lang w:val="en-US"/>
              </w:rPr>
            </w:pPr>
          </w:p>
        </w:tc>
      </w:tr>
      <w:tr w:rsidR="005C27C3" w:rsidRPr="008E159A" w14:paraId="4F5E9F51" w14:textId="77777777" w:rsidTr="005C27C3">
        <w:trPr>
          <w:trHeight w:val="454"/>
        </w:trPr>
        <w:tc>
          <w:tcPr>
            <w:tcW w:w="1428" w:type="dxa"/>
            <w:shd w:val="clear" w:color="auto" w:fill="auto"/>
            <w:noWrap/>
          </w:tcPr>
          <w:p w14:paraId="04E739A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59C7C7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B218339" w14:textId="77777777" w:rsidTr="005C27C3">
        <w:trPr>
          <w:trHeight w:val="454"/>
        </w:trPr>
        <w:tc>
          <w:tcPr>
            <w:tcW w:w="1428" w:type="dxa"/>
            <w:shd w:val="clear" w:color="auto" w:fill="auto"/>
            <w:noWrap/>
          </w:tcPr>
          <w:p w14:paraId="7C12BCF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5E8481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5704E50" w14:textId="77777777" w:rsidTr="005C27C3">
        <w:trPr>
          <w:trHeight w:val="454"/>
        </w:trPr>
        <w:tc>
          <w:tcPr>
            <w:tcW w:w="1428" w:type="dxa"/>
            <w:shd w:val="clear" w:color="auto" w:fill="auto"/>
            <w:noWrap/>
          </w:tcPr>
          <w:p w14:paraId="7FB413D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A6951B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43E3AB0" w14:textId="77777777" w:rsidTr="005C27C3">
        <w:trPr>
          <w:trHeight w:val="454"/>
        </w:trPr>
        <w:tc>
          <w:tcPr>
            <w:tcW w:w="1428" w:type="dxa"/>
            <w:shd w:val="clear" w:color="auto" w:fill="auto"/>
            <w:noWrap/>
          </w:tcPr>
          <w:p w14:paraId="707950CA"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91D4DC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CB4A3C0" w14:textId="77777777" w:rsidTr="005C27C3">
        <w:trPr>
          <w:trHeight w:val="454"/>
        </w:trPr>
        <w:tc>
          <w:tcPr>
            <w:tcW w:w="1428" w:type="dxa"/>
            <w:shd w:val="clear" w:color="auto" w:fill="auto"/>
            <w:noWrap/>
          </w:tcPr>
          <w:p w14:paraId="125E58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87CC4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37F1723" w14:textId="77777777" w:rsidTr="005C27C3">
        <w:trPr>
          <w:trHeight w:val="454"/>
        </w:trPr>
        <w:tc>
          <w:tcPr>
            <w:tcW w:w="1428" w:type="dxa"/>
            <w:shd w:val="clear" w:color="auto" w:fill="auto"/>
            <w:noWrap/>
          </w:tcPr>
          <w:p w14:paraId="58FABC1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60D9E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76ABDBD" w14:textId="77777777" w:rsidTr="005C27C3">
        <w:trPr>
          <w:trHeight w:val="454"/>
        </w:trPr>
        <w:tc>
          <w:tcPr>
            <w:tcW w:w="1428" w:type="dxa"/>
            <w:shd w:val="clear" w:color="auto" w:fill="auto"/>
            <w:noWrap/>
          </w:tcPr>
          <w:p w14:paraId="6DA77CC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6A708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25BE6" w14:textId="77777777" w:rsidTr="005C27C3">
        <w:trPr>
          <w:trHeight w:val="454"/>
        </w:trPr>
        <w:tc>
          <w:tcPr>
            <w:tcW w:w="1428" w:type="dxa"/>
            <w:shd w:val="clear" w:color="auto" w:fill="auto"/>
            <w:noWrap/>
          </w:tcPr>
          <w:p w14:paraId="24FDA9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26E4C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20EC3DD" w14:textId="77777777" w:rsidTr="005C27C3">
        <w:trPr>
          <w:trHeight w:val="454"/>
        </w:trPr>
        <w:tc>
          <w:tcPr>
            <w:tcW w:w="1428" w:type="dxa"/>
            <w:shd w:val="clear" w:color="auto" w:fill="auto"/>
            <w:noWrap/>
          </w:tcPr>
          <w:p w14:paraId="5A3C614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96D52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C8163" w14:textId="77777777" w:rsidTr="005C27C3">
        <w:trPr>
          <w:trHeight w:val="454"/>
        </w:trPr>
        <w:tc>
          <w:tcPr>
            <w:tcW w:w="1428" w:type="dxa"/>
            <w:shd w:val="clear" w:color="auto" w:fill="auto"/>
            <w:noWrap/>
          </w:tcPr>
          <w:p w14:paraId="1B7CC80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D11BC9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1D06186" w14:textId="77777777" w:rsidTr="005C27C3">
        <w:trPr>
          <w:trHeight w:val="454"/>
        </w:trPr>
        <w:tc>
          <w:tcPr>
            <w:tcW w:w="1428" w:type="dxa"/>
            <w:shd w:val="clear" w:color="auto" w:fill="auto"/>
            <w:noWrap/>
          </w:tcPr>
          <w:p w14:paraId="5F7C83F6"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6DF5BC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DF2D7C2" w14:textId="77777777" w:rsidTr="005C27C3">
        <w:trPr>
          <w:trHeight w:val="454"/>
        </w:trPr>
        <w:tc>
          <w:tcPr>
            <w:tcW w:w="1428" w:type="dxa"/>
            <w:shd w:val="clear" w:color="auto" w:fill="auto"/>
            <w:noWrap/>
          </w:tcPr>
          <w:p w14:paraId="3239F3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446DF56" w14:textId="77777777" w:rsidR="005C27C3" w:rsidRPr="008E159A" w:rsidRDefault="005C27C3" w:rsidP="005C27C3">
            <w:pPr>
              <w:tabs>
                <w:tab w:val="left" w:pos="6180"/>
              </w:tabs>
              <w:spacing w:line="240" w:lineRule="auto"/>
              <w:jc w:val="left"/>
              <w:rPr>
                <w:rFonts w:cs="Arial"/>
                <w:color w:val="000000"/>
                <w:szCs w:val="22"/>
                <w:lang w:val="en-US"/>
              </w:rPr>
            </w:pPr>
          </w:p>
        </w:tc>
      </w:tr>
    </w:tbl>
    <w:p w14:paraId="484C0E82"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8D573AF" w14:textId="77777777" w:rsidR="005C27C3" w:rsidRPr="008E159A" w:rsidRDefault="00BB6EB9" w:rsidP="00AA1C24">
      <w:pPr>
        <w:pStyle w:val="CVTHwithoutNo"/>
        <w:rPr>
          <w:lang w:val="en-US"/>
        </w:rPr>
      </w:pPr>
      <w:bookmarkStart w:id="11" w:name="_Toc114493872"/>
      <w:r w:rsidRPr="008E159A">
        <w:rPr>
          <w:lang w:val="en-US"/>
        </w:rPr>
        <w:lastRenderedPageBreak/>
        <w:t>List of Formula Symbols</w:t>
      </w:r>
      <w:bookmarkEnd w:id="11"/>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1854E03" w14:textId="77777777" w:rsidTr="00FF7CBC">
        <w:trPr>
          <w:trHeight w:val="454"/>
        </w:trPr>
        <w:tc>
          <w:tcPr>
            <w:tcW w:w="1453" w:type="dxa"/>
            <w:shd w:val="clear" w:color="auto" w:fill="auto"/>
            <w:noWrap/>
            <w:hideMark/>
          </w:tcPr>
          <w:p w14:paraId="1FC3CDFA"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35C1BBA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6448A24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83DC3DC" w14:textId="77777777" w:rsidTr="00FF7CBC">
        <w:trPr>
          <w:trHeight w:val="454"/>
        </w:trPr>
        <w:tc>
          <w:tcPr>
            <w:tcW w:w="1453" w:type="dxa"/>
            <w:shd w:val="clear" w:color="auto" w:fill="auto"/>
            <w:noWrap/>
            <w:hideMark/>
          </w:tcPr>
          <w:p w14:paraId="020E9DFD"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5CF9EAC"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0906E2F7"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64376099" w14:textId="77777777" w:rsidTr="00FF7CBC">
        <w:trPr>
          <w:trHeight w:val="454"/>
        </w:trPr>
        <w:tc>
          <w:tcPr>
            <w:tcW w:w="1453" w:type="dxa"/>
            <w:shd w:val="clear" w:color="auto" w:fill="auto"/>
            <w:noWrap/>
            <w:hideMark/>
          </w:tcPr>
          <w:p w14:paraId="248FAAF7"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69E82B9"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7A09C78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079C421E" w14:textId="77777777" w:rsidTr="00FF7CBC">
        <w:trPr>
          <w:trHeight w:val="454"/>
        </w:trPr>
        <w:tc>
          <w:tcPr>
            <w:tcW w:w="1453" w:type="dxa"/>
            <w:shd w:val="clear" w:color="auto" w:fill="auto"/>
            <w:noWrap/>
            <w:hideMark/>
          </w:tcPr>
          <w:p w14:paraId="3B81CB63"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7D646DD4" w14:textId="77777777" w:rsidR="005C27C3" w:rsidRPr="008E159A" w:rsidRDefault="005C27C3" w:rsidP="005C27C3">
            <w:pPr>
              <w:spacing w:line="240" w:lineRule="auto"/>
              <w:rPr>
                <w:rFonts w:cs="Arial"/>
                <w:color w:val="000000"/>
                <w:szCs w:val="22"/>
                <w:lang w:val="en-US"/>
              </w:rPr>
            </w:pPr>
          </w:p>
        </w:tc>
        <w:tc>
          <w:tcPr>
            <w:tcW w:w="1684" w:type="dxa"/>
          </w:tcPr>
          <w:p w14:paraId="10D64831" w14:textId="77777777" w:rsidR="005C27C3" w:rsidRPr="008E159A" w:rsidRDefault="005C27C3" w:rsidP="005C27C3">
            <w:pPr>
              <w:spacing w:line="240" w:lineRule="auto"/>
              <w:rPr>
                <w:rFonts w:cs="Arial"/>
                <w:color w:val="000000"/>
                <w:szCs w:val="22"/>
                <w:lang w:val="en-US"/>
              </w:rPr>
            </w:pPr>
          </w:p>
        </w:tc>
      </w:tr>
      <w:tr w:rsidR="005C27C3" w:rsidRPr="008E159A" w14:paraId="04424FBA" w14:textId="77777777" w:rsidTr="00FF7CBC">
        <w:trPr>
          <w:trHeight w:val="454"/>
        </w:trPr>
        <w:tc>
          <w:tcPr>
            <w:tcW w:w="1453" w:type="dxa"/>
            <w:shd w:val="clear" w:color="auto" w:fill="auto"/>
            <w:noWrap/>
            <w:hideMark/>
          </w:tcPr>
          <w:p w14:paraId="10A122D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C320F9" w14:textId="77777777" w:rsidR="005C27C3" w:rsidRPr="008E159A" w:rsidRDefault="005C27C3" w:rsidP="005C27C3">
            <w:pPr>
              <w:spacing w:line="240" w:lineRule="auto"/>
              <w:jc w:val="left"/>
              <w:rPr>
                <w:rFonts w:cs="Arial"/>
                <w:color w:val="000000"/>
                <w:szCs w:val="22"/>
                <w:lang w:val="en-US"/>
              </w:rPr>
            </w:pPr>
          </w:p>
        </w:tc>
        <w:tc>
          <w:tcPr>
            <w:tcW w:w="1684" w:type="dxa"/>
          </w:tcPr>
          <w:p w14:paraId="28D4BC23" w14:textId="77777777" w:rsidR="005C27C3" w:rsidRPr="008E159A" w:rsidRDefault="005C27C3" w:rsidP="005C27C3">
            <w:pPr>
              <w:spacing w:line="240" w:lineRule="auto"/>
              <w:jc w:val="left"/>
              <w:rPr>
                <w:rFonts w:cs="Arial"/>
                <w:color w:val="000000"/>
                <w:szCs w:val="22"/>
                <w:lang w:val="en-US"/>
              </w:rPr>
            </w:pPr>
          </w:p>
        </w:tc>
      </w:tr>
      <w:tr w:rsidR="005C27C3" w:rsidRPr="008E159A" w14:paraId="471687EB" w14:textId="77777777" w:rsidTr="00FF7CBC">
        <w:trPr>
          <w:trHeight w:val="454"/>
        </w:trPr>
        <w:tc>
          <w:tcPr>
            <w:tcW w:w="1453" w:type="dxa"/>
            <w:shd w:val="clear" w:color="auto" w:fill="auto"/>
            <w:noWrap/>
            <w:hideMark/>
          </w:tcPr>
          <w:p w14:paraId="7EF9513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AD58C3" w14:textId="77777777" w:rsidR="005C27C3" w:rsidRPr="008E159A" w:rsidRDefault="005C27C3" w:rsidP="005C27C3">
            <w:pPr>
              <w:spacing w:line="240" w:lineRule="auto"/>
              <w:jc w:val="left"/>
              <w:rPr>
                <w:rFonts w:cs="Arial"/>
                <w:color w:val="000000"/>
                <w:szCs w:val="22"/>
                <w:lang w:val="en-US"/>
              </w:rPr>
            </w:pPr>
          </w:p>
        </w:tc>
        <w:tc>
          <w:tcPr>
            <w:tcW w:w="1684" w:type="dxa"/>
          </w:tcPr>
          <w:p w14:paraId="3E330A14" w14:textId="77777777" w:rsidR="005C27C3" w:rsidRPr="008E159A" w:rsidRDefault="005C27C3" w:rsidP="005C27C3">
            <w:pPr>
              <w:spacing w:line="240" w:lineRule="auto"/>
              <w:jc w:val="left"/>
              <w:rPr>
                <w:rFonts w:cs="Arial"/>
                <w:color w:val="000000"/>
                <w:szCs w:val="22"/>
                <w:lang w:val="en-US"/>
              </w:rPr>
            </w:pPr>
          </w:p>
        </w:tc>
      </w:tr>
      <w:tr w:rsidR="005C27C3" w:rsidRPr="008E159A" w14:paraId="1B8688D7" w14:textId="77777777" w:rsidTr="00FF7CBC">
        <w:trPr>
          <w:trHeight w:val="454"/>
        </w:trPr>
        <w:tc>
          <w:tcPr>
            <w:tcW w:w="1453" w:type="dxa"/>
            <w:shd w:val="clear" w:color="auto" w:fill="auto"/>
            <w:noWrap/>
            <w:hideMark/>
          </w:tcPr>
          <w:p w14:paraId="4669165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88BDF60" w14:textId="77777777" w:rsidR="005C27C3" w:rsidRPr="008E159A" w:rsidRDefault="005C27C3" w:rsidP="005C27C3">
            <w:pPr>
              <w:spacing w:line="240" w:lineRule="auto"/>
              <w:jc w:val="left"/>
              <w:rPr>
                <w:rFonts w:cs="Arial"/>
                <w:color w:val="000000"/>
                <w:szCs w:val="22"/>
                <w:lang w:val="en-US"/>
              </w:rPr>
            </w:pPr>
          </w:p>
        </w:tc>
        <w:tc>
          <w:tcPr>
            <w:tcW w:w="1684" w:type="dxa"/>
          </w:tcPr>
          <w:p w14:paraId="39054DCD" w14:textId="77777777" w:rsidR="005C27C3" w:rsidRPr="008E159A" w:rsidRDefault="005C27C3" w:rsidP="005C27C3">
            <w:pPr>
              <w:spacing w:line="240" w:lineRule="auto"/>
              <w:jc w:val="left"/>
              <w:rPr>
                <w:rFonts w:cs="Arial"/>
                <w:color w:val="000000"/>
                <w:szCs w:val="22"/>
                <w:lang w:val="en-US"/>
              </w:rPr>
            </w:pPr>
          </w:p>
        </w:tc>
      </w:tr>
      <w:tr w:rsidR="005C27C3" w:rsidRPr="008E159A" w14:paraId="727D77D5" w14:textId="77777777" w:rsidTr="00FF7CBC">
        <w:trPr>
          <w:trHeight w:val="454"/>
        </w:trPr>
        <w:tc>
          <w:tcPr>
            <w:tcW w:w="1453" w:type="dxa"/>
            <w:shd w:val="clear" w:color="auto" w:fill="auto"/>
            <w:noWrap/>
            <w:hideMark/>
          </w:tcPr>
          <w:p w14:paraId="133C720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EE584C" w14:textId="77777777" w:rsidR="005C27C3" w:rsidRPr="008E159A" w:rsidRDefault="005C27C3" w:rsidP="005C27C3">
            <w:pPr>
              <w:spacing w:line="240" w:lineRule="auto"/>
              <w:jc w:val="left"/>
              <w:rPr>
                <w:rFonts w:cs="Arial"/>
                <w:color w:val="000000"/>
                <w:szCs w:val="22"/>
                <w:lang w:val="en-US"/>
              </w:rPr>
            </w:pPr>
          </w:p>
        </w:tc>
        <w:tc>
          <w:tcPr>
            <w:tcW w:w="1684" w:type="dxa"/>
          </w:tcPr>
          <w:p w14:paraId="22BE1D79" w14:textId="77777777" w:rsidR="005C27C3" w:rsidRPr="008E159A" w:rsidRDefault="005C27C3" w:rsidP="005C27C3">
            <w:pPr>
              <w:spacing w:line="240" w:lineRule="auto"/>
              <w:jc w:val="left"/>
              <w:rPr>
                <w:rFonts w:cs="Arial"/>
                <w:color w:val="000000"/>
                <w:szCs w:val="22"/>
                <w:lang w:val="en-US"/>
              </w:rPr>
            </w:pPr>
          </w:p>
        </w:tc>
      </w:tr>
      <w:tr w:rsidR="005C27C3" w:rsidRPr="008E159A" w14:paraId="2C50AC4D" w14:textId="77777777" w:rsidTr="00FF7CBC">
        <w:trPr>
          <w:trHeight w:val="454"/>
        </w:trPr>
        <w:tc>
          <w:tcPr>
            <w:tcW w:w="1453" w:type="dxa"/>
            <w:shd w:val="clear" w:color="auto" w:fill="auto"/>
            <w:noWrap/>
            <w:hideMark/>
          </w:tcPr>
          <w:p w14:paraId="526B0E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0ADE09" w14:textId="77777777" w:rsidR="005C27C3" w:rsidRPr="008E159A" w:rsidRDefault="005C27C3" w:rsidP="005C27C3">
            <w:pPr>
              <w:spacing w:line="240" w:lineRule="auto"/>
              <w:jc w:val="left"/>
              <w:rPr>
                <w:rFonts w:cs="Arial"/>
                <w:color w:val="000000"/>
                <w:szCs w:val="22"/>
                <w:lang w:val="en-US"/>
              </w:rPr>
            </w:pPr>
          </w:p>
        </w:tc>
        <w:tc>
          <w:tcPr>
            <w:tcW w:w="1684" w:type="dxa"/>
          </w:tcPr>
          <w:p w14:paraId="6BF4E060" w14:textId="77777777" w:rsidR="005C27C3" w:rsidRPr="008E159A" w:rsidRDefault="005C27C3" w:rsidP="005C27C3">
            <w:pPr>
              <w:spacing w:line="240" w:lineRule="auto"/>
              <w:jc w:val="left"/>
              <w:rPr>
                <w:rFonts w:cs="Arial"/>
                <w:color w:val="000000"/>
                <w:szCs w:val="22"/>
                <w:lang w:val="en-US"/>
              </w:rPr>
            </w:pPr>
          </w:p>
        </w:tc>
      </w:tr>
      <w:tr w:rsidR="005C27C3" w:rsidRPr="008E159A" w14:paraId="3D8D2E0E" w14:textId="77777777" w:rsidTr="00FF7CBC">
        <w:trPr>
          <w:trHeight w:val="454"/>
        </w:trPr>
        <w:tc>
          <w:tcPr>
            <w:tcW w:w="1453" w:type="dxa"/>
            <w:shd w:val="clear" w:color="auto" w:fill="auto"/>
            <w:noWrap/>
            <w:hideMark/>
          </w:tcPr>
          <w:p w14:paraId="2DEECF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949CB0" w14:textId="77777777" w:rsidR="005C27C3" w:rsidRPr="008E159A" w:rsidRDefault="005C27C3" w:rsidP="005C27C3">
            <w:pPr>
              <w:spacing w:line="240" w:lineRule="auto"/>
              <w:jc w:val="left"/>
              <w:rPr>
                <w:rFonts w:cs="Arial"/>
                <w:color w:val="000000"/>
                <w:szCs w:val="22"/>
                <w:lang w:val="en-US"/>
              </w:rPr>
            </w:pPr>
          </w:p>
        </w:tc>
        <w:tc>
          <w:tcPr>
            <w:tcW w:w="1684" w:type="dxa"/>
          </w:tcPr>
          <w:p w14:paraId="094BD73E" w14:textId="77777777" w:rsidR="005C27C3" w:rsidRPr="008E159A" w:rsidRDefault="005C27C3" w:rsidP="005C27C3">
            <w:pPr>
              <w:spacing w:line="240" w:lineRule="auto"/>
              <w:jc w:val="left"/>
              <w:rPr>
                <w:rFonts w:cs="Arial"/>
                <w:color w:val="000000"/>
                <w:szCs w:val="22"/>
                <w:lang w:val="en-US"/>
              </w:rPr>
            </w:pPr>
          </w:p>
        </w:tc>
      </w:tr>
      <w:tr w:rsidR="005C27C3" w:rsidRPr="008E159A" w14:paraId="0C26DE21" w14:textId="77777777" w:rsidTr="00FF7CBC">
        <w:trPr>
          <w:trHeight w:val="454"/>
        </w:trPr>
        <w:tc>
          <w:tcPr>
            <w:tcW w:w="1453" w:type="dxa"/>
            <w:shd w:val="clear" w:color="auto" w:fill="auto"/>
            <w:noWrap/>
            <w:hideMark/>
          </w:tcPr>
          <w:p w14:paraId="6C2CA2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075C6927" w14:textId="77777777" w:rsidR="005C27C3" w:rsidRPr="008E159A" w:rsidRDefault="005C27C3" w:rsidP="005C27C3">
            <w:pPr>
              <w:spacing w:line="240" w:lineRule="auto"/>
              <w:jc w:val="left"/>
              <w:rPr>
                <w:rFonts w:cs="Arial"/>
                <w:color w:val="000000"/>
                <w:szCs w:val="22"/>
                <w:lang w:val="en-US"/>
              </w:rPr>
            </w:pPr>
          </w:p>
        </w:tc>
        <w:tc>
          <w:tcPr>
            <w:tcW w:w="1684" w:type="dxa"/>
          </w:tcPr>
          <w:p w14:paraId="7F3AC1B9" w14:textId="77777777" w:rsidR="005C27C3" w:rsidRPr="008E159A" w:rsidRDefault="005C27C3" w:rsidP="005C27C3">
            <w:pPr>
              <w:spacing w:line="240" w:lineRule="auto"/>
              <w:jc w:val="left"/>
              <w:rPr>
                <w:rFonts w:cs="Arial"/>
                <w:color w:val="000000"/>
                <w:szCs w:val="22"/>
                <w:lang w:val="en-US"/>
              </w:rPr>
            </w:pPr>
          </w:p>
        </w:tc>
      </w:tr>
      <w:tr w:rsidR="005C27C3" w:rsidRPr="008E159A" w14:paraId="373CE0E9" w14:textId="77777777" w:rsidTr="00FF7CBC">
        <w:trPr>
          <w:trHeight w:val="454"/>
        </w:trPr>
        <w:tc>
          <w:tcPr>
            <w:tcW w:w="1453" w:type="dxa"/>
            <w:shd w:val="clear" w:color="auto" w:fill="auto"/>
            <w:noWrap/>
            <w:hideMark/>
          </w:tcPr>
          <w:p w14:paraId="4A245E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4FC4CB" w14:textId="77777777" w:rsidR="005C27C3" w:rsidRPr="008E159A" w:rsidRDefault="005C27C3" w:rsidP="005C27C3">
            <w:pPr>
              <w:spacing w:line="240" w:lineRule="auto"/>
              <w:jc w:val="left"/>
              <w:rPr>
                <w:rFonts w:cs="Arial"/>
                <w:color w:val="000000"/>
                <w:szCs w:val="22"/>
                <w:lang w:val="en-US"/>
              </w:rPr>
            </w:pPr>
          </w:p>
        </w:tc>
        <w:tc>
          <w:tcPr>
            <w:tcW w:w="1684" w:type="dxa"/>
          </w:tcPr>
          <w:p w14:paraId="3F3D8C51" w14:textId="77777777" w:rsidR="005C27C3" w:rsidRPr="008E159A" w:rsidRDefault="005C27C3" w:rsidP="005C27C3">
            <w:pPr>
              <w:spacing w:line="240" w:lineRule="auto"/>
              <w:jc w:val="left"/>
              <w:rPr>
                <w:rFonts w:cs="Arial"/>
                <w:color w:val="000000"/>
                <w:szCs w:val="22"/>
                <w:lang w:val="en-US"/>
              </w:rPr>
            </w:pPr>
          </w:p>
        </w:tc>
      </w:tr>
      <w:tr w:rsidR="005C27C3" w:rsidRPr="008E159A" w14:paraId="0301DB01" w14:textId="77777777" w:rsidTr="00FF7CBC">
        <w:trPr>
          <w:trHeight w:val="454"/>
        </w:trPr>
        <w:tc>
          <w:tcPr>
            <w:tcW w:w="1453" w:type="dxa"/>
            <w:shd w:val="clear" w:color="auto" w:fill="auto"/>
            <w:noWrap/>
          </w:tcPr>
          <w:p w14:paraId="358D0A2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ECC881C" w14:textId="77777777" w:rsidR="005C27C3" w:rsidRPr="008E159A" w:rsidRDefault="005C27C3" w:rsidP="005C27C3">
            <w:pPr>
              <w:spacing w:line="240" w:lineRule="auto"/>
              <w:jc w:val="left"/>
              <w:rPr>
                <w:rFonts w:cs="Arial"/>
                <w:color w:val="000000"/>
                <w:szCs w:val="22"/>
                <w:lang w:val="en-US"/>
              </w:rPr>
            </w:pPr>
          </w:p>
        </w:tc>
        <w:tc>
          <w:tcPr>
            <w:tcW w:w="1684" w:type="dxa"/>
          </w:tcPr>
          <w:p w14:paraId="078E8E9D" w14:textId="77777777" w:rsidR="005C27C3" w:rsidRPr="008E159A" w:rsidRDefault="005C27C3" w:rsidP="005C27C3">
            <w:pPr>
              <w:spacing w:line="240" w:lineRule="auto"/>
              <w:jc w:val="left"/>
              <w:rPr>
                <w:rFonts w:cs="Arial"/>
                <w:color w:val="000000"/>
                <w:szCs w:val="22"/>
                <w:lang w:val="en-US"/>
              </w:rPr>
            </w:pPr>
          </w:p>
        </w:tc>
      </w:tr>
      <w:tr w:rsidR="005C27C3" w:rsidRPr="008E159A" w14:paraId="0CFC7EAF" w14:textId="77777777" w:rsidTr="00FF7CBC">
        <w:trPr>
          <w:trHeight w:val="454"/>
        </w:trPr>
        <w:tc>
          <w:tcPr>
            <w:tcW w:w="1453" w:type="dxa"/>
            <w:shd w:val="clear" w:color="auto" w:fill="auto"/>
            <w:noWrap/>
          </w:tcPr>
          <w:p w14:paraId="793B71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870E36C" w14:textId="77777777" w:rsidR="005C27C3" w:rsidRPr="008E159A" w:rsidRDefault="005C27C3" w:rsidP="005C27C3">
            <w:pPr>
              <w:spacing w:line="240" w:lineRule="auto"/>
              <w:jc w:val="left"/>
              <w:rPr>
                <w:rFonts w:cs="Arial"/>
                <w:color w:val="000000"/>
                <w:szCs w:val="22"/>
                <w:lang w:val="en-US"/>
              </w:rPr>
            </w:pPr>
          </w:p>
        </w:tc>
        <w:tc>
          <w:tcPr>
            <w:tcW w:w="1684" w:type="dxa"/>
          </w:tcPr>
          <w:p w14:paraId="1DD1998D" w14:textId="77777777" w:rsidR="005C27C3" w:rsidRPr="008E159A" w:rsidRDefault="005C27C3" w:rsidP="005C27C3">
            <w:pPr>
              <w:spacing w:line="240" w:lineRule="auto"/>
              <w:jc w:val="left"/>
              <w:rPr>
                <w:rFonts w:cs="Arial"/>
                <w:color w:val="000000"/>
                <w:szCs w:val="22"/>
                <w:lang w:val="en-US"/>
              </w:rPr>
            </w:pPr>
          </w:p>
        </w:tc>
      </w:tr>
      <w:tr w:rsidR="005C27C3" w:rsidRPr="008E159A" w14:paraId="60B92E27" w14:textId="77777777" w:rsidTr="00FF7CBC">
        <w:trPr>
          <w:trHeight w:val="454"/>
        </w:trPr>
        <w:tc>
          <w:tcPr>
            <w:tcW w:w="1453" w:type="dxa"/>
            <w:shd w:val="clear" w:color="auto" w:fill="auto"/>
            <w:noWrap/>
          </w:tcPr>
          <w:p w14:paraId="4D94A57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A9D82C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7AFDC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3CE9D65" w14:textId="77777777" w:rsidTr="00FF7CBC">
        <w:trPr>
          <w:trHeight w:val="454"/>
        </w:trPr>
        <w:tc>
          <w:tcPr>
            <w:tcW w:w="1453" w:type="dxa"/>
            <w:shd w:val="clear" w:color="auto" w:fill="auto"/>
            <w:noWrap/>
          </w:tcPr>
          <w:p w14:paraId="3B2C718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30BF5F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CE8388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BC06D01" w14:textId="77777777" w:rsidTr="00FF7CBC">
        <w:trPr>
          <w:trHeight w:val="454"/>
        </w:trPr>
        <w:tc>
          <w:tcPr>
            <w:tcW w:w="1453" w:type="dxa"/>
            <w:shd w:val="clear" w:color="auto" w:fill="auto"/>
            <w:noWrap/>
          </w:tcPr>
          <w:p w14:paraId="4878DE4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FF3C7D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6468DF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AC30FE5" w14:textId="77777777" w:rsidTr="00FF7CBC">
        <w:trPr>
          <w:trHeight w:val="454"/>
        </w:trPr>
        <w:tc>
          <w:tcPr>
            <w:tcW w:w="1453" w:type="dxa"/>
            <w:shd w:val="clear" w:color="auto" w:fill="auto"/>
            <w:noWrap/>
          </w:tcPr>
          <w:p w14:paraId="2022B56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E95010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554A17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BF7086F" w14:textId="77777777" w:rsidTr="00FF7CBC">
        <w:trPr>
          <w:trHeight w:val="454"/>
        </w:trPr>
        <w:tc>
          <w:tcPr>
            <w:tcW w:w="1453" w:type="dxa"/>
            <w:shd w:val="clear" w:color="auto" w:fill="auto"/>
            <w:noWrap/>
          </w:tcPr>
          <w:p w14:paraId="2845B0D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49DEA4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9311B7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DF2A811" w14:textId="77777777" w:rsidTr="00FF7CBC">
        <w:trPr>
          <w:trHeight w:val="454"/>
        </w:trPr>
        <w:tc>
          <w:tcPr>
            <w:tcW w:w="1453" w:type="dxa"/>
            <w:shd w:val="clear" w:color="auto" w:fill="auto"/>
            <w:noWrap/>
          </w:tcPr>
          <w:p w14:paraId="0F0B554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0D26AA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352E39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98EF28" w14:textId="77777777" w:rsidTr="00FF7CBC">
        <w:trPr>
          <w:trHeight w:val="454"/>
        </w:trPr>
        <w:tc>
          <w:tcPr>
            <w:tcW w:w="1453" w:type="dxa"/>
            <w:shd w:val="clear" w:color="auto" w:fill="auto"/>
            <w:noWrap/>
          </w:tcPr>
          <w:p w14:paraId="6126908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F84858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3A02919C"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F47B527" w14:textId="77777777" w:rsidTr="00FF7CBC">
        <w:trPr>
          <w:trHeight w:val="454"/>
        </w:trPr>
        <w:tc>
          <w:tcPr>
            <w:tcW w:w="1453" w:type="dxa"/>
            <w:shd w:val="clear" w:color="auto" w:fill="auto"/>
            <w:noWrap/>
          </w:tcPr>
          <w:p w14:paraId="791B911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1993A9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E690DE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5C901DC" w14:textId="77777777" w:rsidTr="00FF7CBC">
        <w:trPr>
          <w:trHeight w:val="454"/>
        </w:trPr>
        <w:tc>
          <w:tcPr>
            <w:tcW w:w="1453" w:type="dxa"/>
            <w:shd w:val="clear" w:color="auto" w:fill="auto"/>
            <w:noWrap/>
          </w:tcPr>
          <w:p w14:paraId="7CFD8FA0"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67BF41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C4F359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9174654" w14:textId="77777777" w:rsidTr="00FF7CBC">
        <w:trPr>
          <w:trHeight w:val="454"/>
        </w:trPr>
        <w:tc>
          <w:tcPr>
            <w:tcW w:w="1453" w:type="dxa"/>
            <w:shd w:val="clear" w:color="auto" w:fill="auto"/>
            <w:noWrap/>
          </w:tcPr>
          <w:p w14:paraId="0B591A62"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455E3A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E0CB8B9"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0284CB0" w14:textId="77777777" w:rsidTr="00FF7CBC">
        <w:trPr>
          <w:trHeight w:val="454"/>
        </w:trPr>
        <w:tc>
          <w:tcPr>
            <w:tcW w:w="1453" w:type="dxa"/>
            <w:shd w:val="clear" w:color="auto" w:fill="auto"/>
            <w:noWrap/>
          </w:tcPr>
          <w:p w14:paraId="3CF1FC6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A6CC6D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A162F7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1735E09" w14:textId="77777777" w:rsidTr="00FF7CBC">
        <w:trPr>
          <w:trHeight w:val="454"/>
        </w:trPr>
        <w:tc>
          <w:tcPr>
            <w:tcW w:w="1453" w:type="dxa"/>
            <w:shd w:val="clear" w:color="auto" w:fill="auto"/>
            <w:noWrap/>
          </w:tcPr>
          <w:p w14:paraId="1512CEF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D9A70B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8E3AD11"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1EB58A9" w14:textId="77777777" w:rsidR="00FA5A2D" w:rsidRPr="008E159A" w:rsidRDefault="00FA5A2D" w:rsidP="00FA5A2D">
      <w:pPr>
        <w:rPr>
          <w:rFonts w:cs="Arial"/>
          <w:sz w:val="24"/>
          <w:lang w:val="en-US"/>
        </w:rPr>
      </w:pPr>
    </w:p>
    <w:p w14:paraId="4CB5199F"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5AA4B483" w14:textId="6B2F8D89" w:rsidR="003471F6" w:rsidRDefault="003471F6" w:rsidP="00AA1C24">
      <w:pPr>
        <w:pStyle w:val="berschrift1"/>
      </w:pPr>
      <w:bookmarkStart w:id="12" w:name="_Toc114493873"/>
      <w:bookmarkStart w:id="13" w:name="_Toc221456030"/>
      <w:r w:rsidRPr="00AA1C24">
        <w:lastRenderedPageBreak/>
        <w:t>Introduction</w:t>
      </w:r>
      <w:bookmarkEnd w:id="12"/>
    </w:p>
    <w:p w14:paraId="63065D78" w14:textId="77777777" w:rsidR="009B0B5A" w:rsidRPr="009B0B5A" w:rsidRDefault="009B0B5A" w:rsidP="007503E6">
      <w:pPr>
        <w:rPr>
          <w:rFonts w:ascii="Times New Roman" w:hAnsi="Times New Roman"/>
          <w:sz w:val="24"/>
        </w:rPr>
      </w:pPr>
      <w:r w:rsidRPr="009B0B5A">
        <w:t>The problem of object detection and classification is an inherent issue in Computer Vision. IBM defines Computer Vision as “</w:t>
      </w:r>
      <w:r w:rsidRPr="009B0B5A">
        <w:rPr>
          <w:shd w:val="clear" w:color="auto" w:fill="FFFFFF"/>
        </w:rPr>
        <w:t>a field of artificial intelligence (</w:t>
      </w:r>
      <w:r w:rsidRPr="009B0B5A">
        <w:rPr>
          <w:u w:val="single"/>
          <w:shd w:val="clear" w:color="auto" w:fill="FFFFFF"/>
        </w:rPr>
        <w:t>AI</w:t>
      </w:r>
      <w:r w:rsidRPr="009B0B5A">
        <w:rPr>
          <w:shd w:val="clear" w:color="auto" w:fill="FFFFFF"/>
        </w:rPr>
        <w:t>) that enables computers and systems to derive meaningful information from digital images, videos and other visual inputs, and based on those inputs, it can take action.” [IBM]</w:t>
      </w:r>
    </w:p>
    <w:p w14:paraId="063CB1C5" w14:textId="77777777" w:rsidR="009B0B5A" w:rsidRPr="009B0B5A" w:rsidRDefault="009B0B5A" w:rsidP="007503E6">
      <w:pPr>
        <w:rPr>
          <w:rFonts w:ascii="Times New Roman" w:hAnsi="Times New Roman"/>
          <w:sz w:val="24"/>
        </w:rPr>
      </w:pPr>
      <w:r w:rsidRPr="009B0B5A">
        <w:rPr>
          <w:shd w:val="clear" w:color="auto" w:fill="FFFFFF"/>
        </w:rPr>
        <w:t xml:space="preserve">To address this problem, earlier approaches included feature extraction to identify objects, which are time consuming and highly manual. A later approach that emerged </w:t>
      </w:r>
      <w:r w:rsidRPr="009B0B5A">
        <w:t>is CNNs (</w:t>
      </w:r>
      <w:r w:rsidRPr="009B0B5A">
        <w:rPr>
          <w:shd w:val="clear" w:color="auto" w:fill="FFFFFF"/>
        </w:rPr>
        <w:t>Convolutional Neural Networks) which is a more scalable approach that leverages methods from Linear Algebra, such as Matrix Multiplication to identify patterns in an image.</w:t>
      </w:r>
    </w:p>
    <w:p w14:paraId="1A55A759" w14:textId="45A4E537" w:rsidR="009B0B5A" w:rsidRDefault="009B0B5A" w:rsidP="007503E6">
      <w:pPr>
        <w:rPr>
          <w:shd w:val="clear" w:color="auto" w:fill="FFFFFF"/>
        </w:rPr>
      </w:pPr>
      <w:r w:rsidRPr="009B0B5A">
        <w:rPr>
          <w:shd w:val="clear" w:color="auto" w:fill="FFFFFF"/>
        </w:rPr>
        <w:t xml:space="preserve">Within the standard </w:t>
      </w:r>
      <w:r w:rsidRPr="009B0B5A">
        <w:rPr>
          <w:u w:val="single"/>
          <w:shd w:val="clear" w:color="auto" w:fill="FFFFFF"/>
        </w:rPr>
        <w:t>2D</w:t>
      </w:r>
      <w:r w:rsidRPr="009B0B5A">
        <w:rPr>
          <w:shd w:val="clear" w:color="auto" w:fill="FFFFFF"/>
        </w:rPr>
        <w:t xml:space="preserve"> object detection, the information and the features used include edges and RGB colors [IBM] which abstracts the features (corners and edges as well as </w:t>
      </w:r>
      <w:r w:rsidRPr="009B0B5A">
        <w:rPr>
          <w:u w:val="single"/>
          <w:shd w:val="clear" w:color="auto" w:fill="FFFFFF"/>
        </w:rPr>
        <w:t>RGB</w:t>
      </w:r>
      <w:r w:rsidRPr="009B0B5A">
        <w:rPr>
          <w:shd w:val="clear" w:color="auto" w:fill="FFFFFF"/>
        </w:rPr>
        <w:t xml:space="preserve"> channels). To position these objects, which is a task under the umbrella of object detection, a bounding box is regressed, as follows up, an image would be an input and the output if a box or a box coordinates that are around or correspond to this object (a car in an image for example) [MaxPlank]. </w:t>
      </w:r>
    </w:p>
    <w:p w14:paraId="61FA3796" w14:textId="6274AE8B" w:rsidR="007503E6" w:rsidRDefault="007503E6" w:rsidP="007503E6">
      <w:pPr>
        <w:rPr>
          <w:rFonts w:ascii="Times New Roman" w:hAnsi="Times New Roman"/>
          <w:sz w:val="24"/>
        </w:rPr>
      </w:pPr>
    </w:p>
    <w:p w14:paraId="3158F63F" w14:textId="64C0FF46" w:rsidR="007503E6" w:rsidRDefault="007503E6" w:rsidP="007503E6">
      <w:pPr>
        <w:pStyle w:val="berschrift2"/>
      </w:pPr>
      <w:r>
        <w:t>3D Object Detection</w:t>
      </w:r>
    </w:p>
    <w:p w14:paraId="2C4DD895" w14:textId="77777777" w:rsidR="007503E6" w:rsidRPr="007503E6" w:rsidRDefault="007503E6" w:rsidP="007503E6">
      <w:pPr>
        <w:rPr>
          <w:rFonts w:ascii="Times New Roman" w:hAnsi="Times New Roman"/>
          <w:sz w:val="24"/>
        </w:rPr>
      </w:pPr>
      <w:r w:rsidRPr="007503E6">
        <w:rPr>
          <w:shd w:val="clear" w:color="auto" w:fill="FFFFFF"/>
        </w:rPr>
        <w:t>Recently, higher level applications like scene understanding and object positioning require a richer form of information such as Point Clouds, in which the regression 3D box provides not only viewpoint information, but also information about the position of the object in the 3D space [MaxPlank].</w:t>
      </w:r>
    </w:p>
    <w:p w14:paraId="417AA9DD" w14:textId="77777777" w:rsidR="007503E6" w:rsidRPr="007503E6" w:rsidRDefault="007503E6" w:rsidP="007503E6">
      <w:pPr>
        <w:rPr>
          <w:rFonts w:ascii="Times New Roman" w:hAnsi="Times New Roman"/>
          <w:sz w:val="24"/>
        </w:rPr>
      </w:pPr>
      <w:r w:rsidRPr="007503E6">
        <w:rPr>
          <w:shd w:val="clear" w:color="auto" w:fill="FFFFFF"/>
        </w:rPr>
        <w:t>3D information is available as a set of vectors containing the x, y and z pairs representing the vertices that make up the point cloud. As the data in the pointcloud is random, and is hard to learn from, many proposals preprocess the points to voxel grids as views before network consumption which renders the data voluminous as well as introducing transformations that may change the original data [PointNet]. [VoxelNet] is an example of such approaches. Other appraches include working on the 2D images using CNNs to extract features, as the work with 2D images has been far more extensive than working with point clouds. After that, a 2D box is regressed to give the object’s position, which is further relayed to obtain the box’s 3D coordinates or the object’s z position, an example would be the works of [MobileNetSSD with Realsense Repo][MobileNetSSD repo] </w:t>
      </w:r>
    </w:p>
    <w:p w14:paraId="19D3660B" w14:textId="553FB5D0" w:rsidR="007503E6" w:rsidRDefault="007503E6" w:rsidP="007503E6">
      <w:pPr>
        <w:rPr>
          <w:shd w:val="clear" w:color="auto" w:fill="FFFFFF"/>
        </w:rPr>
      </w:pPr>
      <w:r w:rsidRPr="007503E6">
        <w:rPr>
          <w:shd w:val="clear" w:color="auto" w:fill="FFFFFF"/>
        </w:rPr>
        <w:t>Other approaches propose working directly on the pointcloud, feeding it to the network and performing the classification and/or the detection task [PointNet][PointNet++][VoteNet][BoxNet]. Though the nature of the pointcloud is random and lacks order, these approaches, almost all of them, make use of learning the pointcloud features with a modification in the network, specifically, incorporating symmetrical functions to preprocess the data for learning allowing for the learning to take place from directly consuming the pointcloud [Pointnet][Pointnet++] and they oftentimes employ the architecture of pointnet++ as a backbone to the actual network [H3DNet] [PointNet++][VoteNet][BoxNet]. </w:t>
      </w:r>
    </w:p>
    <w:p w14:paraId="7BC99B97" w14:textId="07A904E3" w:rsidR="007503E6" w:rsidRDefault="007503E6" w:rsidP="007503E6">
      <w:pPr>
        <w:rPr>
          <w:shd w:val="clear" w:color="auto" w:fill="FFFFFF"/>
        </w:rPr>
      </w:pPr>
    </w:p>
    <w:p w14:paraId="7A2D1C5A" w14:textId="47556EA0" w:rsidR="007503E6" w:rsidRDefault="007503E6" w:rsidP="007503E6">
      <w:pPr>
        <w:pStyle w:val="berschrift2"/>
        <w:rPr>
          <w:shd w:val="clear" w:color="auto" w:fill="FFFFFF"/>
        </w:rPr>
      </w:pPr>
      <w:r>
        <w:rPr>
          <w:shd w:val="clear" w:color="auto" w:fill="FFFFFF"/>
        </w:rPr>
        <w:lastRenderedPageBreak/>
        <w:t>Overview</w:t>
      </w:r>
    </w:p>
    <w:p w14:paraId="3381BDC0" w14:textId="11AB5368" w:rsidR="007503E6" w:rsidRDefault="007503E6" w:rsidP="007503E6">
      <w:pPr>
        <w:rPr>
          <w:shd w:val="clear" w:color="auto" w:fill="FFFFFF"/>
        </w:rPr>
      </w:pPr>
      <w:r>
        <w:rPr>
          <w:shd w:val="clear" w:color="auto" w:fill="FFFFFF"/>
        </w:rPr>
        <w:t>In chapter 2 the main problem will be discussed as well as the issues related to 3D object detection in general, chapter 3 will go through project specific literature, adapted proposals and current state of the art. In chapter 4 the proposed methodology will be discussed and chapter 5 will conclude the report with the results discussion and future work.</w:t>
      </w:r>
    </w:p>
    <w:p w14:paraId="74AB6B62" w14:textId="2C06D460" w:rsidR="000B34F1" w:rsidRDefault="000B34F1" w:rsidP="007503E6">
      <w:pPr>
        <w:rPr>
          <w:shd w:val="clear" w:color="auto" w:fill="FFFFFF"/>
        </w:rPr>
      </w:pPr>
    </w:p>
    <w:p w14:paraId="1D0E3939" w14:textId="52158F4C" w:rsidR="000B34F1" w:rsidRDefault="000B34F1" w:rsidP="007503E6">
      <w:pPr>
        <w:rPr>
          <w:shd w:val="clear" w:color="auto" w:fill="FFFFFF"/>
        </w:rPr>
      </w:pPr>
    </w:p>
    <w:p w14:paraId="20273EFD" w14:textId="525C2DE1" w:rsidR="000B34F1" w:rsidRDefault="000B34F1" w:rsidP="000B34F1">
      <w:pPr>
        <w:pStyle w:val="berschrift1"/>
        <w:rPr>
          <w:shd w:val="clear" w:color="auto" w:fill="FFFFFF"/>
        </w:rPr>
      </w:pPr>
      <w:r>
        <w:rPr>
          <w:shd w:val="clear" w:color="auto" w:fill="FFFFFF"/>
        </w:rPr>
        <w:lastRenderedPageBreak/>
        <w:t xml:space="preserve">Problem Statement </w:t>
      </w:r>
    </w:p>
    <w:p w14:paraId="3558EBC7" w14:textId="28D1D5DF" w:rsidR="000B34F1" w:rsidRDefault="00D53606" w:rsidP="00D53606">
      <w:pPr>
        <w:pStyle w:val="berschrift2"/>
        <w:rPr>
          <w:shd w:val="clear" w:color="auto" w:fill="FFFFFF"/>
        </w:rPr>
      </w:pPr>
      <w:r>
        <w:rPr>
          <w:shd w:val="clear" w:color="auto" w:fill="FFFFFF"/>
        </w:rPr>
        <w:t>Problem Description:</w:t>
      </w:r>
    </w:p>
    <w:p w14:paraId="083E0DAD" w14:textId="6A5F5DBF" w:rsidR="00D53606" w:rsidRPr="00D53606" w:rsidRDefault="00D53606" w:rsidP="00D53606">
      <w:pPr>
        <w:rPr>
          <w:rFonts w:ascii="Times New Roman" w:hAnsi="Times New Roman"/>
          <w:sz w:val="24"/>
        </w:rPr>
      </w:pPr>
      <w:r w:rsidRPr="00D53606">
        <w:rPr>
          <w:shd w:val="clear" w:color="auto" w:fill="FFFFFF"/>
        </w:rPr>
        <w:t xml:space="preserve">The main goal is to detect and localize 3D structures (KLTs) such that the information is available to a robot manipulator equipped with a gripper and a 3D Stereo-camera. The structures are set upon one another and have different categories depending on the objects inside, in which case the objects vary from C-Parts (fittings, screws, etc.) to dampers and other automotive parts. End goal is to develop a proof of concept, utilizing tools such as </w:t>
      </w:r>
      <w:r w:rsidR="009151E8">
        <w:rPr>
          <w:shd w:val="clear" w:color="auto" w:fill="FFFFFF"/>
        </w:rPr>
        <w:t>D</w:t>
      </w:r>
      <w:r w:rsidRPr="00D53606">
        <w:rPr>
          <w:shd w:val="clear" w:color="auto" w:fill="FFFFFF"/>
        </w:rPr>
        <w:t xml:space="preserve">eep </w:t>
      </w:r>
      <w:r w:rsidR="009151E8">
        <w:rPr>
          <w:shd w:val="clear" w:color="auto" w:fill="FFFFFF"/>
        </w:rPr>
        <w:t>L</w:t>
      </w:r>
      <w:r w:rsidRPr="00D53606">
        <w:rPr>
          <w:shd w:val="clear" w:color="auto" w:fill="FFFFFF"/>
        </w:rPr>
        <w:t xml:space="preserve">earning and 3D </w:t>
      </w:r>
      <w:r w:rsidR="009151E8">
        <w:rPr>
          <w:shd w:val="clear" w:color="auto" w:fill="FFFFFF"/>
        </w:rPr>
        <w:t>O</w:t>
      </w:r>
      <w:r w:rsidRPr="00D53606">
        <w:rPr>
          <w:shd w:val="clear" w:color="auto" w:fill="FFFFFF"/>
        </w:rPr>
        <w:t xml:space="preserve">bject </w:t>
      </w:r>
      <w:r w:rsidR="009151E8">
        <w:rPr>
          <w:shd w:val="clear" w:color="auto" w:fill="FFFFFF"/>
        </w:rPr>
        <w:t>D</w:t>
      </w:r>
      <w:r w:rsidRPr="00D53606">
        <w:rPr>
          <w:shd w:val="clear" w:color="auto" w:fill="FFFFFF"/>
        </w:rPr>
        <w:t xml:space="preserve">etection </w:t>
      </w:r>
      <w:r w:rsidR="009151E8">
        <w:rPr>
          <w:shd w:val="clear" w:color="auto" w:fill="FFFFFF"/>
        </w:rPr>
        <w:t xml:space="preserve">algorithms </w:t>
      </w:r>
      <w:r w:rsidRPr="00D53606">
        <w:rPr>
          <w:shd w:val="clear" w:color="auto" w:fill="FFFFFF"/>
        </w:rPr>
        <w:t>to confirm the validity of the approach and culminate an in-house knowledge about the approaches available and their viability.</w:t>
      </w:r>
    </w:p>
    <w:p w14:paraId="4675C5F0" w14:textId="0D5D26EA" w:rsidR="00D53606" w:rsidRDefault="00D53606" w:rsidP="00D53606">
      <w:pPr>
        <w:pStyle w:val="berschrift2"/>
      </w:pPr>
      <w:r>
        <w:t>Setting</w:t>
      </w:r>
    </w:p>
    <w:p w14:paraId="6E49297E" w14:textId="5655F71D" w:rsidR="00D53606" w:rsidRDefault="00D53606" w:rsidP="00D53606">
      <w:pPr>
        <w:rPr>
          <w:shd w:val="clear" w:color="auto" w:fill="FFFFFF"/>
        </w:rPr>
      </w:pPr>
      <w:r>
        <w:rPr>
          <w:shd w:val="clear" w:color="auto" w:fill="FFFFFF"/>
        </w:rPr>
        <w:t>The setting incorporates a manipulator, an end-effector with a greifer and an intel RealSense D435, the information from the camera are extracted, processed by a computer which throws out data fed to the Universal Robot manipulator as commands, which after receiving the position and class information acts accordingly. Fig. () shows the robot manipulator and Fig. () shows the Intel RealSense Depth (stereo-vision) camera.</w:t>
      </w:r>
    </w:p>
    <w:p w14:paraId="3AF5F4DE" w14:textId="37A3B5EA" w:rsidR="00777D01" w:rsidRDefault="00777D01" w:rsidP="00D53606">
      <w:pPr>
        <w:rPr>
          <w:shd w:val="clear" w:color="auto" w:fill="FFFFFF"/>
        </w:rPr>
      </w:pPr>
    </w:p>
    <w:p w14:paraId="1E86A063" w14:textId="41C242BB" w:rsidR="00777D01" w:rsidRDefault="00777D01" w:rsidP="00777D01">
      <w:pPr>
        <w:pStyle w:val="CVTFig"/>
        <w:rPr>
          <w:shd w:val="clear" w:color="auto" w:fill="FFFFFF"/>
        </w:rPr>
      </w:pPr>
      <w:r w:rsidRPr="00777D01">
        <w:drawing>
          <wp:inline distT="0" distB="0" distL="0" distR="0" wp14:anchorId="0D665667" wp14:editId="1E6C0E90">
            <wp:extent cx="3333750" cy="3333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5486D56D" w14:textId="6D48264A" w:rsidR="00777D01" w:rsidRDefault="00777D01" w:rsidP="00CD0F40">
      <w:pPr>
        <w:pStyle w:val="Beschriftung"/>
        <w:rPr>
          <w:shd w:val="clear" w:color="auto" w:fill="FFFFFF"/>
        </w:rPr>
      </w:pPr>
      <w:r>
        <w:rPr>
          <w:shd w:val="clear" w:color="auto" w:fill="FFFFFF"/>
        </w:rPr>
        <w:t xml:space="preserve">Figure 2-1: Universal Robot Manipulator </w:t>
      </w:r>
      <w:r w:rsidR="00CD0F40">
        <w:rPr>
          <w:shd w:val="clear" w:color="auto" w:fill="FFFFFF"/>
        </w:rPr>
        <w:t>[</w:t>
      </w:r>
      <w:r w:rsidR="00CD0F40" w:rsidRPr="00CD0F40">
        <w:rPr>
          <w:shd w:val="clear" w:color="auto" w:fill="FFFFFF"/>
        </w:rPr>
        <w:t>https://www.universal-robots.com/products/</w:t>
      </w:r>
      <w:r w:rsidR="00CD0F40">
        <w:rPr>
          <w:shd w:val="clear" w:color="auto" w:fill="FFFFFF"/>
        </w:rPr>
        <w:t>]</w:t>
      </w:r>
    </w:p>
    <w:p w14:paraId="3CF466DC" w14:textId="50F3766C" w:rsidR="004D10AF" w:rsidRDefault="004D10AF" w:rsidP="004D10AF">
      <w:pPr>
        <w:pStyle w:val="CVTFig"/>
        <w:rPr>
          <w:shd w:val="clear" w:color="auto" w:fill="FFFFFF"/>
        </w:rPr>
      </w:pPr>
      <w:r>
        <w:rPr>
          <w:shd w:val="clear" w:color="auto" w:fill="FFFFFF"/>
        </w:rPr>
        <w:lastRenderedPageBreak/>
        <w:drawing>
          <wp:inline distT="0" distB="0" distL="0" distR="0" wp14:anchorId="45BA6E36" wp14:editId="36650608">
            <wp:extent cx="2438400" cy="24384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14:paraId="6F274FA2" w14:textId="04E17657" w:rsidR="004D10AF" w:rsidRPr="00520D41" w:rsidRDefault="004D10AF" w:rsidP="00520D41">
      <w:pPr>
        <w:pStyle w:val="Beschriftung"/>
        <w:rPr>
          <w:shd w:val="clear" w:color="auto" w:fill="FFFFFF"/>
        </w:rPr>
      </w:pPr>
      <w:r>
        <w:rPr>
          <w:shd w:val="clear" w:color="auto" w:fill="FFFFFF"/>
        </w:rPr>
        <w:t>Figure 2-</w:t>
      </w:r>
      <w:r w:rsidR="00B848CD">
        <w:rPr>
          <w:shd w:val="clear" w:color="auto" w:fill="FFFFFF"/>
        </w:rPr>
        <w:t>2</w:t>
      </w:r>
      <w:r>
        <w:rPr>
          <w:shd w:val="clear" w:color="auto" w:fill="FFFFFF"/>
        </w:rPr>
        <w:t>: Intel Realsense D435 Depth Camera [</w:t>
      </w:r>
      <w:r w:rsidRPr="004D10AF">
        <w:rPr>
          <w:shd w:val="clear" w:color="auto" w:fill="FFFFFF"/>
        </w:rPr>
        <w:t>https://www.caseking.de/intel-realsense-tiefenkamera-d435-zuwc-014.html</w:t>
      </w:r>
      <w:r>
        <w:rPr>
          <w:shd w:val="clear" w:color="auto" w:fill="FFFFFF"/>
        </w:rPr>
        <w:t>]</w:t>
      </w:r>
    </w:p>
    <w:p w14:paraId="312C81B2" w14:textId="235D5C38" w:rsidR="00D53606" w:rsidRDefault="00D53606" w:rsidP="00D53606">
      <w:pPr>
        <w:pStyle w:val="berschrift2"/>
        <w:rPr>
          <w:shd w:val="clear" w:color="auto" w:fill="FFFFFF"/>
        </w:rPr>
      </w:pPr>
      <w:r>
        <w:rPr>
          <w:shd w:val="clear" w:color="auto" w:fill="FFFFFF"/>
        </w:rPr>
        <w:t>Targeted Detection Pipeline:</w:t>
      </w:r>
    </w:p>
    <w:p w14:paraId="02476998" w14:textId="628CE637" w:rsidR="00D53606" w:rsidRDefault="00D53606" w:rsidP="00D53606">
      <w:pPr>
        <w:rPr>
          <w:shd w:val="clear" w:color="auto" w:fill="FFFFFF"/>
        </w:rPr>
      </w:pPr>
      <w:r>
        <w:rPr>
          <w:shd w:val="clear" w:color="auto" w:fill="FFFFFF"/>
        </w:rPr>
        <w:t>The detection pipeline includes gathering the data, investigating the state-of-the-art, passing the state of the art to the data gathered, such that the targeted Network is able to learn from this data:</w:t>
      </w:r>
    </w:p>
    <w:p w14:paraId="5268C271" w14:textId="57904990" w:rsidR="00071A65" w:rsidRPr="00D53606" w:rsidRDefault="00071A65" w:rsidP="00FF672A">
      <w:pPr>
        <w:pStyle w:val="CVTFig"/>
      </w:pPr>
      <w:r w:rsidRPr="00FF672A">
        <w:drawing>
          <wp:inline distT="0" distB="0" distL="0" distR="0" wp14:anchorId="35F8A4FC" wp14:editId="13D7C43E">
            <wp:extent cx="3914775" cy="19621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4775" cy="1962150"/>
                    </a:xfrm>
                    <a:prstGeom prst="rect">
                      <a:avLst/>
                    </a:prstGeom>
                    <a:noFill/>
                    <a:ln>
                      <a:noFill/>
                    </a:ln>
                  </pic:spPr>
                </pic:pic>
              </a:graphicData>
            </a:graphic>
          </wp:inline>
        </w:drawing>
      </w:r>
    </w:p>
    <w:p w14:paraId="2A4B4B41" w14:textId="66F0885E" w:rsidR="00FF672A" w:rsidRDefault="00071A65" w:rsidP="00FF672A">
      <w:pPr>
        <w:pStyle w:val="Beschriftung"/>
      </w:pPr>
      <w:r>
        <w:t>Figure 2-</w:t>
      </w:r>
      <w:r w:rsidR="00FF672A">
        <w:t>3</w:t>
      </w:r>
      <w:r>
        <w:t>: Targeted Detection Pipeline</w:t>
      </w:r>
    </w:p>
    <w:p w14:paraId="718664DC" w14:textId="48E357A2" w:rsidR="00FF672A" w:rsidRDefault="00FF672A" w:rsidP="00FF672A">
      <w:pPr>
        <w:rPr>
          <w:shd w:val="clear" w:color="auto" w:fill="FFFFFF"/>
        </w:rPr>
      </w:pPr>
      <w:r>
        <w:rPr>
          <w:shd w:val="clear" w:color="auto" w:fill="FFFFFF"/>
        </w:rPr>
        <w:t>After training the network, and for the purpose of testing the employed the state-of-the-art, testing data is prepared in a similar manner as the training data and the necessary code refactoring and edits to the code are carried out, proper metrics are then set, such that in the end, weakness points are determined, and necessary improvements carried out.</w:t>
      </w:r>
    </w:p>
    <w:p w14:paraId="54A5CB20" w14:textId="5AC2C866" w:rsidR="00FF672A" w:rsidRPr="00FF672A" w:rsidRDefault="00FF672A" w:rsidP="00FF672A">
      <w:pPr>
        <w:pStyle w:val="CVTFig"/>
      </w:pPr>
      <w:r>
        <w:rPr>
          <w:bdr w:val="none" w:sz="0" w:space="0" w:color="auto" w:frame="1"/>
        </w:rPr>
        <w:lastRenderedPageBreak/>
        <w:drawing>
          <wp:inline distT="0" distB="0" distL="0" distR="0" wp14:anchorId="4E787432" wp14:editId="1FF37F20">
            <wp:extent cx="6363645" cy="31908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77370" cy="3197757"/>
                    </a:xfrm>
                    <a:prstGeom prst="rect">
                      <a:avLst/>
                    </a:prstGeom>
                    <a:noFill/>
                    <a:ln>
                      <a:noFill/>
                    </a:ln>
                  </pic:spPr>
                </pic:pic>
              </a:graphicData>
            </a:graphic>
          </wp:inline>
        </w:drawing>
      </w:r>
    </w:p>
    <w:p w14:paraId="4B8C017A" w14:textId="51D84F8E" w:rsidR="00097550" w:rsidRDefault="00FF672A" w:rsidP="00520D41">
      <w:pPr>
        <w:pStyle w:val="Beschriftung"/>
      </w:pPr>
      <w:r>
        <w:t>Figure 2-4: Training,</w:t>
      </w:r>
      <w:r w:rsidR="00D76D32">
        <w:t>Testing,</w:t>
      </w:r>
      <w:r>
        <w:t xml:space="preserve"> Dataset</w:t>
      </w:r>
      <w:r w:rsidR="00D76D32">
        <w:t>, Algorithm and Dataflow</w:t>
      </w:r>
    </w:p>
    <w:p w14:paraId="33EEA130" w14:textId="2809C2DA" w:rsidR="00097550" w:rsidRDefault="00097550" w:rsidP="00097550">
      <w:r w:rsidRPr="00097550">
        <w:t>After the training has been carried out, the checkpoint where the network has stopped training, i.e. the last training epoch, is saved and an inference is carried out using new novel data. Additionally the network, is the state-the-art allows it, can be tested in real-time </w:t>
      </w:r>
    </w:p>
    <w:p w14:paraId="1985003C" w14:textId="4B77B66F" w:rsidR="00097550" w:rsidRPr="00097550" w:rsidRDefault="00097550" w:rsidP="00097550">
      <w:pPr>
        <w:pStyle w:val="CVTFig"/>
        <w:rPr>
          <w:rFonts w:ascii="Times New Roman" w:hAnsi="Times New Roman"/>
        </w:rPr>
      </w:pPr>
      <w:r>
        <w:rPr>
          <w:bdr w:val="none" w:sz="0" w:space="0" w:color="auto" w:frame="1"/>
        </w:rPr>
        <w:drawing>
          <wp:inline distT="0" distB="0" distL="0" distR="0" wp14:anchorId="438A6919" wp14:editId="635EEB5A">
            <wp:extent cx="4572000" cy="1657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657350"/>
                    </a:xfrm>
                    <a:prstGeom prst="rect">
                      <a:avLst/>
                    </a:prstGeom>
                    <a:noFill/>
                    <a:ln>
                      <a:noFill/>
                    </a:ln>
                  </pic:spPr>
                </pic:pic>
              </a:graphicData>
            </a:graphic>
          </wp:inline>
        </w:drawing>
      </w:r>
    </w:p>
    <w:p w14:paraId="1FAF3DB9" w14:textId="260C0040" w:rsidR="00FF672A" w:rsidRDefault="00097550" w:rsidP="00097550">
      <w:pPr>
        <w:pStyle w:val="Beschriftung"/>
      </w:pPr>
      <w:r>
        <w:t>Figure 2-5: Inference on the saved Checkpoint</w:t>
      </w:r>
    </w:p>
    <w:p w14:paraId="35725CA2" w14:textId="4A570B44" w:rsidR="00BC0623" w:rsidRDefault="00BC0623" w:rsidP="00BC0623"/>
    <w:p w14:paraId="0858068C" w14:textId="2E444BEE" w:rsidR="00BC0623" w:rsidRDefault="00D025C4" w:rsidP="00BC0623">
      <w:pPr>
        <w:pStyle w:val="berschrift1"/>
      </w:pPr>
      <w:r>
        <w:lastRenderedPageBreak/>
        <w:t>State-of-the-Art, Deep Learning and Transfer Learning</w:t>
      </w:r>
    </w:p>
    <w:p w14:paraId="0D21B8D0" w14:textId="0EF1570F" w:rsidR="00C93FD8" w:rsidRPr="00C93FD8" w:rsidRDefault="00C93FD8" w:rsidP="00C93FD8">
      <w:pPr>
        <w:rPr>
          <w:color w:val="FF0000"/>
        </w:rPr>
      </w:pPr>
      <w:r w:rsidRPr="00C93FD8">
        <w:rPr>
          <w:color w:val="FF0000"/>
        </w:rPr>
        <w:t>Write something about Deep Learning (long) and ist relationshiop to computer vision (short, cnns, mlps etc.)</w:t>
      </w:r>
      <w:r w:rsidR="00AD04C4">
        <w:rPr>
          <w:color w:val="FF0000"/>
        </w:rPr>
        <w:t xml:space="preserve">. Also talk here about the metrics in machine learning generally (loss, precision and recall), then talk about the metrics of Computer Vision </w:t>
      </w:r>
      <w:r w:rsidR="00505C9F">
        <w:rPr>
          <w:color w:val="FF0000"/>
        </w:rPr>
        <w:t>(IoU</w:t>
      </w:r>
      <w:r w:rsidR="00B843FF">
        <w:rPr>
          <w:color w:val="FF0000"/>
        </w:rPr>
        <w:t>, Non-Maximal Suppression</w:t>
      </w:r>
      <w:r w:rsidR="00D8531D">
        <w:rPr>
          <w:color w:val="FF0000"/>
        </w:rPr>
        <w:t xml:space="preserve"> etc.</w:t>
      </w:r>
      <w:r w:rsidR="00505C9F">
        <w:rPr>
          <w:color w:val="FF0000"/>
        </w:rPr>
        <w:t>)</w:t>
      </w:r>
    </w:p>
    <w:p w14:paraId="4693B083" w14:textId="33FA9820" w:rsidR="00D025C4" w:rsidRDefault="004C4802" w:rsidP="004C4802">
      <w:pPr>
        <w:pStyle w:val="berschrift2"/>
      </w:pPr>
      <w:r>
        <w:t>MobileNets</w:t>
      </w:r>
    </w:p>
    <w:p w14:paraId="2FAAE33C" w14:textId="563734BF" w:rsidR="003C54BD" w:rsidRPr="003C54BD" w:rsidRDefault="003C54BD" w:rsidP="003C54BD">
      <w:pPr>
        <w:pStyle w:val="berschrift3"/>
      </w:pPr>
      <w:r>
        <w:t>MobileNet-V1</w:t>
      </w:r>
    </w:p>
    <w:p w14:paraId="26CDBEA1" w14:textId="226C565A" w:rsidR="004C4802" w:rsidRDefault="004C4802" w:rsidP="004C4802">
      <w:r w:rsidRPr="004C4802">
        <w:t>MobileNets employ a set of depth-wise separable convolutions, with the main point of reducing the computation in the first few layers [MobileNets]. The structure is mainly depthwise separable convolutions, except for the first layer which is a full convolutional network. This structure is carried out to ensure the networks ability to be employed on mobile and embedded devices carrying out inference/realtime inference on the spot, considering the limited set of computational and memory available in such devices. [MobileNets]. Fig. () is an example of vanilla convolutions.</w:t>
      </w:r>
    </w:p>
    <w:p w14:paraId="31397943" w14:textId="477C6CD0" w:rsidR="004C4802" w:rsidRDefault="004C4802" w:rsidP="00C04AF1">
      <w:pPr>
        <w:pStyle w:val="CVTFig"/>
        <w:rPr>
          <w:rFonts w:ascii="Times New Roman" w:hAnsi="Times New Roman"/>
          <w:sz w:val="24"/>
        </w:rPr>
      </w:pPr>
      <w:r w:rsidRPr="00C04AF1">
        <w:drawing>
          <wp:inline distT="0" distB="0" distL="0" distR="0" wp14:anchorId="16318C5B" wp14:editId="28773B4C">
            <wp:extent cx="3371850" cy="1228725"/>
            <wp:effectExtent l="0" t="0" r="0"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71850" cy="1228725"/>
                    </a:xfrm>
                    <a:prstGeom prst="rect">
                      <a:avLst/>
                    </a:prstGeom>
                    <a:noFill/>
                    <a:ln>
                      <a:noFill/>
                    </a:ln>
                  </pic:spPr>
                </pic:pic>
              </a:graphicData>
            </a:graphic>
          </wp:inline>
        </w:drawing>
      </w:r>
    </w:p>
    <w:p w14:paraId="0B6734D1" w14:textId="49744316" w:rsidR="004C4802" w:rsidRDefault="004C4802" w:rsidP="004C4802">
      <w:pPr>
        <w:rPr>
          <w:rFonts w:ascii="Times New Roman" w:hAnsi="Times New Roman"/>
          <w:sz w:val="24"/>
        </w:rPr>
      </w:pPr>
    </w:p>
    <w:p w14:paraId="0C3E75B7" w14:textId="1AA7197A" w:rsidR="004C4802" w:rsidRDefault="004C4802" w:rsidP="003C54BD">
      <w:r>
        <w:t>In MobileNets the depthwise seperable convolutions are applied in 2 steps [MobileNets]:</w:t>
      </w:r>
    </w:p>
    <w:p w14:paraId="17893058" w14:textId="3CFEAA03" w:rsidR="004C4802" w:rsidRPr="004C4802" w:rsidRDefault="004C4802" w:rsidP="003C54BD">
      <w:pPr>
        <w:pStyle w:val="CVTB1"/>
        <w:rPr>
          <w:rFonts w:ascii="Times New Roman" w:hAnsi="Times New Roman"/>
          <w:sz w:val="24"/>
        </w:rPr>
      </w:pPr>
      <w:r w:rsidRPr="004C4802">
        <w:t>A single Dk xDk x 1 input filter to each channel [MobileNets], as illustrated by Fig. (2)</w:t>
      </w:r>
    </w:p>
    <w:p w14:paraId="04343750" w14:textId="3E2EE416" w:rsidR="004C4802" w:rsidRDefault="004C4802" w:rsidP="003C54BD">
      <w:pPr>
        <w:pStyle w:val="CVTFig"/>
      </w:pPr>
      <w:r>
        <w:rPr>
          <w:bdr w:val="none" w:sz="0" w:space="0" w:color="auto" w:frame="1"/>
        </w:rPr>
        <w:drawing>
          <wp:inline distT="0" distB="0" distL="0" distR="0" wp14:anchorId="1EBF0E16" wp14:editId="186D43F4">
            <wp:extent cx="3248025" cy="933450"/>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48025" cy="933450"/>
                    </a:xfrm>
                    <a:prstGeom prst="rect">
                      <a:avLst/>
                    </a:prstGeom>
                    <a:noFill/>
                    <a:ln>
                      <a:noFill/>
                    </a:ln>
                  </pic:spPr>
                </pic:pic>
              </a:graphicData>
            </a:graphic>
          </wp:inline>
        </w:drawing>
      </w:r>
    </w:p>
    <w:p w14:paraId="27F0F543" w14:textId="79775A98" w:rsidR="004C4802" w:rsidRDefault="004C4802" w:rsidP="004C4802"/>
    <w:p w14:paraId="304B42EF" w14:textId="5F0A74B4" w:rsidR="004C4802" w:rsidRDefault="004C4802" w:rsidP="003C54BD">
      <w:pPr>
        <w:pStyle w:val="CVTB1"/>
      </w:pPr>
      <w:r w:rsidRPr="004C4802">
        <w:t>A pointwise M x 1x 1 convolution to combine the outputs of the previous filter [MobileNets]</w:t>
      </w:r>
    </w:p>
    <w:p w14:paraId="2F2C1581" w14:textId="0CB3FE46" w:rsidR="004C4802" w:rsidRDefault="004C4802" w:rsidP="003C54BD">
      <w:pPr>
        <w:pStyle w:val="CVTFig"/>
      </w:pPr>
      <w:r>
        <w:rPr>
          <w:bdr w:val="none" w:sz="0" w:space="0" w:color="auto" w:frame="1"/>
        </w:rPr>
        <w:drawing>
          <wp:inline distT="0" distB="0" distL="0" distR="0" wp14:anchorId="7734BFFF" wp14:editId="6C999D0D">
            <wp:extent cx="3267075" cy="1238250"/>
            <wp:effectExtent l="0" t="0" r="952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67075" cy="1238250"/>
                    </a:xfrm>
                    <a:prstGeom prst="rect">
                      <a:avLst/>
                    </a:prstGeom>
                    <a:noFill/>
                    <a:ln>
                      <a:noFill/>
                    </a:ln>
                  </pic:spPr>
                </pic:pic>
              </a:graphicData>
            </a:graphic>
          </wp:inline>
        </w:drawing>
      </w:r>
    </w:p>
    <w:p w14:paraId="702E8118" w14:textId="77608E8A" w:rsidR="004C4802" w:rsidRDefault="004C4802" w:rsidP="004C4802">
      <w:pPr>
        <w:spacing w:after="160" w:line="240" w:lineRule="auto"/>
        <w:jc w:val="left"/>
        <w:textAlignment w:val="baseline"/>
        <w:rPr>
          <w:rFonts w:ascii="Calibri" w:hAnsi="Calibri" w:cs="Calibri"/>
          <w:color w:val="000000"/>
          <w:szCs w:val="22"/>
        </w:rPr>
      </w:pPr>
    </w:p>
    <w:p w14:paraId="715BD3B9" w14:textId="77777777" w:rsidR="004C4802" w:rsidRPr="004C4802" w:rsidRDefault="004C4802" w:rsidP="003C54BD">
      <w:pPr>
        <w:rPr>
          <w:rFonts w:ascii="Times New Roman" w:hAnsi="Times New Roman"/>
          <w:sz w:val="24"/>
        </w:rPr>
      </w:pPr>
      <w:r w:rsidRPr="004C4802">
        <w:t>MobileNets which apply 3x3 depthwise seperable convolutions use 8-9 times less computational power, comprated to regular convolutions with a slight reduction in accuracy [MobileNets]. </w:t>
      </w:r>
    </w:p>
    <w:p w14:paraId="6AD64CB3" w14:textId="7385500F" w:rsidR="004C4802" w:rsidRPr="004C4802" w:rsidRDefault="004C4802" w:rsidP="003C54BD">
      <w:pPr>
        <w:rPr>
          <w:rFonts w:ascii="Times New Roman" w:hAnsi="Times New Roman"/>
          <w:sz w:val="24"/>
        </w:rPr>
      </w:pPr>
      <w:r w:rsidRPr="004C4802">
        <w:t>The work of MobileNets is based on [Xception], which introduces the depthwise seperable convolutions, Fig. (4) illustrates the general structure applying both depthwise and pointwise conv</w:t>
      </w:r>
      <w:r w:rsidR="003C54BD">
        <w:t>olutions</w:t>
      </w:r>
      <w:r w:rsidRPr="004C4802">
        <w:t>.</w:t>
      </w:r>
    </w:p>
    <w:p w14:paraId="4E49489B" w14:textId="179086D5" w:rsidR="004C4802" w:rsidRDefault="004C4802" w:rsidP="004C4802">
      <w:pPr>
        <w:spacing w:after="160" w:line="240" w:lineRule="auto"/>
        <w:jc w:val="left"/>
        <w:textAlignment w:val="baseline"/>
        <w:rPr>
          <w:rFonts w:ascii="Calibri" w:hAnsi="Calibri" w:cs="Calibri"/>
          <w:color w:val="000000"/>
          <w:szCs w:val="22"/>
        </w:rPr>
      </w:pPr>
    </w:p>
    <w:p w14:paraId="1E916AD4" w14:textId="5F1B5595" w:rsidR="004C4802" w:rsidRDefault="004C4802" w:rsidP="003C54BD">
      <w:pPr>
        <w:pStyle w:val="CVTFig"/>
      </w:pPr>
      <w:r>
        <w:rPr>
          <w:bdr w:val="none" w:sz="0" w:space="0" w:color="auto" w:frame="1"/>
        </w:rPr>
        <w:drawing>
          <wp:inline distT="0" distB="0" distL="0" distR="0" wp14:anchorId="3392CA7E" wp14:editId="0E4BEF15">
            <wp:extent cx="4572000" cy="17335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2000" cy="1733550"/>
                    </a:xfrm>
                    <a:prstGeom prst="rect">
                      <a:avLst/>
                    </a:prstGeom>
                    <a:noFill/>
                    <a:ln>
                      <a:noFill/>
                    </a:ln>
                  </pic:spPr>
                </pic:pic>
              </a:graphicData>
            </a:graphic>
          </wp:inline>
        </w:drawing>
      </w:r>
    </w:p>
    <w:p w14:paraId="36AF2F0A" w14:textId="68CE1D04" w:rsidR="004C4802" w:rsidRDefault="004C4802" w:rsidP="004C4802">
      <w:pPr>
        <w:spacing w:after="160" w:line="240" w:lineRule="auto"/>
        <w:jc w:val="left"/>
        <w:textAlignment w:val="baseline"/>
        <w:rPr>
          <w:rFonts w:ascii="Calibri" w:hAnsi="Calibri" w:cs="Calibri"/>
          <w:color w:val="000000"/>
          <w:szCs w:val="22"/>
        </w:rPr>
      </w:pPr>
    </w:p>
    <w:p w14:paraId="463BFFF7" w14:textId="4D0CE1E4" w:rsidR="004C4802" w:rsidRDefault="004C4802" w:rsidP="00691EBE">
      <w:r>
        <w:t>Fig. (5) demonstrates the architecture of MobileNetV1 according to [MobileNetV1-Figure-Paper; see lit in praktikum stuffs for reference pdf]</w:t>
      </w:r>
    </w:p>
    <w:p w14:paraId="0242D5C1" w14:textId="77777777" w:rsidR="004C4802" w:rsidRDefault="004C4802" w:rsidP="004C4802">
      <w:pPr>
        <w:spacing w:after="160" w:line="240" w:lineRule="auto"/>
        <w:jc w:val="left"/>
        <w:textAlignment w:val="baseline"/>
        <w:rPr>
          <w:rFonts w:ascii="Calibri" w:hAnsi="Calibri" w:cs="Calibri"/>
          <w:color w:val="000000"/>
          <w:szCs w:val="22"/>
        </w:rPr>
      </w:pPr>
    </w:p>
    <w:p w14:paraId="5D90BC0F" w14:textId="7FC601BE" w:rsidR="004C4802" w:rsidRPr="004C4802" w:rsidRDefault="004C4802" w:rsidP="003C54BD">
      <w:pPr>
        <w:pStyle w:val="CVTFig"/>
      </w:pPr>
      <w:r>
        <w:rPr>
          <w:bdr w:val="none" w:sz="0" w:space="0" w:color="auto" w:frame="1"/>
        </w:rPr>
        <w:drawing>
          <wp:inline distT="0" distB="0" distL="0" distR="0" wp14:anchorId="67C3EF62" wp14:editId="6FC8A745">
            <wp:extent cx="4572000" cy="1857375"/>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1857375"/>
                    </a:xfrm>
                    <a:prstGeom prst="rect">
                      <a:avLst/>
                    </a:prstGeom>
                    <a:noFill/>
                    <a:ln>
                      <a:noFill/>
                    </a:ln>
                  </pic:spPr>
                </pic:pic>
              </a:graphicData>
            </a:graphic>
          </wp:inline>
        </w:drawing>
      </w:r>
    </w:p>
    <w:p w14:paraId="72DB803D" w14:textId="4F021E35" w:rsidR="004C4802" w:rsidRDefault="004C4802" w:rsidP="00544426">
      <w:pPr>
        <w:pStyle w:val="Beschriftung"/>
      </w:pPr>
      <w:r>
        <w:t>Fig. (5) [MobileNetV1-Figure-Paper; see lit in praktikum stuffs for reference pdf]</w:t>
      </w:r>
    </w:p>
    <w:p w14:paraId="1F4DAE53" w14:textId="239C4BCC" w:rsidR="00544426" w:rsidRDefault="00544426" w:rsidP="00544426"/>
    <w:p w14:paraId="3E1496CB" w14:textId="272BF7CC" w:rsidR="00544426" w:rsidRDefault="00544426" w:rsidP="00544426">
      <w:pPr>
        <w:pStyle w:val="berschrift3"/>
      </w:pPr>
      <w:r>
        <w:t>MobileNet-V2</w:t>
      </w:r>
    </w:p>
    <w:p w14:paraId="51862520" w14:textId="77777777" w:rsidR="00544426" w:rsidRPr="00544426" w:rsidRDefault="00544426" w:rsidP="00544426">
      <w:pPr>
        <w:rPr>
          <w:rFonts w:ascii="Times New Roman" w:hAnsi="Times New Roman"/>
          <w:sz w:val="24"/>
        </w:rPr>
      </w:pPr>
      <w:r w:rsidRPr="00544426">
        <w:t>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w:t>
      </w:r>
      <w:r w:rsidRPr="00544426">
        <w:rPr>
          <w:szCs w:val="22"/>
        </w:rPr>
        <w:t> </w:t>
      </w:r>
    </w:p>
    <w:p w14:paraId="224B2A19" w14:textId="77777777" w:rsidR="00544426" w:rsidRPr="00544426" w:rsidRDefault="00544426" w:rsidP="00544426">
      <w:pPr>
        <w:rPr>
          <w:rFonts w:ascii="Times New Roman" w:hAnsi="Times New Roman"/>
          <w:sz w:val="24"/>
        </w:rPr>
      </w:pPr>
    </w:p>
    <w:p w14:paraId="1888275F" w14:textId="77777777" w:rsidR="00346CFA" w:rsidRDefault="00544426" w:rsidP="00346CFA">
      <w:r w:rsidRPr="00544426">
        <w:lastRenderedPageBreak/>
        <w:t>The structure of MobileNetV2 differs from that of MobileNetV1. It is based on the concept of inverted residuals, where a shortcut connection is established between bottleneck layers. Bottleneck layers, known as projection layers, and as the name suggests, reduce multi-layer tensors. An intermediate layer is also introduced, it uses the lightweight depthwise convolutions to filter features as a source of non-linearity. Additionally, the authors remove non-linearities in the narrow layers and the reasoning behind it  is to maintain the features that are representative [MobileNetV2].</w:t>
      </w:r>
    </w:p>
    <w:p w14:paraId="3B82CE50" w14:textId="77777777" w:rsidR="00346CFA" w:rsidRDefault="00544426" w:rsidP="00346CFA">
      <w:r w:rsidRPr="00346CFA">
        <w:t>Fig. (6) demonstrated the general architecture of MobileNetV2 according to [https://machinethink.net/blog/mobilenet-v2/]</w:t>
      </w:r>
    </w:p>
    <w:p w14:paraId="5CCE04C8" w14:textId="65279B6F" w:rsidR="00544426" w:rsidRPr="00346CFA" w:rsidRDefault="00544426" w:rsidP="00346CFA">
      <w:pPr>
        <w:rPr>
          <w:rFonts w:ascii="Times New Roman" w:hAnsi="Times New Roman"/>
          <w:sz w:val="24"/>
        </w:rPr>
      </w:pPr>
      <w:r w:rsidRPr="00544426">
        <w:br/>
      </w:r>
      <w:r w:rsidR="00700BD4">
        <w:rPr>
          <w:noProof/>
          <w:bdr w:val="none" w:sz="0" w:space="0" w:color="auto" w:frame="1"/>
        </w:rPr>
        <w:drawing>
          <wp:inline distT="0" distB="0" distL="0" distR="0" wp14:anchorId="76A034B9" wp14:editId="471050FC">
            <wp:extent cx="4572000" cy="11239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1123950"/>
                    </a:xfrm>
                    <a:prstGeom prst="rect">
                      <a:avLst/>
                    </a:prstGeom>
                    <a:noFill/>
                    <a:ln>
                      <a:noFill/>
                    </a:ln>
                  </pic:spPr>
                </pic:pic>
              </a:graphicData>
            </a:graphic>
          </wp:inline>
        </w:drawing>
      </w:r>
    </w:p>
    <w:p w14:paraId="56A19AFE" w14:textId="77777777" w:rsidR="00700BD4" w:rsidRDefault="00700BD4" w:rsidP="00700BD4">
      <w:pPr>
        <w:pStyle w:val="Beschriftung"/>
        <w:rPr>
          <w:rFonts w:ascii="Times New Roman" w:hAnsi="Times New Roman"/>
          <w:sz w:val="24"/>
          <w:szCs w:val="24"/>
        </w:rPr>
      </w:pPr>
      <w:r>
        <w:rPr>
          <w:color w:val="000000"/>
        </w:rPr>
        <w:t>Fig. (6) MobileNetV2 general architecture according to [</w:t>
      </w:r>
      <w:hyperlink r:id="rId38" w:history="1">
        <w:r>
          <w:rPr>
            <w:rStyle w:val="Hyperlink"/>
            <w:rFonts w:ascii="Calibri" w:hAnsi="Calibri" w:cs="Calibri"/>
            <w:color w:val="0563C1"/>
            <w:sz w:val="22"/>
            <w:szCs w:val="22"/>
          </w:rPr>
          <w:t>https://machinethink.net/blog/mobilenet-v2/</w:t>
        </w:r>
      </w:hyperlink>
      <w:r>
        <w:rPr>
          <w:color w:val="000000"/>
        </w:rPr>
        <w:t>]</w:t>
      </w:r>
    </w:p>
    <w:p w14:paraId="7638F000" w14:textId="39141AAF" w:rsidR="00700BD4" w:rsidRDefault="00700BD4" w:rsidP="00544426"/>
    <w:p w14:paraId="2DF82EEB" w14:textId="77777777" w:rsidR="00700BD4" w:rsidRDefault="00700BD4" w:rsidP="00700BD4">
      <w:pPr>
        <w:rPr>
          <w:rFonts w:ascii="Times New Roman" w:hAnsi="Times New Roman"/>
          <w:sz w:val="24"/>
        </w:rPr>
      </w:pPr>
      <w:r>
        <w:t>Online REFs: </w:t>
      </w:r>
    </w:p>
    <w:p w14:paraId="535086FC" w14:textId="07F6BB1B" w:rsidR="00700BD4" w:rsidRDefault="00700BD4" w:rsidP="00700BD4">
      <w:r>
        <w:t xml:space="preserve">[MobileNetV2 Fig.]  </w:t>
      </w:r>
      <w:hyperlink r:id="rId39" w:history="1">
        <w:r>
          <w:rPr>
            <w:rStyle w:val="Hyperlink"/>
            <w:rFonts w:ascii="Calibri" w:hAnsi="Calibri" w:cs="Calibri"/>
            <w:color w:val="0563C1"/>
            <w:szCs w:val="22"/>
          </w:rPr>
          <w:t>https://machinethink.net/blog/mobilenet-v2/</w:t>
        </w:r>
      </w:hyperlink>
    </w:p>
    <w:p w14:paraId="1F74A479" w14:textId="3953ABD9" w:rsidR="003570C7" w:rsidRDefault="003570C7" w:rsidP="00700BD4"/>
    <w:p w14:paraId="59F46671" w14:textId="15E439CA" w:rsidR="003570C7" w:rsidRDefault="003570C7" w:rsidP="003570C7">
      <w:pPr>
        <w:pStyle w:val="berschrift2"/>
      </w:pPr>
      <w:r>
        <w:t>Transfer Learning</w:t>
      </w:r>
    </w:p>
    <w:p w14:paraId="69A31290" w14:textId="77777777" w:rsidR="003570C7" w:rsidRPr="003570C7" w:rsidRDefault="003570C7" w:rsidP="003570C7">
      <w:r w:rsidRPr="003570C7">
        <w:t>As the</w:t>
      </w:r>
      <w:r>
        <w:rPr>
          <w:rFonts w:ascii="Calibri" w:hAnsi="Calibri" w:cs="Calibri"/>
          <w:b/>
          <w:bCs/>
          <w:color w:val="000000"/>
          <w:szCs w:val="22"/>
        </w:rPr>
        <w:t xml:space="preserve"> </w:t>
      </w:r>
      <w:r w:rsidRPr="003570C7">
        <w:t>[</w:t>
      </w:r>
      <w:hyperlink r:id="rId40" w:history="1">
        <w:r w:rsidRPr="003570C7">
          <w:t>Chapter 11: Transfer Learning</w:t>
        </w:r>
      </w:hyperlink>
      <w:r w:rsidRPr="003570C7">
        <w:t xml:space="preserve">, </w:t>
      </w:r>
      <w:hyperlink r:id="rId41" w:history="1">
        <w:r w:rsidRPr="003570C7">
          <w:t>Handbook of Research on Machine Learning Applications</w:t>
        </w:r>
      </w:hyperlink>
      <w:r w:rsidRPr="003570C7">
        <w:t>, 2009.]</w:t>
      </w:r>
      <w:r>
        <w:rPr>
          <w:rFonts w:ascii="Calibri" w:hAnsi="Calibri" w:cs="Calibri"/>
          <w:b/>
          <w:bCs/>
          <w:color w:val="000000"/>
          <w:szCs w:val="22"/>
        </w:rPr>
        <w:t xml:space="preserve"> </w:t>
      </w:r>
      <w:r w:rsidRPr="003570C7">
        <w:t>puts it: “Transfer learning is the improvement of learning in a new task through the transfer of knowledge from a related task that has already been learned.”</w:t>
      </w:r>
    </w:p>
    <w:p w14:paraId="300C13F4" w14:textId="1D1CAB57" w:rsidR="003570C7" w:rsidRDefault="003570C7" w:rsidP="003570C7">
      <w:r w:rsidRPr="003570C7">
        <w:t>Transfer learning is effective and desired when the features learned from one set are general.</w:t>
      </w:r>
      <w:r>
        <w:rPr>
          <w:rFonts w:ascii="Calibri" w:hAnsi="Calibri" w:cs="Calibri"/>
          <w:i/>
          <w:iCs/>
          <w:color w:val="555555"/>
          <w:szCs w:val="22"/>
        </w:rPr>
        <w:t xml:space="preserve"> </w:t>
      </w:r>
      <w:r w:rsidRPr="003570C7">
        <w:t>[</w:t>
      </w:r>
      <w:hyperlink r:id="rId42" w:history="1">
        <w:r w:rsidRPr="003570C7">
          <w:t>Chapter 11: Transfer Learning</w:t>
        </w:r>
      </w:hyperlink>
      <w:r w:rsidRPr="003570C7">
        <w:t xml:space="preserve">, </w:t>
      </w:r>
      <w:hyperlink r:id="rId43" w:history="1">
        <w:r w:rsidRPr="003570C7">
          <w:t>Handbook of Research on Machine Learning Applications</w:t>
        </w:r>
      </w:hyperlink>
      <w:r w:rsidRPr="003570C7">
        <w:t>, 2009.]</w:t>
      </w:r>
    </w:p>
    <w:p w14:paraId="6FE5E512" w14:textId="2490445E" w:rsidR="003570C7" w:rsidRDefault="003570C7" w:rsidP="003570C7"/>
    <w:p w14:paraId="4D9B9573" w14:textId="094EAC48" w:rsidR="00834674" w:rsidRDefault="00834674" w:rsidP="00834674">
      <w:pPr>
        <w:pStyle w:val="berschrift2"/>
      </w:pPr>
      <w:r>
        <w:t>VoteNet</w:t>
      </w:r>
    </w:p>
    <w:p w14:paraId="6E154062" w14:textId="77777777" w:rsidR="00834674" w:rsidRPr="00834674" w:rsidRDefault="00834674" w:rsidP="00834674">
      <w:pPr>
        <w:rPr>
          <w:rFonts w:ascii="Times New Roman" w:hAnsi="Times New Roman"/>
          <w:sz w:val="24"/>
        </w:rPr>
      </w:pPr>
      <w:r w:rsidRPr="00834674">
        <w:t>VoteNet leverages PointNet++, as PointNet++ processes the point cloud as it is and learns features in the point cloud structures without having to convert it to regular structures. This consequently indicates that the information is taken as is, rather than partly losing information in the conversion process. </w:t>
      </w:r>
    </w:p>
    <w:p w14:paraId="4053DD86" w14:textId="77777777" w:rsidR="00834674" w:rsidRPr="00834674" w:rsidRDefault="00834674" w:rsidP="00834674">
      <w:pPr>
        <w:rPr>
          <w:rFonts w:ascii="Times New Roman" w:hAnsi="Times New Roman"/>
          <w:sz w:val="24"/>
        </w:rPr>
      </w:pPr>
      <w:r w:rsidRPr="00834674">
        <w:t xml:space="preserve">A standard approach to apply PointNet++ is to propose 3D bounding boxes is to follow suit with the standard box proposal methods by proposing the boxes that has dense objects within. This approach is not favourable in 3D proposals for a few reasons, firstly, the inherent </w:t>
      </w:r>
      <w:r w:rsidRPr="00834674">
        <w:lastRenderedPageBreak/>
        <w:t>sparsity in point clouds and secondly, depth sensors tend to capture only the surface of the objects in the scene, so the centers of the objects are usually spatially in a void place in that point cloud. Herein comes VoteNet to leverage Hough Voting and customize to establish a relationship between the centers and the points, which after aggregation are used to generate bounding box proposals. </w:t>
      </w:r>
    </w:p>
    <w:p w14:paraId="6C662323" w14:textId="012A9DFF" w:rsidR="00834674" w:rsidRDefault="00834674" w:rsidP="00834674">
      <w:r w:rsidRPr="00834674">
        <w:t>The input is first sampled through the backbone network a set of seed points is sampled, from which feature are derived and votes are generated. The votes, as aforementioned are targeted to indicate an object’s bounding box’s center location and to generate the bounding box proposals they are clustered and aggregated through a learning module.</w:t>
      </w:r>
    </w:p>
    <w:p w14:paraId="5AFBF8F5" w14:textId="56A17AD7" w:rsidR="00FB3596" w:rsidRPr="00834674" w:rsidRDefault="00FB3596" w:rsidP="00FB3596">
      <w:pPr>
        <w:pStyle w:val="berschrift3"/>
        <w:rPr>
          <w:rFonts w:ascii="Times New Roman" w:hAnsi="Times New Roman"/>
          <w:sz w:val="24"/>
        </w:rPr>
      </w:pPr>
      <w:r>
        <w:t>PointNet</w:t>
      </w:r>
    </w:p>
    <w:p w14:paraId="122A7A1D" w14:textId="77777777" w:rsidR="00FB3596" w:rsidRPr="00FB3596" w:rsidRDefault="00FB3596" w:rsidP="00FB3596">
      <w:pPr>
        <w:rPr>
          <w:rFonts w:ascii="Times New Roman" w:hAnsi="Times New Roman"/>
          <w:sz w:val="24"/>
        </w:rPr>
      </w:pPr>
      <w:r w:rsidRPr="00FB3596">
        <w:t xml:space="preserve">PointNet is a unified approach that  consumes point clouds directly as inputs and outputs labels and/semantic labels, labels are generated per point in the point set. The authors of pointnet argue that it has a simple architecture. Each point is processed individually as a coordinate </w:t>
      </w:r>
      <w:r w:rsidRPr="00FB3596">
        <w:rPr>
          <w:sz w:val="20"/>
          <w:szCs w:val="20"/>
        </w:rPr>
        <w:t>(</w:t>
      </w:r>
      <w:r w:rsidRPr="00FB3596">
        <w:rPr>
          <w:i/>
          <w:iCs/>
          <w:sz w:val="20"/>
          <w:szCs w:val="20"/>
        </w:rPr>
        <w:t>x; y; z</w:t>
      </w:r>
      <w:r w:rsidRPr="00FB3596">
        <w:rPr>
          <w:sz w:val="20"/>
          <w:szCs w:val="20"/>
        </w:rPr>
        <w:t>), the paper leverages the use of symmetric functions, such as max pool, and including an MLP (Multi Layer Perceptron). The network then learns special relationships between interesting points in the given input set, the selection grounds are embedded in the network parameters. The final layers are fully connected layers that aggregate the learned features into a ‘global’ descriptor for the shapes in the case of shape classification and the point labels in the case of segmentation. [PointNet]</w:t>
      </w:r>
    </w:p>
    <w:p w14:paraId="029B637C" w14:textId="14D57891" w:rsidR="00FB3596" w:rsidRDefault="00FB3596" w:rsidP="00FB3596">
      <w:pPr>
        <w:rPr>
          <w:sz w:val="20"/>
          <w:szCs w:val="20"/>
        </w:rPr>
      </w:pPr>
      <w:r w:rsidRPr="00FB3596">
        <w:rPr>
          <w:sz w:val="20"/>
          <w:szCs w:val="20"/>
        </w:rPr>
        <w:t>Fig.  (7) illustrates the architecture of PointNet according to [PointNet]</w:t>
      </w:r>
    </w:p>
    <w:p w14:paraId="5C7F0CE5" w14:textId="19E99717" w:rsidR="00FB3596" w:rsidRPr="00FB3596" w:rsidRDefault="00FB3596" w:rsidP="00FB3596">
      <w:pPr>
        <w:pStyle w:val="CVTFig"/>
        <w:rPr>
          <w:rFonts w:ascii="Times New Roman" w:hAnsi="Times New Roman"/>
          <w:sz w:val="24"/>
        </w:rPr>
      </w:pPr>
      <w:r>
        <w:rPr>
          <w:bdr w:val="none" w:sz="0" w:space="0" w:color="auto" w:frame="1"/>
        </w:rPr>
        <w:drawing>
          <wp:inline distT="0" distB="0" distL="0" distR="0" wp14:anchorId="36135A1E" wp14:editId="77768C19">
            <wp:extent cx="4886325" cy="182880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6325" cy="1828800"/>
                    </a:xfrm>
                    <a:prstGeom prst="rect">
                      <a:avLst/>
                    </a:prstGeom>
                    <a:noFill/>
                    <a:ln>
                      <a:noFill/>
                    </a:ln>
                  </pic:spPr>
                </pic:pic>
              </a:graphicData>
            </a:graphic>
          </wp:inline>
        </w:drawing>
      </w:r>
    </w:p>
    <w:p w14:paraId="1E71BBE7" w14:textId="77777777" w:rsidR="00FB3596" w:rsidRPr="00FB3596" w:rsidRDefault="00FB3596" w:rsidP="00FB3596">
      <w:pPr>
        <w:pStyle w:val="Beschriftung"/>
        <w:rPr>
          <w:rFonts w:ascii="Times New Roman" w:hAnsi="Times New Roman"/>
          <w:sz w:val="24"/>
        </w:rPr>
      </w:pPr>
      <w:r w:rsidRPr="00FB3596">
        <w:t>Fig. (8): Architecture of PointNet</w:t>
      </w:r>
    </w:p>
    <w:p w14:paraId="2A340D0A" w14:textId="0EE6B5AB" w:rsidR="00834674" w:rsidRDefault="00834674" w:rsidP="00834674"/>
    <w:p w14:paraId="43D4278E" w14:textId="1390E4F1" w:rsidR="00FB3596" w:rsidRDefault="00FB3596" w:rsidP="009E085E">
      <w:pPr>
        <w:pStyle w:val="berschrift3"/>
      </w:pPr>
      <w:r>
        <w:t>PointNet++</w:t>
      </w:r>
    </w:p>
    <w:p w14:paraId="1C172720" w14:textId="77777777" w:rsidR="00FB3596" w:rsidRPr="00FB3596" w:rsidRDefault="00FB3596" w:rsidP="009E085E">
      <w:pPr>
        <w:rPr>
          <w:rFonts w:ascii="Times New Roman" w:hAnsi="Times New Roman"/>
          <w:sz w:val="24"/>
        </w:rPr>
      </w:pPr>
      <w:r w:rsidRPr="00FB3596">
        <w:t xml:space="preserve">One of the problems that lead to the inception of PointNet++ is that PointNet does not capture local structures into features, it rather constructs the relationship function based on the whole consumed point cloud, regardless of the individual and distinct geometries embedded within the point cloud. CNNs takes datapoints in grid-like shapes and is able to capture features in different scales and among different resolutions. The field receptivity of the neurons are proportional to weather the levels are low or high, the authors of PointNet++ argue </w:t>
      </w:r>
      <w:r w:rsidRPr="00FB3596">
        <w:lastRenderedPageBreak/>
        <w:t>that abstracting local patterns in a more explicit way allows for better generalization regarding the network parameters when the network is shown net data. [PointNet++]</w:t>
      </w:r>
    </w:p>
    <w:p w14:paraId="3F44B7E3" w14:textId="77777777" w:rsidR="00FB3596" w:rsidRPr="00FB3596" w:rsidRDefault="00FB3596" w:rsidP="00FB3596">
      <w:pPr>
        <w:spacing w:after="0" w:line="240" w:lineRule="auto"/>
        <w:jc w:val="left"/>
        <w:rPr>
          <w:rFonts w:ascii="Times New Roman" w:hAnsi="Times New Roman"/>
          <w:sz w:val="24"/>
        </w:rPr>
      </w:pPr>
    </w:p>
    <w:p w14:paraId="4A4F6152" w14:textId="77777777" w:rsidR="00FB3596" w:rsidRPr="00FB3596" w:rsidRDefault="00FB3596" w:rsidP="009E085E">
      <w:pPr>
        <w:rPr>
          <w:rFonts w:ascii="Times New Roman" w:hAnsi="Times New Roman"/>
          <w:sz w:val="24"/>
        </w:rPr>
      </w:pPr>
      <w:r w:rsidRPr="00FB3596">
        <w:t>PoitNet++ hence processes points hierarchically, the points are partitioned according to a defined distance metric, and the features are extracted from these points in a manner similar to that of CNNs, these features are then aggregated further into a larger point feature hierarchy, and so on the process is undertaken from the bottom up until the whole point cloud is enveloped in-whole. [PointNet++]</w:t>
      </w:r>
    </w:p>
    <w:p w14:paraId="6255692B" w14:textId="77777777" w:rsidR="00FB3596" w:rsidRPr="00FB3596" w:rsidRDefault="00FB3596" w:rsidP="009E085E">
      <w:pPr>
        <w:rPr>
          <w:rFonts w:ascii="Times New Roman" w:hAnsi="Times New Roman"/>
          <w:sz w:val="24"/>
        </w:rPr>
      </w:pPr>
      <w:r w:rsidRPr="00FB3596">
        <w:t>The generation of the overlapping in the point set is first by selecting centroids of the areas of interest with the aid of the FPS (Farthest Point Sampling) algorithm. [PointNet++]</w:t>
      </w:r>
    </w:p>
    <w:p w14:paraId="01B0836C" w14:textId="77777777" w:rsidR="00FB3596" w:rsidRPr="00FB3596" w:rsidRDefault="00FB3596" w:rsidP="009E085E">
      <w:pPr>
        <w:rPr>
          <w:rFonts w:ascii="Times New Roman" w:hAnsi="Times New Roman"/>
          <w:sz w:val="24"/>
        </w:rPr>
      </w:pPr>
      <w:r w:rsidRPr="00FB3596">
        <w:t>Fig. (9) demonstrated the architecture of PointNet++ according to [PointNet++]</w:t>
      </w:r>
    </w:p>
    <w:p w14:paraId="38ABA0FB" w14:textId="22D32608" w:rsidR="00FB3596" w:rsidRPr="00834674" w:rsidRDefault="00FB3596" w:rsidP="009E085E">
      <w:pPr>
        <w:pStyle w:val="CVTFig"/>
      </w:pPr>
      <w:r>
        <w:rPr>
          <w:bdr w:val="none" w:sz="0" w:space="0" w:color="auto" w:frame="1"/>
        </w:rPr>
        <w:drawing>
          <wp:inline distT="0" distB="0" distL="0" distR="0" wp14:anchorId="140918B4" wp14:editId="6194C194">
            <wp:extent cx="4572000" cy="1914525"/>
            <wp:effectExtent l="0" t="0" r="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72000" cy="1914525"/>
                    </a:xfrm>
                    <a:prstGeom prst="rect">
                      <a:avLst/>
                    </a:prstGeom>
                    <a:noFill/>
                    <a:ln>
                      <a:noFill/>
                    </a:ln>
                  </pic:spPr>
                </pic:pic>
              </a:graphicData>
            </a:graphic>
          </wp:inline>
        </w:drawing>
      </w:r>
    </w:p>
    <w:p w14:paraId="6F89AC35" w14:textId="24899598" w:rsidR="003570C7" w:rsidRDefault="00FB3596" w:rsidP="009E085E">
      <w:pPr>
        <w:pStyle w:val="Beschriftung"/>
      </w:pPr>
      <w:r>
        <w:t>Fig. (9) Architecture of PointNet++</w:t>
      </w:r>
    </w:p>
    <w:p w14:paraId="4D3CBC5D" w14:textId="6BE191A2" w:rsidR="00F97A41" w:rsidRDefault="00F97A41" w:rsidP="00F97A41">
      <w:pPr>
        <w:pStyle w:val="CVTH4"/>
      </w:pPr>
      <w:r>
        <w:t>Hierarchical Point Set Feature Learning</w:t>
      </w:r>
    </w:p>
    <w:p w14:paraId="0095B69D" w14:textId="77777777" w:rsidR="00F97A41" w:rsidRPr="00F97A41" w:rsidRDefault="00F97A41" w:rsidP="00F97A41">
      <w:pPr>
        <w:rPr>
          <w:rFonts w:ascii="Times New Roman" w:hAnsi="Times New Roman"/>
          <w:sz w:val="24"/>
        </w:rPr>
      </w:pPr>
      <w:r w:rsidRPr="00F97A41">
        <w:t>As aforementioned and in contrast to PointNet that lumps features from point sets using a max pool operation, PointNet++ does this feature lumping in a bottom-up approach in what is called hierarchical feature learning. </w:t>
      </w:r>
    </w:p>
    <w:p w14:paraId="0A8B5080" w14:textId="77777777" w:rsidR="00F97A41" w:rsidRPr="00F97A41" w:rsidRDefault="00F97A41" w:rsidP="00F97A41">
      <w:pPr>
        <w:rPr>
          <w:rFonts w:ascii="Times New Roman" w:hAnsi="Times New Roman"/>
          <w:sz w:val="24"/>
        </w:rPr>
      </w:pPr>
      <w:r w:rsidRPr="00F97A41">
        <w:t>As seen in Fig. (9) in the feature abstraction layers 3 types of processing take place, firstly sampling the points (sampling layer), grouping points (grouping layer) and the PointNet layer.</w:t>
      </w:r>
    </w:p>
    <w:p w14:paraId="1D9BE49A" w14:textId="77777777" w:rsidR="00F97A41" w:rsidRPr="00F97A41" w:rsidRDefault="00F97A41" w:rsidP="00F97A41">
      <w:pPr>
        <w:rPr>
          <w:rFonts w:ascii="Times New Roman" w:hAnsi="Times New Roman"/>
          <w:sz w:val="24"/>
        </w:rPr>
      </w:pPr>
      <w:r w:rsidRPr="00F97A41">
        <w:t>The points are processed in these layers as follows: centroids are selected from the point set via a query algorithm, in PointNet++ this is FPS (Farthest Point Sampling). After that regions around these centroids are selected via the grouping layer/process. Finally, the PointNet layer then aggregates local features from these set of local points. </w:t>
      </w:r>
    </w:p>
    <w:p w14:paraId="009DA596" w14:textId="77777777" w:rsidR="00F97A41" w:rsidRPr="00F97A41" w:rsidRDefault="00F97A41" w:rsidP="00F97A41">
      <w:pPr>
        <w:rPr>
          <w:rFonts w:ascii="Times New Roman" w:hAnsi="Times New Roman"/>
          <w:sz w:val="24"/>
        </w:rPr>
      </w:pPr>
      <w:r w:rsidRPr="00F97A41">
        <w:rPr>
          <w:i/>
          <w:iCs/>
        </w:rPr>
        <w:t>Sampling Layer:</w:t>
      </w:r>
      <w:r w:rsidRPr="00F97A41">
        <w:t>  Given the point set: {</w:t>
      </w:r>
      <w:r w:rsidRPr="00F97A41">
        <w:rPr>
          <w:i/>
          <w:iCs/>
          <w:sz w:val="24"/>
        </w:rPr>
        <w:t>x</w:t>
      </w:r>
      <w:r w:rsidRPr="00F97A41">
        <w:rPr>
          <w:sz w:val="14"/>
          <w:szCs w:val="14"/>
        </w:rPr>
        <w:t>1,</w:t>
      </w:r>
      <w:r w:rsidRPr="00F97A41">
        <w:rPr>
          <w:i/>
          <w:iCs/>
          <w:sz w:val="24"/>
        </w:rPr>
        <w:t xml:space="preserve"> x</w:t>
      </w:r>
      <w:r w:rsidRPr="00F97A41">
        <w:rPr>
          <w:sz w:val="14"/>
          <w:szCs w:val="14"/>
        </w:rPr>
        <w:t>2,…,</w:t>
      </w:r>
      <w:r w:rsidRPr="00F97A41">
        <w:rPr>
          <w:i/>
          <w:iCs/>
          <w:sz w:val="20"/>
          <w:szCs w:val="20"/>
        </w:rPr>
        <w:t xml:space="preserve"> </w:t>
      </w:r>
      <w:r w:rsidRPr="00F97A41">
        <w:rPr>
          <w:i/>
          <w:iCs/>
          <w:sz w:val="24"/>
        </w:rPr>
        <w:t>x</w:t>
      </w:r>
      <w:r w:rsidRPr="00F97A41">
        <w:rPr>
          <w:i/>
          <w:iCs/>
          <w:sz w:val="14"/>
          <w:szCs w:val="14"/>
        </w:rPr>
        <w:t>n</w:t>
      </w:r>
      <w:r w:rsidRPr="00F97A41">
        <w:t>} as input to the network, the FPS algorithm is deployed to select a subse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r w:rsidRPr="00F97A41">
        <w:rPr>
          <w:i/>
          <w:iCs/>
          <w:sz w:val="24"/>
        </w:rPr>
        <w:t>x</w:t>
      </w:r>
      <w:r w:rsidRPr="00F97A41">
        <w:rPr>
          <w:i/>
          <w:iCs/>
          <w:sz w:val="14"/>
          <w:szCs w:val="14"/>
        </w:rPr>
        <w:t>i</w:t>
      </w:r>
      <w:r w:rsidRPr="00F97A41">
        <w:rPr>
          <w:i/>
          <w:iCs/>
          <w:sz w:val="12"/>
          <w:szCs w:val="12"/>
        </w:rPr>
        <w:t>m</w:t>
      </w:r>
      <w:r w:rsidRPr="00F97A41">
        <w:t xml:space="preserve">} such that </w:t>
      </w:r>
      <w:r w:rsidRPr="00F97A41">
        <w:rPr>
          <w:i/>
          <w:iCs/>
          <w:sz w:val="24"/>
        </w:rPr>
        <w:t>x</w:t>
      </w:r>
      <w:r w:rsidRPr="00F97A41">
        <w:rPr>
          <w:i/>
          <w:iCs/>
          <w:sz w:val="14"/>
          <w:szCs w:val="14"/>
        </w:rPr>
        <w:t xml:space="preserve">ij  </w:t>
      </w:r>
      <w:r w:rsidRPr="00F97A41">
        <w:t>that is the most distant point form the se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r w:rsidRPr="00F97A41">
        <w:rPr>
          <w:i/>
          <w:iCs/>
          <w:sz w:val="24"/>
        </w:rPr>
        <w:t>x</w:t>
      </w:r>
      <w:r w:rsidRPr="00F97A41">
        <w:rPr>
          <w:i/>
          <w:iCs/>
          <w:sz w:val="14"/>
          <w:szCs w:val="14"/>
        </w:rPr>
        <w:t>i</w:t>
      </w:r>
      <w:r w:rsidRPr="00F97A41">
        <w:rPr>
          <w:i/>
          <w:iCs/>
          <w:sz w:val="12"/>
          <w:szCs w:val="12"/>
        </w:rPr>
        <w:t>m</w:t>
      </w:r>
      <w:r w:rsidRPr="00F97A41">
        <w:t xml:space="preserve">}. The advantage of FPS over random sampling is that the point set is included as a whole and all of the regions of the point set are represented.  Another key feature that sets PointNet++ ahead of CNNs with reggard to data representation is that CNNs as put by the PointNet++ authors: “In contrast to CNNs that scan the vector space </w:t>
      </w:r>
      <w:r w:rsidRPr="00F97A41">
        <w:lastRenderedPageBreak/>
        <w:t>agnostic of data distribution, our sampling strategy generates receptive fields in a data dependent manner.” </w:t>
      </w:r>
    </w:p>
    <w:p w14:paraId="3AE62A5C" w14:textId="77777777" w:rsidR="00F97A41" w:rsidRPr="00F97A41" w:rsidRDefault="00F97A41" w:rsidP="00F97A41">
      <w:pPr>
        <w:rPr>
          <w:rFonts w:ascii="Times New Roman" w:hAnsi="Times New Roman"/>
          <w:sz w:val="24"/>
        </w:rPr>
      </w:pPr>
      <w:r w:rsidRPr="00F97A41">
        <w:rPr>
          <w:i/>
          <w:iCs/>
        </w:rPr>
        <w:t>Grouping Layer:</w:t>
      </w:r>
      <w:r w:rsidRPr="00F97A41">
        <w:t xml:space="preserve"> The input to the grouping layer is the point set of size </w:t>
      </w:r>
      <w:r w:rsidRPr="00F97A41">
        <w:rPr>
          <w:i/>
          <w:iCs/>
        </w:rPr>
        <w:t xml:space="preserve">N × </w:t>
      </w:r>
      <w:r w:rsidRPr="00F97A41">
        <w:t>(</w:t>
      </w:r>
      <w:r w:rsidRPr="00F97A41">
        <w:rPr>
          <w:i/>
          <w:iCs/>
        </w:rPr>
        <w:t xml:space="preserve">d </w:t>
      </w:r>
      <w:r w:rsidRPr="00F97A41">
        <w:t xml:space="preserve">+ </w:t>
      </w:r>
      <w:r w:rsidRPr="00F97A41">
        <w:rPr>
          <w:i/>
          <w:iCs/>
        </w:rPr>
        <w:t>C</w:t>
      </w:r>
      <w:r w:rsidRPr="00F97A41">
        <w:t xml:space="preserve">) as well the set of centroids that the sampling layer outputs. The output is a group of points of size </w:t>
      </w:r>
      <w:r w:rsidRPr="00F97A41">
        <w:rPr>
          <w:i/>
          <w:iCs/>
        </w:rPr>
        <w:t xml:space="preserve">N’ × K × </w:t>
      </w:r>
      <w:r w:rsidRPr="00F97A41">
        <w:t>(</w:t>
      </w:r>
      <w:r w:rsidRPr="00F97A41">
        <w:rPr>
          <w:i/>
          <w:iCs/>
        </w:rPr>
        <w:t xml:space="preserve">d </w:t>
      </w:r>
      <w:r w:rsidRPr="00F97A41">
        <w:t xml:space="preserve">+ </w:t>
      </w:r>
      <w:r w:rsidRPr="00F97A41">
        <w:rPr>
          <w:i/>
          <w:iCs/>
        </w:rPr>
        <w:t>C</w:t>
      </w:r>
      <w:r w:rsidRPr="00F97A41">
        <w:t>), where N’ is the number of centroids and K is the number of points within the centroid’s neighborhood. The Ball Query algorithm is deployed to limit the points in the centroid’s neighborhood number of points. </w:t>
      </w:r>
    </w:p>
    <w:p w14:paraId="2AF3CE1C" w14:textId="7D450712" w:rsidR="00F97A41" w:rsidRDefault="00F97A41" w:rsidP="00F97A41">
      <w:pPr>
        <w:rPr>
          <w:sz w:val="20"/>
          <w:szCs w:val="20"/>
        </w:rPr>
      </w:pPr>
      <w:r w:rsidRPr="00F97A41">
        <w:rPr>
          <w:i/>
          <w:iCs/>
        </w:rPr>
        <w:t xml:space="preserve">PointNet Layer:  </w:t>
      </w:r>
      <w:r w:rsidRPr="00F97A41">
        <w:t xml:space="preserve">the input is </w:t>
      </w:r>
      <w:r w:rsidRPr="00F97A41">
        <w:rPr>
          <w:i/>
          <w:iCs/>
        </w:rPr>
        <w:t xml:space="preserve">N’ </w:t>
      </w:r>
      <w:r w:rsidRPr="00F97A41">
        <w:t xml:space="preserve">local regions of points with data size </w:t>
      </w:r>
      <w:r w:rsidRPr="00F97A41">
        <w:rPr>
          <w:i/>
          <w:iCs/>
        </w:rPr>
        <w:t>N’×K×</w:t>
      </w:r>
      <w:r w:rsidRPr="00F97A41">
        <w:t>(</w:t>
      </w:r>
      <w:r w:rsidRPr="00F97A41">
        <w:rPr>
          <w:i/>
          <w:iCs/>
        </w:rPr>
        <w:t>d</w:t>
      </w:r>
      <w:r w:rsidRPr="00F97A41">
        <w:t>+</w:t>
      </w:r>
      <w:r w:rsidRPr="00F97A41">
        <w:rPr>
          <w:i/>
          <w:iCs/>
        </w:rPr>
        <w:t>C</w:t>
      </w:r>
      <w:r w:rsidRPr="00F97A41">
        <w:t xml:space="preserve">), the features of the local regions are encoded and the layers throws out an output of size: </w:t>
      </w:r>
      <w:r w:rsidRPr="00F97A41">
        <w:rPr>
          <w:i/>
          <w:iCs/>
          <w:sz w:val="20"/>
          <w:szCs w:val="20"/>
        </w:rPr>
        <w:t>N’</w:t>
      </w:r>
      <w:r w:rsidRPr="00F97A41">
        <w:rPr>
          <w:i/>
          <w:iCs/>
          <w:sz w:val="14"/>
          <w:szCs w:val="14"/>
        </w:rPr>
        <w:t xml:space="preserve"> </w:t>
      </w:r>
      <w:r w:rsidRPr="00F97A41">
        <w:rPr>
          <w:i/>
          <w:iCs/>
          <w:sz w:val="20"/>
          <w:szCs w:val="20"/>
        </w:rPr>
        <w:t xml:space="preserve">× </w:t>
      </w:r>
      <w:r w:rsidRPr="00F97A41">
        <w:rPr>
          <w:sz w:val="20"/>
          <w:szCs w:val="20"/>
        </w:rPr>
        <w:t>(</w:t>
      </w:r>
      <w:r w:rsidRPr="00F97A41">
        <w:rPr>
          <w:i/>
          <w:iCs/>
          <w:sz w:val="20"/>
          <w:szCs w:val="20"/>
        </w:rPr>
        <w:t xml:space="preserve">d </w:t>
      </w:r>
      <w:r w:rsidRPr="00F97A41">
        <w:rPr>
          <w:sz w:val="20"/>
          <w:szCs w:val="20"/>
        </w:rPr>
        <w:t>+</w:t>
      </w:r>
      <w:r>
        <w:rPr>
          <w:sz w:val="20"/>
          <w:szCs w:val="20"/>
        </w:rPr>
        <w:t xml:space="preserve"> </w:t>
      </w:r>
      <w:r w:rsidRPr="00F97A41">
        <w:rPr>
          <w:i/>
          <w:iCs/>
          <w:sz w:val="20"/>
          <w:szCs w:val="20"/>
        </w:rPr>
        <w:t>C’’</w:t>
      </w:r>
      <w:r w:rsidRPr="00F97A41">
        <w:rPr>
          <w:sz w:val="20"/>
          <w:szCs w:val="20"/>
        </w:rPr>
        <w:t>).</w:t>
      </w:r>
    </w:p>
    <w:p w14:paraId="5C2D2E61" w14:textId="573B562D" w:rsidR="00A24929" w:rsidRPr="002B4E86" w:rsidRDefault="002B4E86" w:rsidP="00F97A41">
      <w:pPr>
        <w:rPr>
          <w:color w:val="FF0000"/>
          <w:sz w:val="20"/>
          <w:szCs w:val="20"/>
        </w:rPr>
      </w:pPr>
      <w:r>
        <w:rPr>
          <w:color w:val="FF0000"/>
          <w:sz w:val="20"/>
          <w:szCs w:val="20"/>
        </w:rPr>
        <w:t xml:space="preserve">Add the above equations in the equation form and give them their own lines </w:t>
      </w:r>
    </w:p>
    <w:p w14:paraId="6D10A1A5" w14:textId="1D2BC8E7" w:rsidR="00A24929" w:rsidRDefault="00A24929" w:rsidP="00A24929">
      <w:pPr>
        <w:pStyle w:val="CVTH4"/>
      </w:pPr>
      <w:r>
        <w:t>Multi Scale Resolution:</w:t>
      </w:r>
    </w:p>
    <w:p w14:paraId="06A3AADA" w14:textId="77777777" w:rsidR="00A24929" w:rsidRDefault="00A24929" w:rsidP="00A24929">
      <w:r w:rsidRPr="00A24929">
        <w:t>It is not uncommon for point clouds to have varying densities, not only within the same point cloud, but also compared to other point clouds in the same dataset.  This is a problem, as it can be more difficult to match sparse and dense point clouds, i.e., features learned from dense point clouds/areas cannot be generalized to sparse ones/areas. </w:t>
      </w:r>
    </w:p>
    <w:p w14:paraId="45799414" w14:textId="77777777" w:rsidR="00A24929" w:rsidRDefault="00A24929" w:rsidP="00A24929">
      <w:r>
        <w:t>This is where Multi Scale Resolution comes to play, as shown in Fig. (10)</w:t>
      </w:r>
    </w:p>
    <w:p w14:paraId="33C703F6" w14:textId="3F29E66C" w:rsidR="00A24929" w:rsidRPr="00F97A41" w:rsidRDefault="00A24929" w:rsidP="00A24929">
      <w:pPr>
        <w:pStyle w:val="CVTFig"/>
        <w:rPr>
          <w:rFonts w:ascii="Times New Roman" w:hAnsi="Times New Roman"/>
          <w:sz w:val="24"/>
        </w:rPr>
      </w:pPr>
      <w:r>
        <w:br/>
      </w:r>
      <w:r>
        <w:rPr>
          <w:bdr w:val="none" w:sz="0" w:space="0" w:color="auto" w:frame="1"/>
        </w:rPr>
        <w:drawing>
          <wp:inline distT="0" distB="0" distL="0" distR="0" wp14:anchorId="27D9B145" wp14:editId="796E28C6">
            <wp:extent cx="4371975" cy="300037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71975" cy="3000375"/>
                    </a:xfrm>
                    <a:prstGeom prst="rect">
                      <a:avLst/>
                    </a:prstGeom>
                    <a:noFill/>
                    <a:ln>
                      <a:noFill/>
                    </a:ln>
                  </pic:spPr>
                </pic:pic>
              </a:graphicData>
            </a:graphic>
          </wp:inline>
        </w:drawing>
      </w:r>
    </w:p>
    <w:p w14:paraId="542D018D" w14:textId="77777777" w:rsidR="00A24929" w:rsidRPr="00A24929" w:rsidRDefault="00A24929" w:rsidP="00A24929">
      <w:pPr>
        <w:pStyle w:val="Beschriftung"/>
        <w:rPr>
          <w:rFonts w:ascii="Times New Roman" w:hAnsi="Times New Roman"/>
          <w:sz w:val="24"/>
        </w:rPr>
      </w:pPr>
      <w:r w:rsidRPr="00A24929">
        <w:t>Fig. (10): Multi Scale Resolution, as seen in [PointNet++]</w:t>
      </w:r>
    </w:p>
    <w:p w14:paraId="6818231E" w14:textId="77777777" w:rsidR="00A24929" w:rsidRPr="00A24929" w:rsidRDefault="00A24929" w:rsidP="00A24929">
      <w:pPr>
        <w:rPr>
          <w:rFonts w:ascii="Times New Roman" w:hAnsi="Times New Roman"/>
          <w:sz w:val="24"/>
        </w:rPr>
      </w:pPr>
      <w:r w:rsidRPr="00A24929">
        <w:t>It is used to capture the features in multiple scales, mainly done by applying grouping layers that would then be the input to PointNet but this is done in different scales. The features are then concatenated, solving the dense vs. sparse point cloud problem. </w:t>
      </w:r>
    </w:p>
    <w:p w14:paraId="479CF70D" w14:textId="77777777" w:rsidR="00F97A41" w:rsidRPr="00F97A41" w:rsidRDefault="00F97A41" w:rsidP="00F97A41">
      <w:pPr>
        <w:pStyle w:val="CVTH4"/>
      </w:pPr>
    </w:p>
    <w:p w14:paraId="00814522" w14:textId="19B0B20E" w:rsidR="009B0B5A" w:rsidRDefault="00377D4A" w:rsidP="00D7121A">
      <w:pPr>
        <w:pStyle w:val="berschrift3"/>
      </w:pPr>
      <w:r>
        <w:lastRenderedPageBreak/>
        <w:t>Hough Voting and the Hough Transform:</w:t>
      </w:r>
    </w:p>
    <w:p w14:paraId="545B1B21" w14:textId="77777777" w:rsidR="00377D4A" w:rsidRPr="00377D4A" w:rsidRDefault="00377D4A" w:rsidP="00377D4A">
      <w:pPr>
        <w:rPr>
          <w:rFonts w:ascii="Times New Roman" w:hAnsi="Times New Roman"/>
          <w:sz w:val="24"/>
        </w:rPr>
      </w:pPr>
      <w:r w:rsidRPr="00377D4A">
        <w:t>Introduced in the late 1950s, it is originally used to detect patterns in a set of points in some arbitrary coordinate system, but extends this pattern detection to peak detection in the parametric space.</w:t>
      </w:r>
    </w:p>
    <w:p w14:paraId="462C9907" w14:textId="77777777" w:rsidR="00377D4A" w:rsidRPr="00377D4A" w:rsidRDefault="00377D4A" w:rsidP="00377D4A">
      <w:pPr>
        <w:rPr>
          <w:rFonts w:ascii="Times New Roman" w:hAnsi="Times New Roman"/>
          <w:sz w:val="24"/>
        </w:rPr>
      </w:pPr>
      <w:r w:rsidRPr="00377D4A">
        <w:t>It achieves this by finding the parameters that correspond to these patterns [JIllingeorth-ASurveyoftheHoughTransform]. The patters are transformed into another space in which the derived features will be mapped in a compact way [JIllingeorth-ASurveyoftheHoughTransform]. Hence the HT transforms the detection problem into a space where they can more easily solved problem of peak detection [JIllingeorth-ASurveyoftheHoughTransform].  </w:t>
      </w:r>
    </w:p>
    <w:p w14:paraId="37F78BCB" w14:textId="67A6C015" w:rsidR="00377D4A" w:rsidRDefault="00377D4A" w:rsidP="00377D4A">
      <w:r w:rsidRPr="00377D4A">
        <w:t> Furthermore, in the context of object detection the Hough Voting or the Hough Transform is used to detect abnormal or complex objects in image patches. [24] introduced implicit shape methods, other work used it for plane extraction from 3D point clouds and pose estimation [VoteNet]. Hough Voting has also been combined with learning techniques. (All paragraph [VoteNet], cite it everywhere outside of the part with [24] and [JIllingeorth-ASurveyoftheHoughTransform]).</w:t>
      </w:r>
    </w:p>
    <w:p w14:paraId="51B0D7A2" w14:textId="2BC70305" w:rsidR="00D7121A" w:rsidRDefault="00377D4A" w:rsidP="00377D4A">
      <w:r>
        <w:t>[24] Bastian Leibe, Ales Leonardis, and Bernt Schiele. Robust object detection with interleaved categorization and segmentation. International journal of computer vision, 77(1- 3):259–289, 2008. 2, 3</w:t>
      </w:r>
    </w:p>
    <w:p w14:paraId="0CCB96CF" w14:textId="77777777" w:rsidR="00D7121A" w:rsidRDefault="00D7121A" w:rsidP="00377D4A"/>
    <w:p w14:paraId="3653B079" w14:textId="158827B8" w:rsidR="00D7121A" w:rsidRDefault="00D7121A" w:rsidP="00D7121A">
      <w:pPr>
        <w:pStyle w:val="CVTH4"/>
      </w:pPr>
      <w:r>
        <w:t>Deep Hough Voting</w:t>
      </w:r>
    </w:p>
    <w:p w14:paraId="1AE45D8F" w14:textId="77777777" w:rsidR="00B967FA" w:rsidRPr="00B967FA" w:rsidRDefault="00B967FA" w:rsidP="00B967FA">
      <w:pPr>
        <w:rPr>
          <w:rFonts w:ascii="Times New Roman" w:hAnsi="Times New Roman"/>
          <w:sz w:val="24"/>
        </w:rPr>
      </w:pPr>
      <w:r w:rsidRPr="00B967FA">
        <w:t>VoteNet leverages Hough Voting in 2 distinct ways, the first one is by establishing that voting based detection is more compatible with point sets that are sparse, as the Region Proposal Networks (RPN) will have to extra computations in void or sparse areas. Secondly, the information is aggregated and is built up from small sets up to engulfing the whole point set (point cloud). </w:t>
      </w:r>
    </w:p>
    <w:p w14:paraId="45E5E794" w14:textId="77777777" w:rsidR="00B967FA" w:rsidRPr="00B967FA" w:rsidRDefault="00B967FA" w:rsidP="00B967FA">
      <w:pPr>
        <w:rPr>
          <w:rFonts w:ascii="Times New Roman" w:hAnsi="Times New Roman"/>
          <w:sz w:val="24"/>
        </w:rPr>
      </w:pPr>
      <w:r w:rsidRPr="00B967FA">
        <w:t>To adapt the concept of Hough Voting into a 3D state-of-the-art VoteNet follows the following approach: </w:t>
      </w:r>
    </w:p>
    <w:p w14:paraId="1FF1EE30" w14:textId="77777777" w:rsidR="00B967FA" w:rsidRPr="00B967FA" w:rsidRDefault="00B967FA" w:rsidP="00B967FA">
      <w:pPr>
        <w:rPr>
          <w:rFonts w:ascii="Times New Roman" w:hAnsi="Times New Roman"/>
          <w:sz w:val="24"/>
        </w:rPr>
      </w:pPr>
      <w:r w:rsidRPr="00B967FA">
        <w:t>Firstly, interest points are selected in line with the aforementioned information. The Votes are then generated via a learning module the is part of the larger neural network. These votes are then aggregated and ‘bad’ votes are then excluded. Finally using these aggregated features and votes objects are proposed, the proposal is in the form of location of the object in the particular coordinate frame, the dimensions and orientation of the bounding box that are generated via the bounding box and finally, the semantic class. Fig. (11) illustrated the architecture of VoteNet. </w:t>
      </w:r>
    </w:p>
    <w:p w14:paraId="23687F1C" w14:textId="01B7FD80" w:rsidR="00B967FA" w:rsidRDefault="00B967FA" w:rsidP="00B967FA">
      <w:pPr>
        <w:pStyle w:val="CVTFig"/>
      </w:pPr>
      <w:r>
        <w:rPr>
          <w:bdr w:val="none" w:sz="0" w:space="0" w:color="auto" w:frame="1"/>
        </w:rPr>
        <w:lastRenderedPageBreak/>
        <w:drawing>
          <wp:inline distT="0" distB="0" distL="0" distR="0" wp14:anchorId="6A58F5B8" wp14:editId="23D3718D">
            <wp:extent cx="4572000" cy="195262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72000" cy="1952625"/>
                    </a:xfrm>
                    <a:prstGeom prst="rect">
                      <a:avLst/>
                    </a:prstGeom>
                    <a:noFill/>
                    <a:ln>
                      <a:noFill/>
                    </a:ln>
                  </pic:spPr>
                </pic:pic>
              </a:graphicData>
            </a:graphic>
          </wp:inline>
        </w:drawing>
      </w:r>
    </w:p>
    <w:p w14:paraId="036868E9" w14:textId="77777777" w:rsidR="00D7121A" w:rsidRPr="00377D4A" w:rsidRDefault="00D7121A" w:rsidP="00D7121A">
      <w:pPr>
        <w:pStyle w:val="CVTH4"/>
        <w:rPr>
          <w:rFonts w:ascii="Times New Roman" w:hAnsi="Times New Roman"/>
          <w:sz w:val="24"/>
        </w:rPr>
      </w:pPr>
    </w:p>
    <w:p w14:paraId="21AB8EFE" w14:textId="77777777" w:rsidR="00B967FA" w:rsidRPr="00B967FA" w:rsidRDefault="00B967FA" w:rsidP="00B967FA">
      <w:pPr>
        <w:pStyle w:val="Beschriftung"/>
        <w:rPr>
          <w:rFonts w:ascii="Times New Roman" w:hAnsi="Times New Roman"/>
          <w:sz w:val="24"/>
        </w:rPr>
      </w:pPr>
      <w:r w:rsidRPr="00B967FA">
        <w:t>Fig. (11) architecture of VoteNet</w:t>
      </w:r>
    </w:p>
    <w:p w14:paraId="2AAB74B1" w14:textId="77777777" w:rsidR="00377D4A" w:rsidRDefault="00377D4A" w:rsidP="00377D4A">
      <w:pPr>
        <w:pStyle w:val="CVTH4"/>
      </w:pPr>
    </w:p>
    <w:p w14:paraId="4A8B8BEE" w14:textId="45261717" w:rsidR="00377D4A" w:rsidRDefault="00377D4A" w:rsidP="00377D4A">
      <w:pPr>
        <w:pStyle w:val="CVTH4"/>
      </w:pPr>
    </w:p>
    <w:p w14:paraId="6150A9E4" w14:textId="2B80BC5C" w:rsidR="00377D4A" w:rsidRDefault="00B967FA" w:rsidP="00B967FA">
      <w:pPr>
        <w:pStyle w:val="berschrift1"/>
      </w:pPr>
      <w:r>
        <w:lastRenderedPageBreak/>
        <w:t xml:space="preserve">Implementation </w:t>
      </w:r>
    </w:p>
    <w:p w14:paraId="0CFE3584" w14:textId="77777777" w:rsidR="00BA03FB" w:rsidRPr="00BA03FB" w:rsidRDefault="00BA03FB" w:rsidP="00BA03FB">
      <w:pPr>
        <w:rPr>
          <w:rFonts w:ascii="Times New Roman" w:hAnsi="Times New Roman"/>
          <w:sz w:val="24"/>
        </w:rPr>
      </w:pPr>
      <w:r w:rsidRPr="00BA03FB">
        <w:t>In this chapter the implementation details will be illustrated as well as dataset preparation, training and results. </w:t>
      </w:r>
    </w:p>
    <w:p w14:paraId="0F57BD42" w14:textId="77777777" w:rsidR="00BA03FB" w:rsidRPr="00BA03FB" w:rsidRDefault="00BA03FB" w:rsidP="00BA03FB">
      <w:pPr>
        <w:rPr>
          <w:rFonts w:ascii="Times New Roman" w:hAnsi="Times New Roman"/>
          <w:sz w:val="24"/>
        </w:rPr>
      </w:pPr>
      <w:r w:rsidRPr="00BA03FB">
        <w:t>To achieve good results on a state-of-the art, a careful implementation of the code to fit a certain application is of the essence, this includes diving into the code base to understand and verify the results on benchmark datasets to consequently training on a custom dataset. </w:t>
      </w:r>
    </w:p>
    <w:p w14:paraId="34043836" w14:textId="77777777" w:rsidR="00BA03FB" w:rsidRPr="00BA03FB" w:rsidRDefault="00BA03FB" w:rsidP="00BA03FB">
      <w:pPr>
        <w:spacing w:after="0" w:line="240" w:lineRule="auto"/>
        <w:jc w:val="left"/>
        <w:rPr>
          <w:rFonts w:ascii="Times New Roman" w:hAnsi="Times New Roman"/>
          <w:sz w:val="24"/>
        </w:rPr>
      </w:pPr>
    </w:p>
    <w:p w14:paraId="20ED420A" w14:textId="7A1BF21C" w:rsidR="00BA03FB" w:rsidRDefault="00BA03FB" w:rsidP="00BA03FB">
      <w:pPr>
        <w:pStyle w:val="berschrift2"/>
      </w:pPr>
      <w:r w:rsidRPr="00BA03FB">
        <w:t xml:space="preserve">2D to 3D </w:t>
      </w:r>
      <w:r w:rsidR="000152D5">
        <w:t>M</w:t>
      </w:r>
      <w:r w:rsidRPr="00BA03FB">
        <w:t>ethods</w:t>
      </w:r>
    </w:p>
    <w:p w14:paraId="39C2BCA5" w14:textId="3CFFFF4C" w:rsidR="00BA03FB" w:rsidRPr="00BA03FB" w:rsidRDefault="00BA03FB" w:rsidP="00BA03FB">
      <w:r>
        <w:t>These methods try to leverage the use of both 2D and 3D, harnessing the well-established knowledge in 2D Computer Vision with Convolutionsl Neural Networks (CNNs)</w:t>
      </w:r>
      <w:r w:rsidR="00C1330B">
        <w:t xml:space="preserve"> and uses point cloud coordinates to determine the position</w:t>
      </w:r>
      <w:r w:rsidR="005F73FA">
        <w:t xml:space="preserve">. </w:t>
      </w:r>
    </w:p>
    <w:p w14:paraId="490B4BFB" w14:textId="168B40D1" w:rsidR="00BA03FB" w:rsidRPr="00BA03FB" w:rsidRDefault="00BA03FB" w:rsidP="00BA03FB">
      <w:pPr>
        <w:pStyle w:val="berschrift3"/>
        <w:rPr>
          <w:rFonts w:ascii="Times New Roman" w:hAnsi="Times New Roman"/>
          <w:sz w:val="24"/>
        </w:rPr>
      </w:pPr>
      <w:r w:rsidRPr="00BA03FB">
        <w:t>MobileNet-V1 and OpenCV</w:t>
      </w:r>
    </w:p>
    <w:p w14:paraId="516EA790" w14:textId="77777777" w:rsidR="00BA03FB" w:rsidRPr="00BA03FB" w:rsidRDefault="00BA03FB" w:rsidP="0022260C">
      <w:pPr>
        <w:rPr>
          <w:rFonts w:ascii="Times New Roman" w:hAnsi="Times New Roman"/>
          <w:sz w:val="24"/>
        </w:rPr>
      </w:pPr>
      <w:r w:rsidRPr="00BA03FB">
        <w:t>The idea is to utilize a trained MobileNet-V1, use the checkpoint to generate bounding box proposals and then leverage the x and y coordinates of the bounding box to re-reflect those on the point cloud, setting an approximate location to where the points constituting the object in the point cloud are. </w:t>
      </w:r>
    </w:p>
    <w:p w14:paraId="1D1F0ED0" w14:textId="021E833B" w:rsidR="00BA03FB" w:rsidRDefault="00BA03FB" w:rsidP="0022260C">
      <w:r w:rsidRPr="00BA03FB">
        <w:t xml:space="preserve">This is then followed by a depth calculation, which in this case calculated as the average z-coordinate of all of the isolated points deemed belonging to the object by the 2D network. This is carried out with the aid of OpenCV’s “DNN” module, the depth is then calculated using the cameras pipeline and the information is combined into an OpenCV label, Fig. (12) demonstrates an example of the results.  </w:t>
      </w:r>
    </w:p>
    <w:p w14:paraId="679D0DC0" w14:textId="2BAE48AD" w:rsidR="007460CF" w:rsidRPr="00BA03FB" w:rsidRDefault="007460CF" w:rsidP="00265A20">
      <w:pPr>
        <w:pStyle w:val="CVTFig"/>
        <w:rPr>
          <w:rFonts w:ascii="Times New Roman" w:hAnsi="Times New Roman"/>
          <w:sz w:val="24"/>
        </w:rPr>
      </w:pPr>
      <w:r>
        <w:rPr>
          <w:bdr w:val="none" w:sz="0" w:space="0" w:color="auto" w:frame="1"/>
        </w:rPr>
        <w:lastRenderedPageBreak/>
        <w:drawing>
          <wp:inline distT="0" distB="0" distL="0" distR="0" wp14:anchorId="757F00E9" wp14:editId="6EED965C">
            <wp:extent cx="3181350" cy="42291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81350" cy="4229100"/>
                    </a:xfrm>
                    <a:prstGeom prst="rect">
                      <a:avLst/>
                    </a:prstGeom>
                    <a:noFill/>
                    <a:ln>
                      <a:noFill/>
                    </a:ln>
                  </pic:spPr>
                </pic:pic>
              </a:graphicData>
            </a:graphic>
          </wp:inline>
        </w:drawing>
      </w:r>
    </w:p>
    <w:p w14:paraId="7CEF88C7" w14:textId="18601EDA" w:rsidR="007460CF" w:rsidRPr="00265A20" w:rsidRDefault="007460CF" w:rsidP="00265A20">
      <w:pPr>
        <w:pStyle w:val="Beschriftung"/>
      </w:pPr>
      <w:r>
        <w:t>Fig. (13) person is the label, the percentage is the confidence of the prediction and the last 0.34 is the distance from the camera in meters.</w:t>
      </w:r>
    </w:p>
    <w:p w14:paraId="7210F840" w14:textId="77777777" w:rsidR="007460CF" w:rsidRPr="007460CF" w:rsidRDefault="007460CF" w:rsidP="00265A20">
      <w:pPr>
        <w:pStyle w:val="berschrift3"/>
        <w:rPr>
          <w:rFonts w:ascii="Times New Roman" w:hAnsi="Times New Roman"/>
          <w:sz w:val="24"/>
        </w:rPr>
      </w:pPr>
      <w:r w:rsidRPr="007460CF">
        <w:t>MobileNet-V2</w:t>
      </w:r>
    </w:p>
    <w:p w14:paraId="70379F44" w14:textId="25147A04" w:rsidR="007460CF" w:rsidRPr="007460CF" w:rsidRDefault="007460CF" w:rsidP="005B1BF7">
      <w:pPr>
        <w:rPr>
          <w:rFonts w:ascii="Times New Roman" w:hAnsi="Times New Roman"/>
          <w:sz w:val="24"/>
        </w:rPr>
      </w:pPr>
      <w:r w:rsidRPr="007460CF">
        <w:t xml:space="preserve">The dataset is prepared from 2D images that are labeled in .xml format, the network is then trained to these images and labels and the checkpoint saved for inference. The 2D bounding box information is just as MobileNet-V1 used to retrieve the depth information using the corresponding z-coordinate. In the case of MobileNet-V2 this is done via the Tensorflow API (used for training as well as retrieving information such as labels, confidence for inference) and custom functions that leverage the output information from MobileNet-V2, combines it with the camera pipeline (pyrealsense) and throws out, in addition to labels and confidence scores, the distance to the object. </w:t>
      </w:r>
    </w:p>
    <w:p w14:paraId="319413FA" w14:textId="7EC98A40" w:rsidR="007460CF" w:rsidRPr="007460CF" w:rsidRDefault="007460CF" w:rsidP="00265A20">
      <w:pPr>
        <w:rPr>
          <w:rFonts w:ascii="Times New Roman" w:hAnsi="Times New Roman"/>
          <w:sz w:val="24"/>
        </w:rPr>
      </w:pPr>
      <w:r w:rsidRPr="007460CF">
        <w:t>The network is not trained from scratch, as this will be extremely lengthy until meaningful results are reached, therefore Transfer Learning is deployed in this case. Particularly, a MobileNet-V2 that is trained on the COCO dataset, which is constituted from more than 93 classes that generate ‘general’ features. After setting the checkpoint to a trained COCO dataset, the last layer of the network is fine-tuned, i.e. the weights and biases are reset. The network is then trained in this setting on the net custom dataset, and as far as 2D methods go the results obtained are good.</w:t>
      </w:r>
    </w:p>
    <w:p w14:paraId="5E949737" w14:textId="5E137577" w:rsidR="007460CF" w:rsidRPr="00265A20" w:rsidRDefault="007460CF" w:rsidP="00265A20">
      <w:pPr>
        <w:pStyle w:val="berschrift3"/>
        <w:rPr>
          <w:rFonts w:ascii="Times New Roman" w:hAnsi="Times New Roman"/>
          <w:sz w:val="24"/>
        </w:rPr>
      </w:pPr>
      <w:r w:rsidRPr="007460CF">
        <w:lastRenderedPageBreak/>
        <w:t>VoteNet, BoxNet, PointNet and PointNet++ :</w:t>
      </w:r>
    </w:p>
    <w:p w14:paraId="0579FB24" w14:textId="77777777" w:rsidR="007460CF" w:rsidRPr="007460CF" w:rsidRDefault="007460CF" w:rsidP="00265A20">
      <w:pPr>
        <w:rPr>
          <w:rFonts w:ascii="Times New Roman" w:hAnsi="Times New Roman"/>
          <w:sz w:val="24"/>
        </w:rPr>
      </w:pPr>
      <w:r w:rsidRPr="007460CF">
        <w:t>To investigate how PointNet processes the data for classification an example is taken into consideration. As PointNet consumes a subsampled version of the original point cloud. Fig. (14) illustrated the process of classifying an object by establishing geometric relations through PointNet’s symmetric functions.</w:t>
      </w:r>
    </w:p>
    <w:p w14:paraId="4B8C7303" w14:textId="510981C6" w:rsidR="007460CF" w:rsidRDefault="007460CF" w:rsidP="00BA03FB"/>
    <w:p w14:paraId="74C47A98" w14:textId="7DC596E4" w:rsidR="00265A20" w:rsidRDefault="00265A20" w:rsidP="00265A20">
      <w:pPr>
        <w:pStyle w:val="CVTFig"/>
      </w:pPr>
      <w:r>
        <w:rPr>
          <w:bdr w:val="none" w:sz="0" w:space="0" w:color="auto" w:frame="1"/>
        </w:rPr>
        <w:drawing>
          <wp:inline distT="0" distB="0" distL="0" distR="0" wp14:anchorId="2420741B" wp14:editId="38E5CD94">
            <wp:extent cx="4572000" cy="243840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72000" cy="2438400"/>
                    </a:xfrm>
                    <a:prstGeom prst="rect">
                      <a:avLst/>
                    </a:prstGeom>
                    <a:noFill/>
                    <a:ln>
                      <a:noFill/>
                    </a:ln>
                  </pic:spPr>
                </pic:pic>
              </a:graphicData>
            </a:graphic>
          </wp:inline>
        </w:drawing>
      </w:r>
    </w:p>
    <w:p w14:paraId="203A9793" w14:textId="35B6001B" w:rsidR="00265A20" w:rsidRDefault="00265A20" w:rsidP="00265A20">
      <w:pPr>
        <w:pStyle w:val="Beschriftung"/>
      </w:pPr>
      <w:r>
        <w:t>Fig. (14)</w:t>
      </w:r>
    </w:p>
    <w:p w14:paraId="222ED072" w14:textId="2E667B90" w:rsidR="00265A20" w:rsidRDefault="00265A20" w:rsidP="00BA03FB">
      <w:pPr>
        <w:rPr>
          <w:rFonts w:ascii="Calibri" w:hAnsi="Calibri" w:cs="Calibri"/>
          <w:color w:val="000000"/>
          <w:szCs w:val="22"/>
        </w:rPr>
      </w:pPr>
    </w:p>
    <w:p w14:paraId="0852F8A6" w14:textId="77777777" w:rsidR="00265A20" w:rsidRPr="00265A20" w:rsidRDefault="00265A20" w:rsidP="00265A20">
      <w:pPr>
        <w:rPr>
          <w:rFonts w:ascii="Times New Roman" w:hAnsi="Times New Roman"/>
          <w:sz w:val="24"/>
        </w:rPr>
      </w:pPr>
      <w:r w:rsidRPr="00265A20">
        <w:t>To deploy this on a larger scale, particularly, in point sets with several objects as well as to leverage this method for object detection PointNet++ is utilized as a backbone for most of 3D detection techniques that consumes the point set in an ‘as is’ fashion such as VoteNet.</w:t>
      </w:r>
    </w:p>
    <w:p w14:paraId="7219B85E" w14:textId="551C96E4" w:rsidR="00265A20" w:rsidRDefault="00265A20" w:rsidP="00265A20">
      <w:r w:rsidRPr="00265A20">
        <w:t>An example of a pretrained VoteNet is shown in Fig. (15), this network is trained with the benchmark SUNrgbd dataset (a dataset of indoor items), the point cloud in Fig. (15) is one of the validation set of the SUNrgbd dataset. </w:t>
      </w:r>
    </w:p>
    <w:p w14:paraId="44D586F0" w14:textId="77777777" w:rsidR="00097F90" w:rsidRDefault="00097F90" w:rsidP="00265A20"/>
    <w:p w14:paraId="70D1CA85" w14:textId="23F5C75B" w:rsidR="00573CF2" w:rsidRDefault="00573CF2" w:rsidP="00B770FD">
      <w:pPr>
        <w:pStyle w:val="CVTFig"/>
        <w:rPr>
          <w:rFonts w:ascii="Times New Roman" w:hAnsi="Times New Roman"/>
          <w:sz w:val="24"/>
        </w:rPr>
      </w:pPr>
      <w:r>
        <w:rPr>
          <w:bdr w:val="none" w:sz="0" w:space="0" w:color="auto" w:frame="1"/>
        </w:rPr>
        <w:lastRenderedPageBreak/>
        <w:drawing>
          <wp:inline distT="0" distB="0" distL="0" distR="0" wp14:anchorId="33D937D1" wp14:editId="2FED9884">
            <wp:extent cx="4572000" cy="264795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572000" cy="2647950"/>
                    </a:xfrm>
                    <a:prstGeom prst="rect">
                      <a:avLst/>
                    </a:prstGeom>
                    <a:noFill/>
                    <a:ln>
                      <a:noFill/>
                    </a:ln>
                  </pic:spPr>
                </pic:pic>
              </a:graphicData>
            </a:graphic>
          </wp:inline>
        </w:drawing>
      </w:r>
    </w:p>
    <w:p w14:paraId="26EDA848" w14:textId="2A0530CE" w:rsidR="00573CF2" w:rsidRDefault="00573CF2" w:rsidP="00B770FD">
      <w:pPr>
        <w:pStyle w:val="Beschriftung"/>
      </w:pPr>
      <w:r>
        <w:t>Fig. (15)</w:t>
      </w:r>
    </w:p>
    <w:p w14:paraId="0A3F5CAB" w14:textId="77777777" w:rsidR="00B770FD" w:rsidRPr="00B770FD" w:rsidRDefault="00B770FD" w:rsidP="00B770FD">
      <w:pPr>
        <w:rPr>
          <w:rFonts w:ascii="Times New Roman" w:hAnsi="Times New Roman"/>
          <w:sz w:val="24"/>
        </w:rPr>
      </w:pPr>
      <w:r w:rsidRPr="00B770FD">
        <w:t>the point cloud in Fig. (16) is taken through the RealSense, i.e., the network has not seen the point cloud before and Fig. (16) constitutes an inference example on a custom point cloud.   </w:t>
      </w:r>
    </w:p>
    <w:p w14:paraId="242E1DAA" w14:textId="29EF058E" w:rsidR="00B770FD" w:rsidRDefault="00B770FD" w:rsidP="00B770FD">
      <w:pPr>
        <w:pStyle w:val="CVTFig"/>
        <w:rPr>
          <w:rFonts w:ascii="Times New Roman" w:hAnsi="Times New Roman"/>
          <w:sz w:val="24"/>
        </w:rPr>
      </w:pPr>
      <w:r>
        <w:rPr>
          <w:bdr w:val="none" w:sz="0" w:space="0" w:color="auto" w:frame="1"/>
        </w:rPr>
        <w:drawing>
          <wp:inline distT="0" distB="0" distL="0" distR="0" wp14:anchorId="57ED4FA0" wp14:editId="45432958">
            <wp:extent cx="4572000" cy="264795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2000" cy="2647950"/>
                    </a:xfrm>
                    <a:prstGeom prst="rect">
                      <a:avLst/>
                    </a:prstGeom>
                    <a:noFill/>
                    <a:ln>
                      <a:noFill/>
                    </a:ln>
                  </pic:spPr>
                </pic:pic>
              </a:graphicData>
            </a:graphic>
          </wp:inline>
        </w:drawing>
      </w:r>
    </w:p>
    <w:p w14:paraId="51B4EFBA" w14:textId="1A156FFB" w:rsidR="00B770FD" w:rsidRDefault="00B770FD" w:rsidP="00B770FD">
      <w:pPr>
        <w:pStyle w:val="Beschriftung"/>
      </w:pPr>
      <w:r>
        <w:t>Fig. (16)</w:t>
      </w:r>
    </w:p>
    <w:p w14:paraId="4375B485" w14:textId="69932C5C" w:rsidR="00B770FD" w:rsidRDefault="00B770FD" w:rsidP="00265A20">
      <w:pPr>
        <w:rPr>
          <w:rFonts w:ascii="Calibri" w:hAnsi="Calibri" w:cs="Calibri"/>
          <w:color w:val="000000"/>
          <w:szCs w:val="22"/>
        </w:rPr>
      </w:pPr>
    </w:p>
    <w:p w14:paraId="4E19B6B7" w14:textId="46667F43" w:rsidR="00B770FD" w:rsidRDefault="00B770FD" w:rsidP="00B770FD">
      <w:r>
        <w:t>For the custom dataset and to annotate the data, LabelCloud is used, which is an Open Source software that generates 3D bounding boxes and labels for point clouds. The coordinates and the center of the</w:t>
      </w:r>
      <w:r>
        <w:t xml:space="preserve"> </w:t>
      </w:r>
      <w:r>
        <w:t>bounding box are calculated in the camera coordinate frame and are then fed to the network as Ground Truth bounding boxes. Fig. (17) illustrates an example snapshot of the Software and the point cloud.</w:t>
      </w:r>
    </w:p>
    <w:p w14:paraId="652D02AE" w14:textId="05683CB6" w:rsidR="00B770FD" w:rsidRDefault="00B770FD" w:rsidP="00B770FD">
      <w:pPr>
        <w:pStyle w:val="CVTFig"/>
        <w:rPr>
          <w:rFonts w:ascii="Times New Roman" w:hAnsi="Times New Roman"/>
          <w:sz w:val="24"/>
        </w:rPr>
      </w:pPr>
      <w:r>
        <w:rPr>
          <w:bdr w:val="none" w:sz="0" w:space="0" w:color="auto" w:frame="1"/>
        </w:rPr>
        <w:lastRenderedPageBreak/>
        <w:drawing>
          <wp:inline distT="0" distB="0" distL="0" distR="0" wp14:anchorId="481ABEBB" wp14:editId="5E753AA1">
            <wp:extent cx="4572000" cy="1876425"/>
            <wp:effectExtent l="0" t="0" r="0" b="952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72000" cy="1876425"/>
                    </a:xfrm>
                    <a:prstGeom prst="rect">
                      <a:avLst/>
                    </a:prstGeom>
                    <a:noFill/>
                    <a:ln>
                      <a:noFill/>
                    </a:ln>
                  </pic:spPr>
                </pic:pic>
              </a:graphicData>
            </a:graphic>
          </wp:inline>
        </w:drawing>
      </w:r>
    </w:p>
    <w:p w14:paraId="0AEDD136" w14:textId="6383C161" w:rsidR="00B770FD" w:rsidRPr="00265A20" w:rsidRDefault="00B770FD" w:rsidP="00B770FD">
      <w:pPr>
        <w:pStyle w:val="Beschriftung"/>
        <w:rPr>
          <w:rFonts w:ascii="Times New Roman" w:hAnsi="Times New Roman"/>
          <w:sz w:val="24"/>
        </w:rPr>
      </w:pPr>
      <w:r>
        <w:t>Fig. (17)</w:t>
      </w:r>
    </w:p>
    <w:p w14:paraId="2C9F0720" w14:textId="5694EED9" w:rsidR="00265A20" w:rsidRDefault="005B1BF7" w:rsidP="005B1BF7">
      <w:pPr>
        <w:pStyle w:val="berschrift1"/>
      </w:pPr>
      <w:r>
        <w:lastRenderedPageBreak/>
        <w:t>Results</w:t>
      </w:r>
    </w:p>
    <w:p w14:paraId="2A9BD45F" w14:textId="30892813" w:rsidR="005B1BF7" w:rsidRDefault="005B1BF7" w:rsidP="005B1BF7"/>
    <w:p w14:paraId="18D339D8" w14:textId="4F9FCD96" w:rsidR="005B1BF7" w:rsidRDefault="00097F90" w:rsidP="00097F90">
      <w:pPr>
        <w:pStyle w:val="berschrift2"/>
      </w:pPr>
      <w:r>
        <w:t>MobilenetV2:</w:t>
      </w:r>
    </w:p>
    <w:p w14:paraId="256A8D38" w14:textId="3359ACA6" w:rsidR="00097F90" w:rsidRPr="007460CF" w:rsidRDefault="00097F90" w:rsidP="00097F90">
      <w:pPr>
        <w:rPr>
          <w:rFonts w:ascii="Times New Roman" w:hAnsi="Times New Roman"/>
          <w:sz w:val="24"/>
        </w:rPr>
      </w:pPr>
      <w:r w:rsidRPr="007460CF">
        <w:t>Table (1) demonstrates the results of the training. </w:t>
      </w:r>
    </w:p>
    <w:p w14:paraId="69AEE44C" w14:textId="73DBA301" w:rsidR="00704E26" w:rsidRDefault="00704E26" w:rsidP="00704E26">
      <w:pPr>
        <w:spacing w:after="0" w:line="240" w:lineRule="auto"/>
        <w:ind w:left="360"/>
        <w:jc w:val="left"/>
        <w:textAlignment w:val="baseline"/>
        <w:rPr>
          <w:rFonts w:ascii="Calibri" w:hAnsi="Calibri" w:cs="Calibri"/>
          <w:color w:val="ADBAC7"/>
          <w:sz w:val="24"/>
        </w:rPr>
      </w:pPr>
    </w:p>
    <w:tbl>
      <w:tblPr>
        <w:tblStyle w:val="Tabellenraster"/>
        <w:tblW w:w="0" w:type="auto"/>
        <w:tblInd w:w="360" w:type="dxa"/>
        <w:tblLook w:val="04A0" w:firstRow="1" w:lastRow="0" w:firstColumn="1" w:lastColumn="0" w:noHBand="0" w:noVBand="1"/>
      </w:tblPr>
      <w:tblGrid>
        <w:gridCol w:w="1437"/>
        <w:gridCol w:w="1396"/>
        <w:gridCol w:w="1396"/>
        <w:gridCol w:w="1396"/>
        <w:gridCol w:w="1396"/>
      </w:tblGrid>
      <w:tr w:rsidR="00940CC6" w14:paraId="43A71A11" w14:textId="77777777" w:rsidTr="00940CC6">
        <w:tc>
          <w:tcPr>
            <w:tcW w:w="1437" w:type="dxa"/>
          </w:tcPr>
          <w:p w14:paraId="424EB34D" w14:textId="77777777" w:rsidR="00940CC6" w:rsidRPr="007460CF" w:rsidRDefault="00940CC6" w:rsidP="00704E26">
            <w:pPr>
              <w:spacing w:after="0" w:line="240" w:lineRule="auto"/>
              <w:jc w:val="left"/>
              <w:textAlignment w:val="baseline"/>
              <w:rPr>
                <w:rFonts w:ascii="Calibri" w:hAnsi="Calibri" w:cs="Calibri"/>
                <w:color w:val="ADBAC7"/>
                <w:sz w:val="24"/>
              </w:rPr>
            </w:pPr>
          </w:p>
        </w:tc>
        <w:tc>
          <w:tcPr>
            <w:tcW w:w="1396" w:type="dxa"/>
          </w:tcPr>
          <w:p w14:paraId="6041766D" w14:textId="2A4F37FF"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IoU</w:t>
            </w:r>
          </w:p>
        </w:tc>
        <w:tc>
          <w:tcPr>
            <w:tcW w:w="1396" w:type="dxa"/>
          </w:tcPr>
          <w:p w14:paraId="4A690B30" w14:textId="1BDAAFFE"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rea</w:t>
            </w:r>
          </w:p>
        </w:tc>
        <w:tc>
          <w:tcPr>
            <w:tcW w:w="1396" w:type="dxa"/>
          </w:tcPr>
          <w:p w14:paraId="3ADF173D" w14:textId="3F2AE49A"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Detections (Maximum number)</w:t>
            </w:r>
          </w:p>
        </w:tc>
        <w:tc>
          <w:tcPr>
            <w:tcW w:w="1396" w:type="dxa"/>
          </w:tcPr>
          <w:p w14:paraId="1B8B6118" w14:textId="77777777" w:rsidR="00940CC6" w:rsidRDefault="00940CC6" w:rsidP="00704E26">
            <w:pPr>
              <w:spacing w:after="0" w:line="240" w:lineRule="auto"/>
              <w:jc w:val="left"/>
              <w:textAlignment w:val="baseline"/>
              <w:rPr>
                <w:rFonts w:ascii="Calibri" w:hAnsi="Calibri" w:cs="Calibri"/>
                <w:color w:val="ADBAC7"/>
                <w:sz w:val="24"/>
              </w:rPr>
            </w:pPr>
          </w:p>
        </w:tc>
      </w:tr>
      <w:tr w:rsidR="00940CC6" w14:paraId="7C2B218B" w14:textId="77777777" w:rsidTr="00940CC6">
        <w:tc>
          <w:tcPr>
            <w:tcW w:w="1437" w:type="dxa"/>
          </w:tcPr>
          <w:p w14:paraId="5AB4A4B3" w14:textId="4EA0308B"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Precision (AP)</w:t>
            </w:r>
          </w:p>
        </w:tc>
        <w:tc>
          <w:tcPr>
            <w:tcW w:w="1396" w:type="dxa"/>
          </w:tcPr>
          <w:p w14:paraId="5F1F480F" w14:textId="700868F2"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4E1C49E8" w14:textId="57F499F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2E4C16AF" w14:textId="33FF47A1"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380F0367" w14:textId="42D8771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15</w:t>
            </w:r>
          </w:p>
        </w:tc>
      </w:tr>
      <w:tr w:rsidR="00940CC6" w14:paraId="7FBC6B40" w14:textId="77777777" w:rsidTr="00940CC6">
        <w:trPr>
          <w:trHeight w:val="697"/>
        </w:trPr>
        <w:tc>
          <w:tcPr>
            <w:tcW w:w="1437" w:type="dxa"/>
          </w:tcPr>
          <w:p w14:paraId="1DB2CCC1" w14:textId="2C3D0D07"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Recall (AR)</w:t>
            </w:r>
          </w:p>
        </w:tc>
        <w:tc>
          <w:tcPr>
            <w:tcW w:w="1396" w:type="dxa"/>
          </w:tcPr>
          <w:p w14:paraId="6F65DA4F" w14:textId="599CE848"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3174EC81" w14:textId="588D09E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6DA1E89A" w14:textId="748B2700"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776550AE" w14:textId="56349153"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01</w:t>
            </w:r>
          </w:p>
        </w:tc>
      </w:tr>
    </w:tbl>
    <w:p w14:paraId="4C094716" w14:textId="77777777" w:rsidR="00704E26" w:rsidRPr="007460CF" w:rsidRDefault="00704E26" w:rsidP="00704E26">
      <w:pPr>
        <w:spacing w:after="0" w:line="240" w:lineRule="auto"/>
        <w:ind w:left="360"/>
        <w:jc w:val="left"/>
        <w:textAlignment w:val="baseline"/>
        <w:rPr>
          <w:rFonts w:ascii="Calibri" w:hAnsi="Calibri" w:cs="Calibri"/>
          <w:color w:val="ADBAC7"/>
          <w:sz w:val="24"/>
        </w:rPr>
      </w:pPr>
    </w:p>
    <w:p w14:paraId="007CE15D" w14:textId="7D96A511" w:rsidR="00097F90" w:rsidRDefault="00097F90" w:rsidP="00097F90">
      <w:pPr>
        <w:spacing w:after="160" w:line="240" w:lineRule="auto"/>
        <w:jc w:val="left"/>
        <w:rPr>
          <w:rFonts w:ascii="Calibri" w:hAnsi="Calibri" w:cs="Calibri"/>
          <w:color w:val="000000"/>
          <w:szCs w:val="22"/>
        </w:rPr>
      </w:pPr>
      <w:r w:rsidRPr="007460CF">
        <w:rPr>
          <w:rFonts w:ascii="Calibri" w:hAnsi="Calibri" w:cs="Calibri"/>
          <w:color w:val="000000"/>
          <w:szCs w:val="22"/>
        </w:rPr>
        <w:t>Table (1)</w:t>
      </w:r>
    </w:p>
    <w:p w14:paraId="17477E94" w14:textId="13630D2C" w:rsidR="00704E26" w:rsidRDefault="00704E26" w:rsidP="00097F90">
      <w:pPr>
        <w:spacing w:after="160" w:line="240" w:lineRule="auto"/>
        <w:jc w:val="left"/>
        <w:rPr>
          <w:rFonts w:ascii="Calibri" w:hAnsi="Calibri" w:cs="Calibri"/>
          <w:color w:val="000000"/>
          <w:szCs w:val="22"/>
        </w:rPr>
      </w:pPr>
    </w:p>
    <w:p w14:paraId="59FD13D2" w14:textId="5CB49853" w:rsidR="00704E26" w:rsidRDefault="00704E26" w:rsidP="00097F90">
      <w:pPr>
        <w:spacing w:after="160" w:line="240" w:lineRule="auto"/>
        <w:jc w:val="left"/>
        <w:rPr>
          <w:rFonts w:ascii="Calibri" w:hAnsi="Calibri" w:cs="Calibri"/>
          <w:color w:val="000000"/>
          <w:szCs w:val="22"/>
        </w:rPr>
      </w:pPr>
      <w:r>
        <w:rPr>
          <w:rFonts w:ascii="Calibri" w:hAnsi="Calibri" w:cs="Calibri"/>
          <w:color w:val="000000"/>
          <w:szCs w:val="22"/>
        </w:rPr>
        <w:t>The loss fluctuates between 1.4 and 2.0 and settles at 1.4 in epoch ~50000</w:t>
      </w:r>
    </w:p>
    <w:p w14:paraId="24BB3003" w14:textId="77777777" w:rsidR="00704E26" w:rsidRDefault="00704E26" w:rsidP="00097F90">
      <w:pPr>
        <w:spacing w:after="160" w:line="240" w:lineRule="auto"/>
        <w:jc w:val="left"/>
        <w:rPr>
          <w:rFonts w:ascii="Calibri" w:hAnsi="Calibri" w:cs="Calibri"/>
          <w:color w:val="000000"/>
          <w:szCs w:val="22"/>
        </w:rPr>
      </w:pPr>
    </w:p>
    <w:p w14:paraId="1FCBE109" w14:textId="757B5AF6" w:rsidR="00097F90" w:rsidRDefault="00097F90" w:rsidP="00097F90">
      <w:pPr>
        <w:spacing w:after="160" w:line="240" w:lineRule="auto"/>
        <w:jc w:val="left"/>
        <w:rPr>
          <w:rFonts w:ascii="Calibri" w:hAnsi="Calibri" w:cs="Calibri"/>
          <w:color w:val="000000"/>
          <w:szCs w:val="22"/>
        </w:rPr>
      </w:pPr>
    </w:p>
    <w:p w14:paraId="3B3F311C" w14:textId="6D2F7745" w:rsidR="00097F90" w:rsidRPr="00097F90" w:rsidRDefault="00097F90" w:rsidP="00097F90">
      <w:pPr>
        <w:spacing w:after="160" w:line="240" w:lineRule="auto"/>
        <w:jc w:val="left"/>
        <w:rPr>
          <w:rFonts w:ascii="Times New Roman" w:hAnsi="Times New Roman"/>
          <w:sz w:val="24"/>
        </w:rPr>
      </w:pPr>
      <w:r w:rsidRPr="00097F90">
        <w:rPr>
          <w:rFonts w:ascii="Calibri" w:hAnsi="Calibri" w:cs="Calibri"/>
          <w:color w:val="000000"/>
          <w:szCs w:val="22"/>
        </w:rPr>
        <w:t>Table. (2) and Fig. (18)</w:t>
      </w:r>
      <w:r w:rsidR="00DF580D">
        <w:rPr>
          <w:rFonts w:ascii="Calibri" w:hAnsi="Calibri" w:cs="Calibri"/>
          <w:color w:val="000000"/>
          <w:szCs w:val="22"/>
        </w:rPr>
        <w:t xml:space="preserve"> </w:t>
      </w:r>
      <w:r w:rsidRPr="00097F90">
        <w:rPr>
          <w:rFonts w:ascii="Calibri" w:hAnsi="Calibri" w:cs="Calibri"/>
          <w:color w:val="000000"/>
          <w:szCs w:val="22"/>
        </w:rPr>
        <w:t>demonstrates the training summary of VoteNet:</w:t>
      </w:r>
    </w:p>
    <w:p w14:paraId="024BC72F" w14:textId="77777777" w:rsidR="00097F90" w:rsidRPr="00097F90" w:rsidRDefault="00097F90" w:rsidP="00097F90">
      <w:pPr>
        <w:spacing w:after="0" w:line="240" w:lineRule="auto"/>
        <w:jc w:val="left"/>
        <w:rPr>
          <w:rFonts w:ascii="Times New Roman" w:hAnsi="Times New Roman"/>
          <w:sz w:val="24"/>
        </w:rPr>
      </w:pPr>
    </w:p>
    <w:p w14:paraId="635AD97B" w14:textId="7CEA9239" w:rsidR="00097F90" w:rsidRDefault="00097F90" w:rsidP="00097F90">
      <w:pPr>
        <w:spacing w:after="240" w:line="240" w:lineRule="auto"/>
        <w:jc w:val="left"/>
        <w:rPr>
          <w:rFonts w:ascii="Times New Roman" w:hAnsi="Times New Roman"/>
          <w:sz w:val="24"/>
        </w:rPr>
      </w:pPr>
    </w:p>
    <w:tbl>
      <w:tblPr>
        <w:tblStyle w:val="Tabellenraster"/>
        <w:tblW w:w="0" w:type="auto"/>
        <w:tblLook w:val="04A0" w:firstRow="1" w:lastRow="0" w:firstColumn="1" w:lastColumn="0" w:noHBand="0" w:noVBand="1"/>
      </w:tblPr>
      <w:tblGrid>
        <w:gridCol w:w="1251"/>
        <w:gridCol w:w="1438"/>
        <w:gridCol w:w="1134"/>
        <w:gridCol w:w="1198"/>
        <w:gridCol w:w="1252"/>
        <w:gridCol w:w="1252"/>
        <w:gridCol w:w="1252"/>
      </w:tblGrid>
      <w:tr w:rsidR="003E5A87" w14:paraId="671D577A" w14:textId="77777777" w:rsidTr="003E5A87">
        <w:trPr>
          <w:trHeight w:val="1024"/>
        </w:trPr>
        <w:tc>
          <w:tcPr>
            <w:tcW w:w="1251" w:type="dxa"/>
          </w:tcPr>
          <w:p w14:paraId="66F0B080" w14:textId="21331543"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 # Epochs </w:t>
            </w:r>
          </w:p>
        </w:tc>
        <w:tc>
          <w:tcPr>
            <w:tcW w:w="1438" w:type="dxa"/>
          </w:tcPr>
          <w:p w14:paraId="3AB00740" w14:textId="7CEB59DC"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subsampled points</w:t>
            </w:r>
          </w:p>
        </w:tc>
        <w:tc>
          <w:tcPr>
            <w:tcW w:w="1134" w:type="dxa"/>
          </w:tcPr>
          <w:p w14:paraId="0E12F98B" w14:textId="520CB886"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batch</w:t>
            </w:r>
          </w:p>
        </w:tc>
        <w:tc>
          <w:tcPr>
            <w:tcW w:w="1198" w:type="dxa"/>
          </w:tcPr>
          <w:p w14:paraId="08FC146E" w14:textId="4B9B9A96"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accuracy </w:t>
            </w:r>
          </w:p>
        </w:tc>
        <w:tc>
          <w:tcPr>
            <w:tcW w:w="1252" w:type="dxa"/>
          </w:tcPr>
          <w:p w14:paraId="49A865A6" w14:textId="1ED3A4F0"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box loss</w:t>
            </w:r>
          </w:p>
        </w:tc>
        <w:tc>
          <w:tcPr>
            <w:tcW w:w="1252" w:type="dxa"/>
          </w:tcPr>
          <w:p w14:paraId="5C507927" w14:textId="301A7DFF"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mean loss</w:t>
            </w:r>
          </w:p>
        </w:tc>
        <w:tc>
          <w:tcPr>
            <w:tcW w:w="1252" w:type="dxa"/>
          </w:tcPr>
          <w:p w14:paraId="1644C3EF" w14:textId="221FC198"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vote loss</w:t>
            </w:r>
          </w:p>
        </w:tc>
      </w:tr>
      <w:tr w:rsidR="003E5A87" w14:paraId="5A38461F" w14:textId="77777777" w:rsidTr="003E5A87">
        <w:trPr>
          <w:trHeight w:val="841"/>
        </w:trPr>
        <w:tc>
          <w:tcPr>
            <w:tcW w:w="1251" w:type="dxa"/>
          </w:tcPr>
          <w:p w14:paraId="6BB1D13D" w14:textId="55EE6464" w:rsidR="003E5A87" w:rsidRDefault="003E5A87" w:rsidP="00097F90">
            <w:pPr>
              <w:spacing w:after="240" w:line="240" w:lineRule="auto"/>
              <w:jc w:val="left"/>
              <w:rPr>
                <w:rFonts w:ascii="Times New Roman" w:hAnsi="Times New Roman"/>
                <w:sz w:val="24"/>
              </w:rPr>
            </w:pPr>
            <w:r>
              <w:rPr>
                <w:rFonts w:ascii="Times New Roman" w:hAnsi="Times New Roman"/>
                <w:sz w:val="24"/>
              </w:rPr>
              <w:t>180</w:t>
            </w:r>
          </w:p>
        </w:tc>
        <w:tc>
          <w:tcPr>
            <w:tcW w:w="1438" w:type="dxa"/>
          </w:tcPr>
          <w:p w14:paraId="1FB4FCE9" w14:textId="5ADAE5F7" w:rsidR="003E5A87" w:rsidRDefault="00DF580D" w:rsidP="00097F90">
            <w:pPr>
              <w:spacing w:after="240" w:line="240" w:lineRule="auto"/>
              <w:jc w:val="left"/>
              <w:rPr>
                <w:rFonts w:ascii="Times New Roman" w:hAnsi="Times New Roman"/>
                <w:sz w:val="24"/>
              </w:rPr>
            </w:pPr>
            <w:r>
              <w:rPr>
                <w:rFonts w:ascii="Times New Roman" w:hAnsi="Times New Roman"/>
                <w:sz w:val="24"/>
              </w:rPr>
              <w:t>20000</w:t>
            </w:r>
          </w:p>
        </w:tc>
        <w:tc>
          <w:tcPr>
            <w:tcW w:w="1134" w:type="dxa"/>
          </w:tcPr>
          <w:p w14:paraId="7D5731E9" w14:textId="1A8F3E0F" w:rsidR="003E5A87" w:rsidRDefault="00DF580D" w:rsidP="00097F90">
            <w:pPr>
              <w:spacing w:after="240" w:line="240" w:lineRule="auto"/>
              <w:jc w:val="left"/>
              <w:rPr>
                <w:rFonts w:ascii="Times New Roman" w:hAnsi="Times New Roman"/>
                <w:sz w:val="24"/>
              </w:rPr>
            </w:pPr>
            <w:r>
              <w:rPr>
                <w:rFonts w:ascii="Times New Roman" w:hAnsi="Times New Roman"/>
                <w:sz w:val="24"/>
              </w:rPr>
              <w:t>10</w:t>
            </w:r>
          </w:p>
        </w:tc>
        <w:tc>
          <w:tcPr>
            <w:tcW w:w="1198" w:type="dxa"/>
          </w:tcPr>
          <w:p w14:paraId="1522AB7D" w14:textId="1521147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882 </w:t>
            </w:r>
          </w:p>
        </w:tc>
        <w:tc>
          <w:tcPr>
            <w:tcW w:w="1252" w:type="dxa"/>
          </w:tcPr>
          <w:p w14:paraId="6E1986FD" w14:textId="4BCCEB5D"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5145 </w:t>
            </w:r>
          </w:p>
        </w:tc>
        <w:tc>
          <w:tcPr>
            <w:tcW w:w="1252" w:type="dxa"/>
          </w:tcPr>
          <w:p w14:paraId="645C9B08" w14:textId="60B3D14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764862 </w:t>
            </w:r>
          </w:p>
        </w:tc>
        <w:tc>
          <w:tcPr>
            <w:tcW w:w="1252" w:type="dxa"/>
          </w:tcPr>
          <w:p w14:paraId="4FB47D50" w14:textId="564ED1E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49045 </w:t>
            </w:r>
          </w:p>
        </w:tc>
      </w:tr>
      <w:tr w:rsidR="003E5A87" w14:paraId="37C35DEC" w14:textId="77777777" w:rsidTr="003E5A87">
        <w:trPr>
          <w:trHeight w:val="831"/>
        </w:trPr>
        <w:tc>
          <w:tcPr>
            <w:tcW w:w="1251" w:type="dxa"/>
          </w:tcPr>
          <w:p w14:paraId="3BE6E7DB" w14:textId="1D7AA797" w:rsidR="003E5A87" w:rsidRDefault="003E5A87" w:rsidP="00097F90">
            <w:pPr>
              <w:spacing w:after="240" w:line="240" w:lineRule="auto"/>
              <w:jc w:val="left"/>
              <w:rPr>
                <w:rFonts w:ascii="Times New Roman" w:hAnsi="Times New Roman"/>
                <w:sz w:val="24"/>
              </w:rPr>
            </w:pPr>
            <w:r>
              <w:rPr>
                <w:rFonts w:ascii="Times New Roman" w:hAnsi="Times New Roman"/>
                <w:sz w:val="24"/>
              </w:rPr>
              <w:t>1000</w:t>
            </w:r>
          </w:p>
        </w:tc>
        <w:tc>
          <w:tcPr>
            <w:tcW w:w="1438" w:type="dxa"/>
          </w:tcPr>
          <w:p w14:paraId="2459992C" w14:textId="70838947" w:rsidR="003E5A87" w:rsidRDefault="00DF580D" w:rsidP="00097F90">
            <w:pPr>
              <w:spacing w:after="240" w:line="240" w:lineRule="auto"/>
              <w:jc w:val="left"/>
              <w:rPr>
                <w:rFonts w:ascii="Times New Roman" w:hAnsi="Times New Roman"/>
                <w:sz w:val="24"/>
              </w:rPr>
            </w:pPr>
            <w:r>
              <w:rPr>
                <w:rFonts w:ascii="Times New Roman" w:hAnsi="Times New Roman"/>
                <w:sz w:val="24"/>
              </w:rPr>
              <w:t>35000</w:t>
            </w:r>
          </w:p>
        </w:tc>
        <w:tc>
          <w:tcPr>
            <w:tcW w:w="1134" w:type="dxa"/>
          </w:tcPr>
          <w:p w14:paraId="1C55F3F2" w14:textId="515C9109" w:rsidR="003E5A87" w:rsidRDefault="00DF580D" w:rsidP="00097F90">
            <w:pPr>
              <w:spacing w:after="240" w:line="240" w:lineRule="auto"/>
              <w:jc w:val="left"/>
              <w:rPr>
                <w:rFonts w:ascii="Times New Roman" w:hAnsi="Times New Roman"/>
                <w:sz w:val="24"/>
              </w:rPr>
            </w:pPr>
            <w:r>
              <w:rPr>
                <w:rFonts w:ascii="Times New Roman" w:hAnsi="Times New Roman"/>
                <w:sz w:val="24"/>
              </w:rPr>
              <w:t>8</w:t>
            </w:r>
          </w:p>
        </w:tc>
        <w:tc>
          <w:tcPr>
            <w:tcW w:w="1198" w:type="dxa"/>
          </w:tcPr>
          <w:p w14:paraId="287C3EEB" w14:textId="096DE178"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606 </w:t>
            </w:r>
          </w:p>
        </w:tc>
        <w:tc>
          <w:tcPr>
            <w:tcW w:w="1252" w:type="dxa"/>
          </w:tcPr>
          <w:p w14:paraId="41867318" w14:textId="46AE7B9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3451 </w:t>
            </w:r>
          </w:p>
        </w:tc>
        <w:tc>
          <w:tcPr>
            <w:tcW w:w="1252" w:type="dxa"/>
          </w:tcPr>
          <w:p w14:paraId="5DFA429F" w14:textId="1FDD5DBA"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843967</w:t>
            </w:r>
          </w:p>
        </w:tc>
        <w:tc>
          <w:tcPr>
            <w:tcW w:w="1252" w:type="dxa"/>
          </w:tcPr>
          <w:p w14:paraId="64DAC4F9" w14:textId="6DBBC2C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50954 </w:t>
            </w:r>
          </w:p>
        </w:tc>
      </w:tr>
    </w:tbl>
    <w:p w14:paraId="4DF88CD1" w14:textId="1D48DF06" w:rsidR="003E5A87" w:rsidRDefault="003E5A87" w:rsidP="00097F90">
      <w:pPr>
        <w:spacing w:after="240" w:line="240" w:lineRule="auto"/>
        <w:jc w:val="left"/>
        <w:rPr>
          <w:rFonts w:ascii="Times New Roman" w:hAnsi="Times New Roman"/>
          <w:sz w:val="24"/>
        </w:rPr>
      </w:pPr>
    </w:p>
    <w:p w14:paraId="0FA0B65C" w14:textId="480D6874" w:rsidR="003E5A87" w:rsidRDefault="003E5A87" w:rsidP="00097F90">
      <w:pPr>
        <w:spacing w:after="240" w:line="240" w:lineRule="auto"/>
        <w:jc w:val="left"/>
        <w:rPr>
          <w:rFonts w:ascii="Times New Roman" w:hAnsi="Times New Roman"/>
          <w:sz w:val="24"/>
        </w:rPr>
      </w:pPr>
    </w:p>
    <w:p w14:paraId="456D124B" w14:textId="44CF30F6" w:rsidR="003E5A87" w:rsidRDefault="003E5A87" w:rsidP="00097F90">
      <w:pPr>
        <w:spacing w:after="240" w:line="240" w:lineRule="auto"/>
        <w:jc w:val="left"/>
        <w:rPr>
          <w:rFonts w:ascii="Times New Roman" w:hAnsi="Times New Roman"/>
          <w:sz w:val="24"/>
        </w:rPr>
      </w:pPr>
    </w:p>
    <w:p w14:paraId="5B963584" w14:textId="77777777" w:rsidR="003E5A87" w:rsidRPr="00097F90" w:rsidRDefault="003E5A87" w:rsidP="00097F90">
      <w:pPr>
        <w:spacing w:after="240" w:line="240" w:lineRule="auto"/>
        <w:jc w:val="left"/>
        <w:rPr>
          <w:rFonts w:ascii="Times New Roman" w:hAnsi="Times New Roman"/>
          <w:sz w:val="24"/>
        </w:rPr>
      </w:pPr>
    </w:p>
    <w:p w14:paraId="2F563307" w14:textId="218D4992" w:rsidR="00097F90" w:rsidRDefault="00097F90" w:rsidP="00097F90">
      <w:r w:rsidRPr="00097F90">
        <w:t xml:space="preserve">As only preliminary results were required to establish the validity of the concept, comparing VoteNet to a benchmark is out of the scope of the project, it is however useful to see how votes affect the results. A proposal is to train BoxNet on the same dataset, since BoxNet </w:t>
      </w:r>
      <w:r w:rsidRPr="00097F90">
        <w:lastRenderedPageBreak/>
        <w:t>does not leverage the votes and only utilizes the features obtained from PointNet++, the following shows how the 2 networks compare to one another after several training rounds: </w:t>
      </w:r>
    </w:p>
    <w:p w14:paraId="444C2188" w14:textId="77777777" w:rsidR="00097F90" w:rsidRPr="00097F90" w:rsidRDefault="00097F90" w:rsidP="00097F90">
      <w:pPr>
        <w:rPr>
          <w:rFonts w:ascii="Times New Roman" w:hAnsi="Times New Roman"/>
          <w:sz w:val="24"/>
        </w:rPr>
      </w:pPr>
    </w:p>
    <w:p w14:paraId="18F06A3D" w14:textId="77777777" w:rsidR="00097F90" w:rsidRPr="00097F90" w:rsidRDefault="00097F90" w:rsidP="00097F90">
      <w:pPr>
        <w:spacing w:after="160" w:line="240" w:lineRule="auto"/>
        <w:jc w:val="left"/>
        <w:rPr>
          <w:rFonts w:ascii="Times New Roman" w:hAnsi="Times New Roman"/>
          <w:sz w:val="24"/>
        </w:rPr>
      </w:pPr>
      <w:r w:rsidRPr="00097F90">
        <w:rPr>
          <w:rFonts w:ascii="Calibri" w:hAnsi="Calibri" w:cs="Calibri"/>
          <w:color w:val="000000"/>
          <w:szCs w:val="22"/>
        </w:rPr>
        <w:t>BoxNet gives a 2.4-2.7 mean loss when trained from 180-700 epochs</w:t>
      </w:r>
    </w:p>
    <w:p w14:paraId="5A285FB4" w14:textId="252590EF" w:rsidR="00097F90" w:rsidRDefault="00097F90" w:rsidP="00097F90">
      <w:pPr>
        <w:spacing w:after="160" w:line="240" w:lineRule="auto"/>
        <w:jc w:val="left"/>
        <w:rPr>
          <w:rFonts w:ascii="Calibri" w:hAnsi="Calibri" w:cs="Calibri"/>
          <w:color w:val="000000"/>
          <w:szCs w:val="22"/>
        </w:rPr>
      </w:pPr>
      <w:r w:rsidRPr="00097F90">
        <w:rPr>
          <w:rFonts w:ascii="Calibri" w:hAnsi="Calibri" w:cs="Calibri"/>
          <w:color w:val="000000"/>
          <w:szCs w:val="22"/>
        </w:rPr>
        <w:t>VoteNet gives 3.5-3.8 mean loss when trained from 180-1000 epochs</w:t>
      </w:r>
    </w:p>
    <w:p w14:paraId="2D35EEAD" w14:textId="196DFFEB" w:rsidR="00097F90" w:rsidRDefault="00097F90" w:rsidP="00097F90">
      <w:pPr>
        <w:spacing w:after="160" w:line="240" w:lineRule="auto"/>
        <w:jc w:val="left"/>
        <w:rPr>
          <w:rFonts w:ascii="Calibri" w:hAnsi="Calibri" w:cs="Calibri"/>
          <w:color w:val="000000"/>
          <w:szCs w:val="22"/>
        </w:rPr>
      </w:pPr>
      <w:r>
        <w:rPr>
          <w:rFonts w:ascii="Calibri" w:hAnsi="Calibri" w:cs="Calibri"/>
          <w:color w:val="000000"/>
          <w:szCs w:val="22"/>
        </w:rPr>
        <w:t>Table (3)</w:t>
      </w:r>
    </w:p>
    <w:p w14:paraId="2BFF903F" w14:textId="77777777" w:rsidR="00097F90" w:rsidRPr="00097F90" w:rsidRDefault="00097F90" w:rsidP="00097F90">
      <w:pPr>
        <w:spacing w:after="160" w:line="240" w:lineRule="auto"/>
        <w:jc w:val="left"/>
        <w:rPr>
          <w:rFonts w:ascii="Times New Roman" w:hAnsi="Times New Roman"/>
          <w:sz w:val="24"/>
        </w:rPr>
      </w:pPr>
    </w:p>
    <w:p w14:paraId="59EC6969" w14:textId="1316E0BB" w:rsidR="00097F90" w:rsidRPr="00097F90" w:rsidRDefault="00097F90" w:rsidP="00097F90">
      <w:pPr>
        <w:rPr>
          <w:rFonts w:ascii="Times New Roman" w:hAnsi="Times New Roman"/>
          <w:sz w:val="24"/>
        </w:rPr>
      </w:pPr>
      <w:r w:rsidRPr="00097F90">
        <w:t>This is a preliminary indication that BoxNet performs better on the given dataset. An example of a pretrained BoxNet on the custom dataset is illustrated in Fig. (18)</w:t>
      </w:r>
      <w:r>
        <w:t xml:space="preserve"> as well as Fig. (19)</w:t>
      </w:r>
      <w:r w:rsidRPr="00097F90">
        <w:t>:</w:t>
      </w:r>
    </w:p>
    <w:p w14:paraId="02B56ADD" w14:textId="73A21ECE" w:rsidR="00097F90" w:rsidRDefault="00097F90" w:rsidP="00A464A9">
      <w:pPr>
        <w:pStyle w:val="CVTFig"/>
        <w:rPr>
          <w:rFonts w:ascii="Times New Roman" w:hAnsi="Times New Roman"/>
          <w:sz w:val="24"/>
        </w:rPr>
      </w:pPr>
      <w:r>
        <w:rPr>
          <w:bdr w:val="none" w:sz="0" w:space="0" w:color="auto" w:frame="1"/>
        </w:rPr>
        <w:drawing>
          <wp:inline distT="0" distB="0" distL="0" distR="0" wp14:anchorId="07F1EF75" wp14:editId="4E1D0225">
            <wp:extent cx="2857500" cy="26289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57500" cy="2628900"/>
                    </a:xfrm>
                    <a:prstGeom prst="rect">
                      <a:avLst/>
                    </a:prstGeom>
                    <a:noFill/>
                    <a:ln>
                      <a:noFill/>
                    </a:ln>
                  </pic:spPr>
                </pic:pic>
              </a:graphicData>
            </a:graphic>
          </wp:inline>
        </w:drawing>
      </w:r>
      <w:r>
        <w:rPr>
          <w:rFonts w:ascii="Times New Roman" w:hAnsi="Times New Roman"/>
          <w:sz w:val="24"/>
        </w:rPr>
        <w:t xml:space="preserve"> </w:t>
      </w:r>
    </w:p>
    <w:p w14:paraId="2D84CB2F" w14:textId="6197C1CE" w:rsidR="002B203B" w:rsidRDefault="002B203B" w:rsidP="002B203B">
      <w:pPr>
        <w:pStyle w:val="Beschriftung"/>
      </w:pPr>
      <w:r>
        <w:t>Fig. (18)</w:t>
      </w:r>
    </w:p>
    <w:p w14:paraId="185D7319" w14:textId="7DD22A80" w:rsidR="00097F90" w:rsidRPr="007460CF" w:rsidRDefault="00097F90" w:rsidP="00A464A9">
      <w:pPr>
        <w:pStyle w:val="CVTFig"/>
        <w:rPr>
          <w:rFonts w:ascii="Times New Roman" w:hAnsi="Times New Roman"/>
          <w:sz w:val="24"/>
        </w:rPr>
      </w:pPr>
      <w:r>
        <w:rPr>
          <w:bdr w:val="none" w:sz="0" w:space="0" w:color="auto" w:frame="1"/>
        </w:rPr>
        <w:drawing>
          <wp:inline distT="0" distB="0" distL="0" distR="0" wp14:anchorId="2451AED0" wp14:editId="38D18A8D">
            <wp:extent cx="2895600" cy="2638425"/>
            <wp:effectExtent l="0" t="0" r="0" b="952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95600" cy="2638425"/>
                    </a:xfrm>
                    <a:prstGeom prst="rect">
                      <a:avLst/>
                    </a:prstGeom>
                    <a:noFill/>
                    <a:ln>
                      <a:noFill/>
                    </a:ln>
                  </pic:spPr>
                </pic:pic>
              </a:graphicData>
            </a:graphic>
          </wp:inline>
        </w:drawing>
      </w:r>
    </w:p>
    <w:p w14:paraId="51DE6F65" w14:textId="29A70586" w:rsidR="00097F90" w:rsidRPr="007460CF" w:rsidRDefault="002B203B" w:rsidP="002B203B">
      <w:pPr>
        <w:pStyle w:val="Beschriftung"/>
      </w:pPr>
      <w:r>
        <w:t>Fig. (19)</w:t>
      </w:r>
    </w:p>
    <w:p w14:paraId="409EC4B8" w14:textId="77777777" w:rsidR="00097F90" w:rsidRPr="005B1BF7" w:rsidRDefault="00097F90" w:rsidP="005B1BF7"/>
    <w:p w14:paraId="5C0D4658" w14:textId="38542DC6" w:rsidR="00D1376B" w:rsidRPr="00A16C4C" w:rsidRDefault="00D1376B" w:rsidP="009B0B5A">
      <w:pPr>
        <w:pStyle w:val="berschrift1"/>
        <w:numPr>
          <w:ilvl w:val="0"/>
          <w:numId w:val="0"/>
        </w:numPr>
      </w:pPr>
      <w:r w:rsidRPr="00A16C4C">
        <w:lastRenderedPageBreak/>
        <w:br w:type="page"/>
      </w:r>
    </w:p>
    <w:p w14:paraId="04507291" w14:textId="77777777" w:rsidR="00C02412" w:rsidRPr="002A74AB" w:rsidRDefault="00C02412" w:rsidP="00AA1C24">
      <w:pPr>
        <w:pStyle w:val="berschrift1"/>
        <w:rPr>
          <w:lang w:val="en-US"/>
        </w:rPr>
      </w:pPr>
      <w:bookmarkStart w:id="14" w:name="_Toc114493874"/>
      <w:r w:rsidRPr="002A74AB">
        <w:rPr>
          <w:lang w:val="en-US"/>
        </w:rPr>
        <w:lastRenderedPageBreak/>
        <w:t>Notes on working with the style sheet</w:t>
      </w:r>
      <w:bookmarkEnd w:id="14"/>
    </w:p>
    <w:p w14:paraId="1D47DAED" w14:textId="77777777" w:rsidR="00C02412" w:rsidRPr="001B16F5" w:rsidRDefault="001B16F5" w:rsidP="00C02412">
      <w:r>
        <w:t xml:space="preserve">This style sheet shows you the format of the report and provides also some information regarding the structure and the content. </w:t>
      </w:r>
      <w:r w:rsidR="00C02412" w:rsidRPr="00C02412">
        <w:rPr>
          <w:lang w:val="en-US"/>
        </w:rPr>
        <w:t xml:space="preserve">The introduction is followed by the main part of the </w:t>
      </w:r>
      <w:r w:rsidR="00C02412">
        <w:rPr>
          <w:lang w:val="en-US"/>
        </w:rPr>
        <w:t>scientific report</w:t>
      </w:r>
      <w:r w:rsidR="00C02412" w:rsidRPr="00C02412">
        <w:rPr>
          <w:lang w:val="en-US"/>
        </w:rPr>
        <w:t xml:space="preserve">. </w:t>
      </w:r>
      <w:r>
        <w:t>In this style sheet the c</w:t>
      </w:r>
      <w:r w:rsidR="00C02412" w:rsidRPr="00C02412">
        <w:rPr>
          <w:lang w:val="en-US"/>
        </w:rPr>
        <w:t xml:space="preserve">hapters 2 - </w:t>
      </w:r>
      <w:r w:rsidR="00001E7D">
        <w:t>4</w:t>
      </w:r>
      <w:r w:rsidR="00C02412" w:rsidRPr="00C02412">
        <w:rPr>
          <w:lang w:val="en-US"/>
        </w:rPr>
        <w:t xml:space="preserve"> and the appendix contain notes and examples on how to u</w:t>
      </w:r>
      <w:r w:rsidR="0082390D">
        <w:rPr>
          <w:lang w:val="en-US"/>
        </w:rPr>
        <w:t>se the style sheet. The content</w:t>
      </w:r>
      <w:r w:rsidR="00C02412">
        <w:rPr>
          <w:lang w:val="en-US"/>
        </w:rPr>
        <w:t xml:space="preserve"> in these chapters</w:t>
      </w:r>
      <w:r w:rsidR="00C02412" w:rsidRPr="00C02412">
        <w:rPr>
          <w:lang w:val="en-US"/>
        </w:rPr>
        <w:t xml:space="preserve"> must be removed for </w:t>
      </w:r>
      <w:r w:rsidR="00C02412">
        <w:rPr>
          <w:lang w:val="en-US"/>
        </w:rPr>
        <w:t>your report.</w:t>
      </w:r>
      <w:r>
        <w:t xml:space="preserve"> Your report ends with a summary and a outlook.</w:t>
      </w:r>
    </w:p>
    <w:p w14:paraId="68A67D0D" w14:textId="77777777" w:rsid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56185C73" w14:textId="77777777" w:rsidR="003471F6" w:rsidRPr="00C02412" w:rsidRDefault="003471F6" w:rsidP="00C02412">
      <w:pPr>
        <w:rPr>
          <w:lang w:val="en-US"/>
        </w:rPr>
      </w:pPr>
      <w:r w:rsidRPr="00303E34">
        <w:rPr>
          <w:lang w:val="en-US"/>
        </w:rPr>
        <w:t xml:space="preserve">Further information about the project internship </w:t>
      </w:r>
      <w:r>
        <w:rPr>
          <w:lang w:val="en-US"/>
        </w:rPr>
        <w:t xml:space="preserve">(Projektpraktikum)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7F9F83DC" w14:textId="77777777" w:rsidR="00CD111D" w:rsidRPr="00C02412" w:rsidRDefault="00FF2BE4" w:rsidP="00611FD4">
      <w:pPr>
        <w:rPr>
          <w:lang w:val="en-US"/>
        </w:rPr>
      </w:pPr>
      <w:r w:rsidRPr="00C02412">
        <w:rPr>
          <w:lang w:val="en-US"/>
        </w:rPr>
        <w:br w:type="page"/>
      </w:r>
    </w:p>
    <w:p w14:paraId="25929831" w14:textId="77777777" w:rsidR="00D22AD7" w:rsidRPr="008E159A" w:rsidRDefault="00F512F1" w:rsidP="00AA1C24">
      <w:pPr>
        <w:pStyle w:val="berschrift1"/>
        <w:rPr>
          <w:lang w:val="en-US"/>
        </w:rPr>
      </w:pPr>
      <w:bookmarkStart w:id="15" w:name="_Toc114493875"/>
      <w:r w:rsidRPr="00F512F1">
        <w:rPr>
          <w:lang w:val="en-US"/>
        </w:rPr>
        <w:lastRenderedPageBreak/>
        <w:t>Formatting and content</w:t>
      </w:r>
      <w:bookmarkEnd w:id="15"/>
    </w:p>
    <w:p w14:paraId="03E560A7"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11B999C6" w14:textId="77777777" w:rsidR="00190272" w:rsidRPr="008E159A" w:rsidRDefault="00F512F1" w:rsidP="00AA1C24">
      <w:pPr>
        <w:pStyle w:val="berschrift2"/>
        <w:rPr>
          <w:lang w:val="en-US"/>
        </w:rPr>
      </w:pPr>
      <w:bookmarkStart w:id="16" w:name="_Toc114493876"/>
      <w:r w:rsidRPr="00F512F1">
        <w:rPr>
          <w:lang w:val="en-US"/>
        </w:rPr>
        <w:t>General formatting</w:t>
      </w:r>
      <w:r w:rsidR="00001E7D">
        <w:t xml:space="preserve"> and structure</w:t>
      </w:r>
      <w:bookmarkEnd w:id="16"/>
    </w:p>
    <w:p w14:paraId="184CEFC3" w14:textId="77777777" w:rsidR="00001E7D" w:rsidRPr="00001E7D" w:rsidRDefault="00767F1F" w:rsidP="00F512F1">
      <w:r>
        <w:rPr>
          <w:lang w:val="en-US"/>
        </w:rPr>
        <w:t>Use only</w:t>
      </w:r>
      <w:r w:rsidR="00F512F1" w:rsidRPr="00F512F1">
        <w:rPr>
          <w:lang w:val="en-US"/>
        </w:rPr>
        <w:t xml:space="preserve"> the font Arial. </w:t>
      </w:r>
      <w:r w:rsidR="00001E7D">
        <w:t xml:space="preserve">You can use up to 7 main chapters and subchapters of different levels to structure your report. </w:t>
      </w:r>
      <w:r w:rsidR="00F512F1" w:rsidRPr="00F512F1">
        <w:rPr>
          <w:lang w:val="en-US"/>
        </w:rPr>
        <w:t xml:space="preserve">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w:t>
      </w:r>
      <w:r w:rsidR="00F512F1" w:rsidRPr="00001E7D">
        <w:rPr>
          <w:b/>
          <w:bCs/>
          <w:lang w:val="en-US"/>
        </w:rPr>
        <w:t xml:space="preserve"> at least two subchapters</w:t>
      </w:r>
      <w:r w:rsidR="00F512F1" w:rsidRPr="00F512F1">
        <w:rPr>
          <w:lang w:val="en-US"/>
        </w:rPr>
        <w:t>.</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r w:rsidR="00001E7D">
        <w:t xml:space="preserve"> </w:t>
      </w:r>
      <w:r w:rsidR="00001E7D" w:rsidRPr="00001E7D">
        <w:rPr>
          <w:b/>
          <w:bCs/>
          <w:lang w:val="en-US"/>
        </w:rPr>
        <w:t>An introductory text must always be used between two heading levels</w:t>
      </w:r>
      <w:r w:rsidR="00001E7D">
        <w:t xml:space="preserve"> to explain the content of the chapter and you need some text at the end of the chapter witch a transition to the next chapter.</w:t>
      </w:r>
      <w:r w:rsidR="003471F6">
        <w:t xml:space="preserve"> </w:t>
      </w:r>
      <w:r w:rsidR="00001E7D" w:rsidRPr="001B16F5">
        <w:t xml:space="preserve">A chapter must be at least half a page </w:t>
      </w:r>
      <w:r w:rsidR="00001E7D">
        <w:t>long. Shorter chapters are not allowed.</w:t>
      </w:r>
    </w:p>
    <w:p w14:paraId="5A96D378" w14:textId="77777777" w:rsidR="00364C9D" w:rsidRPr="008E159A" w:rsidRDefault="00F512F1" w:rsidP="00364C9D">
      <w:pPr>
        <w:rPr>
          <w:lang w:val="en-US"/>
        </w:rPr>
      </w:pPr>
      <w:r w:rsidRPr="00F512F1">
        <w:rPr>
          <w:lang w:val="en-US"/>
        </w:rPr>
        <w:t>Normal text has to be formatted with the style "</w:t>
      </w:r>
      <w:r>
        <w:rPr>
          <w:lang w:val="en-US"/>
        </w:rPr>
        <w:t>CVT</w:t>
      </w:r>
      <w:r w:rsidRPr="00F512F1">
        <w:rPr>
          <w:lang w:val="en-US"/>
        </w:rPr>
        <w:t xml:space="preserve"> Text" (11pt, normal, </w:t>
      </w:r>
      <w:r w:rsidR="003A1189">
        <w:t xml:space="preserve">1.3 - </w:t>
      </w:r>
      <w:r w:rsidRPr="00F512F1">
        <w:rPr>
          <w:lang w:val="en-US"/>
        </w:rPr>
        <w:t>1.5 times line spacing). Hyphenation should be activated. Formulas and calculations should be written in Arial italics. Formula symbols and abbreviations must be provided with the SI units used.</w:t>
      </w:r>
      <w:r w:rsidR="00364C9D">
        <w:t xml:space="preserve"> </w:t>
      </w:r>
      <w:r w:rsidR="00364C9D" w:rsidRPr="002A5412">
        <w:rPr>
          <w:lang w:val="en-US"/>
        </w:rPr>
        <w:t>General abbreviations (for example "</w:t>
      </w:r>
      <w:r w:rsidR="00364C9D">
        <w:rPr>
          <w:lang w:val="en-US"/>
        </w:rPr>
        <w:t>e. g.</w:t>
      </w:r>
      <w:r w:rsidR="00364C9D" w:rsidRPr="002A5412">
        <w:rPr>
          <w:lang w:val="en-US"/>
        </w:rPr>
        <w:t>") need not be listed in the list of abbreviations.</w:t>
      </w:r>
    </w:p>
    <w:p w14:paraId="673B954F" w14:textId="24702BBF" w:rsidR="00364C9D" w:rsidRPr="00F512F1" w:rsidRDefault="00364C9D" w:rsidP="00F512F1">
      <w:pPr>
        <w:rPr>
          <w:lang w:val="en-US"/>
        </w:rPr>
      </w:pPr>
      <w:r w:rsidRPr="002A5412">
        <w:rPr>
          <w:lang w:val="en-US"/>
        </w:rPr>
        <w:t xml:space="preserve">The typographical mistakes of "Widows and orphans" </w:t>
      </w:r>
      <w:r w:rsidRPr="001C4AC1">
        <w:rPr>
          <w:lang w:val="en-US"/>
        </w:rPr>
        <w:t>(</w:t>
      </w:r>
      <w:r>
        <w:rPr>
          <w:lang w:val="en-US"/>
        </w:rPr>
        <w:t>see</w:t>
      </w:r>
      <w:r w:rsidRPr="001C4AC1">
        <w:rPr>
          <w:lang w:val="en-US"/>
        </w:rPr>
        <w:t xml:space="preserve"> [</w:t>
      </w:r>
      <w:r w:rsidRPr="008E159A">
        <w:rPr>
          <w:lang w:val="en-US"/>
        </w:rPr>
        <w:fldChar w:fldCharType="begin"/>
      </w:r>
      <w:r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Pr="008E159A">
        <w:rPr>
          <w:lang w:val="en-US"/>
        </w:rPr>
        <w:fldChar w:fldCharType="separate"/>
      </w:r>
      <w:hyperlink w:anchor="_CTVL001253c2400f08241bc983787c540ff0978" w:tooltip="[Dud17]Duden: Duden Online Wörterbuch. URL: http://www.duden.de/ - 16.05.2017." w:history="1">
        <w:r w:rsidRPr="001C4AC1">
          <w:rPr>
            <w:lang w:val="en-US"/>
          </w:rPr>
          <w:t>Dud17</w:t>
        </w:r>
      </w:hyperlink>
      <w:r w:rsidRPr="008E159A">
        <w:rPr>
          <w:lang w:val="en-US"/>
        </w:rPr>
        <w:fldChar w:fldCharType="end"/>
      </w:r>
      <w:r w:rsidRPr="001C4AC1">
        <w:rPr>
          <w:lang w:val="en-US"/>
        </w:rPr>
        <w:t xml:space="preserve">]) </w:t>
      </w:r>
      <w:r w:rsidRPr="002A5412">
        <w:rPr>
          <w:lang w:val="en-US"/>
        </w:rPr>
        <w:t>must be avoided. In the continuous text, this is guaranteed by the activated paragraph control in Word. In all other cases this must be observed manually (</w:t>
      </w:r>
      <w:r>
        <w:rPr>
          <w:lang w:val="en-US"/>
        </w:rPr>
        <w:t>e. g.</w:t>
      </w:r>
      <w:r w:rsidRPr="002A5412">
        <w:rPr>
          <w:lang w:val="en-US"/>
        </w:rPr>
        <w:t xml:space="preserve"> for headings).</w:t>
      </w:r>
    </w:p>
    <w:p w14:paraId="73DBD50F" w14:textId="77777777" w:rsidR="005858B2" w:rsidRPr="005858B2" w:rsidRDefault="005858B2" w:rsidP="00AA1C24">
      <w:pPr>
        <w:pStyle w:val="berschrift2"/>
        <w:rPr>
          <w:lang w:val="en-US"/>
        </w:rPr>
      </w:pPr>
      <w:bookmarkStart w:id="17" w:name="_Toc114493877"/>
      <w:r>
        <w:rPr>
          <w:lang w:val="en-US"/>
        </w:rPr>
        <w:t>Bullet points and numerations</w:t>
      </w:r>
      <w:bookmarkEnd w:id="17"/>
    </w:p>
    <w:p w14:paraId="538986BA" w14:textId="77777777" w:rsidR="00364C9D" w:rsidRPr="003A1189" w:rsidRDefault="003A1189" w:rsidP="00AA1C24">
      <w:r>
        <w:t>Bullet points and numerations are not allowed! You have to</w:t>
      </w:r>
      <w:r w:rsidR="00AA1C24" w:rsidRPr="00AA1C24">
        <w:t xml:space="preserve"> describe everything in continuous text</w:t>
      </w:r>
      <w:r>
        <w:t>!</w:t>
      </w:r>
    </w:p>
    <w:p w14:paraId="5E026529" w14:textId="77777777" w:rsidR="00DA5BEC" w:rsidRPr="0086474F" w:rsidRDefault="0086474F" w:rsidP="00364C9D">
      <w:pPr>
        <w:pStyle w:val="berschrift2"/>
      </w:pPr>
      <w:bookmarkStart w:id="18" w:name="_Toc114493878"/>
      <w:r>
        <w:t>Figures and tables</w:t>
      </w:r>
      <w:bookmarkEnd w:id="18"/>
    </w:p>
    <w:p w14:paraId="1CEFBCB3"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3426DA99" w14:textId="72C806C0" w:rsidR="0086474F" w:rsidRPr="0086474F" w:rsidRDefault="0086474F" w:rsidP="0086474F">
      <w:pPr>
        <w:rPr>
          <w:lang w:val="en-US"/>
        </w:rPr>
      </w:pPr>
      <w:r w:rsidRPr="0086474F">
        <w:rPr>
          <w:lang w:val="en-US"/>
        </w:rPr>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86474F">
        <w:rPr>
          <w:lang w:val="en-US"/>
        </w:rPr>
        <w:t>; see also chapter</w:t>
      </w:r>
      <w:r w:rsidR="00AA1C24">
        <w:t xml:space="preserve"> </w:t>
      </w:r>
      <w:r w:rsidR="00AA1C24">
        <w:fldChar w:fldCharType="begin"/>
      </w:r>
      <w:r w:rsidR="00AA1C24">
        <w:instrText xml:space="preserve"> REF _Ref51263346 \r \h </w:instrText>
      </w:r>
      <w:r w:rsidR="00AA1C24">
        <w:fldChar w:fldCharType="separate"/>
      </w:r>
      <w:r w:rsidR="00047464">
        <w:t>4.4</w:t>
      </w:r>
      <w:r w:rsidR="00AA1C24">
        <w:fldChar w:fldCharType="end"/>
      </w:r>
      <w:r w:rsidR="00673091">
        <w:rPr>
          <w:lang w:val="en-US"/>
        </w:rPr>
        <w:t>).</w:t>
      </w:r>
    </w:p>
    <w:p w14:paraId="519CE291" w14:textId="77777777" w:rsidR="00DA5BEC" w:rsidRPr="008E159A" w:rsidRDefault="0086474F" w:rsidP="00DA5BEC">
      <w:pPr>
        <w:pStyle w:val="CVTFig"/>
        <w:keepNext/>
        <w:rPr>
          <w:lang w:val="en-US"/>
        </w:rPr>
      </w:pPr>
      <w:bookmarkStart w:id="19" w:name="_Ref467353822"/>
      <w:r w:rsidRPr="0086474F">
        <w:lastRenderedPageBreak/>
        <w:drawing>
          <wp:inline distT="0" distB="0" distL="0" distR="0" wp14:anchorId="58863495" wp14:editId="2F9C102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AACBD5B" w14:textId="1650523D" w:rsidR="00DA5BEC" w:rsidRPr="008E159A" w:rsidRDefault="003F39D9" w:rsidP="00DA5BEC">
      <w:pPr>
        <w:pStyle w:val="Beschriftung"/>
        <w:rPr>
          <w:vanish/>
          <w:lang w:val="en-US"/>
          <w:specVanish/>
        </w:rPr>
      </w:pPr>
      <w:bookmarkStart w:id="20" w:name="_Ref467356625"/>
      <w:bookmarkStart w:id="21" w:name="_Toc114493889"/>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9"/>
      <w:bookmarkEnd w:id="20"/>
      <w:r w:rsidR="00DA5BEC" w:rsidRPr="008E159A">
        <w:rPr>
          <w:lang w:val="en-US"/>
        </w:rPr>
        <w:t>:</w:t>
      </w:r>
      <w:r w:rsidR="00DA5BEC" w:rsidRPr="008E159A">
        <w:rPr>
          <w:lang w:val="en-US"/>
        </w:rPr>
        <w:tab/>
      </w:r>
      <w:r w:rsidR="00E93459" w:rsidRPr="008E159A">
        <w:rPr>
          <w:lang w:val="en-US"/>
        </w:rPr>
        <w:t>This is an example for a figure</w:t>
      </w:r>
      <w:bookmarkEnd w:id="21"/>
      <w:r w:rsidR="00126D68" w:rsidRPr="008E159A">
        <w:rPr>
          <w:lang w:val="en-US"/>
        </w:rPr>
        <w:t xml:space="preserve"> </w:t>
      </w:r>
    </w:p>
    <w:p w14:paraId="1FE8F605" w14:textId="03CD0F42" w:rsidR="00126D68" w:rsidRPr="008E159A" w:rsidRDefault="00126D68" w:rsidP="00126D68">
      <w:pPr>
        <w:pStyle w:val="Beschriftung"/>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2"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2"/>
      <w:r w:rsidR="004B5569" w:rsidRPr="008E159A">
        <w:rPr>
          <w:lang w:val="en-US"/>
        </w:rPr>
        <w:fldChar w:fldCharType="end"/>
      </w:r>
      <w:r w:rsidRPr="008E159A">
        <w:rPr>
          <w:lang w:val="en-US"/>
        </w:rPr>
        <w:t>]</w:t>
      </w:r>
    </w:p>
    <w:p w14:paraId="4732ECDE" w14:textId="2B86714A" w:rsidR="00010242" w:rsidRPr="008E159A" w:rsidRDefault="00010242" w:rsidP="00010242">
      <w:pPr>
        <w:pStyle w:val="CVTTablabel"/>
        <w:rPr>
          <w:vanish/>
          <w:lang w:val="en-US"/>
          <w:specVanish/>
        </w:rPr>
      </w:pPr>
      <w:bookmarkStart w:id="23" w:name="_Ref467354674"/>
      <w:bookmarkStart w:id="24" w:name="_Toc467355371"/>
      <w:bookmarkStart w:id="25" w:name="_Toc51264753"/>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23"/>
      <w:r w:rsidRPr="008E159A">
        <w:rPr>
          <w:lang w:val="en-US"/>
        </w:rPr>
        <w:t>:</w:t>
      </w:r>
      <w:r w:rsidRPr="008E159A">
        <w:rPr>
          <w:lang w:val="en-US"/>
        </w:rPr>
        <w:tab/>
      </w:r>
      <w:bookmarkEnd w:id="24"/>
      <w:r w:rsidR="00E93459" w:rsidRPr="008E159A">
        <w:rPr>
          <w:lang w:val="en-US"/>
        </w:rPr>
        <w:t>This is an example for a table</w:t>
      </w:r>
      <w:bookmarkEnd w:id="25"/>
      <w:r w:rsidRPr="008E159A">
        <w:rPr>
          <w:lang w:val="en-US"/>
        </w:rPr>
        <w:t xml:space="preserve"> </w:t>
      </w:r>
    </w:p>
    <w:p w14:paraId="07B5CC54" w14:textId="6CCEFD90"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6"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6"/>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7814F901" w14:textId="77777777" w:rsidTr="00203D7C">
        <w:tc>
          <w:tcPr>
            <w:tcW w:w="2925" w:type="dxa"/>
            <w:shd w:val="clear" w:color="auto" w:fill="auto"/>
            <w:vAlign w:val="center"/>
          </w:tcPr>
          <w:p w14:paraId="646C7786" w14:textId="77777777" w:rsidR="00010242" w:rsidRPr="008E159A" w:rsidRDefault="00010242" w:rsidP="00203D7C">
            <w:pPr>
              <w:rPr>
                <w:rFonts w:eastAsia="MS Mincho"/>
                <w:lang w:val="en-US"/>
              </w:rPr>
            </w:pPr>
          </w:p>
        </w:tc>
        <w:tc>
          <w:tcPr>
            <w:tcW w:w="2926" w:type="dxa"/>
            <w:shd w:val="clear" w:color="auto" w:fill="auto"/>
            <w:vAlign w:val="center"/>
          </w:tcPr>
          <w:p w14:paraId="303234AF" w14:textId="77777777" w:rsidR="00010242" w:rsidRPr="008E159A" w:rsidRDefault="00010242" w:rsidP="00203D7C">
            <w:pPr>
              <w:rPr>
                <w:rFonts w:eastAsia="MS Mincho"/>
                <w:lang w:val="en-US"/>
              </w:rPr>
            </w:pPr>
          </w:p>
        </w:tc>
        <w:tc>
          <w:tcPr>
            <w:tcW w:w="2933" w:type="dxa"/>
            <w:shd w:val="clear" w:color="auto" w:fill="auto"/>
            <w:vAlign w:val="center"/>
          </w:tcPr>
          <w:p w14:paraId="111BF1B9" w14:textId="77777777" w:rsidR="00010242" w:rsidRPr="008E159A" w:rsidRDefault="00010242" w:rsidP="00203D7C">
            <w:pPr>
              <w:rPr>
                <w:rFonts w:eastAsia="MS Mincho"/>
                <w:lang w:val="en-US"/>
              </w:rPr>
            </w:pPr>
          </w:p>
        </w:tc>
      </w:tr>
      <w:tr w:rsidR="00010242" w:rsidRPr="008E159A" w14:paraId="41E86724" w14:textId="77777777" w:rsidTr="00203D7C">
        <w:tc>
          <w:tcPr>
            <w:tcW w:w="2925" w:type="dxa"/>
            <w:shd w:val="clear" w:color="auto" w:fill="auto"/>
            <w:vAlign w:val="center"/>
          </w:tcPr>
          <w:p w14:paraId="57A1A169" w14:textId="77777777" w:rsidR="00010242" w:rsidRPr="008E159A" w:rsidRDefault="00010242" w:rsidP="00203D7C">
            <w:pPr>
              <w:rPr>
                <w:rFonts w:eastAsia="MS Mincho"/>
                <w:lang w:val="en-US"/>
              </w:rPr>
            </w:pPr>
          </w:p>
        </w:tc>
        <w:tc>
          <w:tcPr>
            <w:tcW w:w="2926" w:type="dxa"/>
            <w:shd w:val="clear" w:color="auto" w:fill="auto"/>
            <w:vAlign w:val="center"/>
          </w:tcPr>
          <w:p w14:paraId="6EBA1155" w14:textId="77777777" w:rsidR="00010242" w:rsidRPr="008E159A" w:rsidRDefault="00010242" w:rsidP="00203D7C">
            <w:pPr>
              <w:rPr>
                <w:rFonts w:eastAsia="MS Mincho"/>
                <w:lang w:val="en-US"/>
              </w:rPr>
            </w:pPr>
          </w:p>
        </w:tc>
        <w:tc>
          <w:tcPr>
            <w:tcW w:w="2933" w:type="dxa"/>
            <w:shd w:val="clear" w:color="auto" w:fill="auto"/>
            <w:vAlign w:val="center"/>
          </w:tcPr>
          <w:p w14:paraId="7337E210" w14:textId="77777777" w:rsidR="00010242" w:rsidRPr="008E159A" w:rsidRDefault="00010242" w:rsidP="00203D7C">
            <w:pPr>
              <w:rPr>
                <w:rFonts w:eastAsia="MS Mincho"/>
                <w:lang w:val="en-US"/>
              </w:rPr>
            </w:pPr>
          </w:p>
        </w:tc>
      </w:tr>
    </w:tbl>
    <w:p w14:paraId="0BC99624" w14:textId="77777777" w:rsidR="00010242" w:rsidRPr="008E159A" w:rsidRDefault="00010242" w:rsidP="00010242">
      <w:pPr>
        <w:rPr>
          <w:lang w:val="en-US"/>
        </w:rPr>
      </w:pPr>
    </w:p>
    <w:p w14:paraId="4F91902F" w14:textId="382B30EA" w:rsidR="00AA1C24" w:rsidRPr="00416645" w:rsidRDefault="00416645" w:rsidP="00001E7D">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1E554241" w14:textId="77777777" w:rsidR="00DA5BEC" w:rsidRPr="008E159A" w:rsidRDefault="00673DE0" w:rsidP="00DA5BEC">
      <w:pPr>
        <w:pStyle w:val="CVTFig"/>
        <w:keepNext/>
        <w:rPr>
          <w:lang w:val="en-US"/>
        </w:rPr>
      </w:pPr>
      <w:r w:rsidRPr="008E159A">
        <w:drawing>
          <wp:inline distT="0" distB="0" distL="0" distR="0" wp14:anchorId="11252BDF" wp14:editId="5A10D337">
            <wp:extent cx="2941451" cy="3180080"/>
            <wp:effectExtent l="0" t="0" r="0" b="127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2971737" cy="3212823"/>
                    </a:xfrm>
                    <a:prstGeom prst="rect">
                      <a:avLst/>
                    </a:prstGeom>
                    <a:noFill/>
                    <a:ln>
                      <a:noFill/>
                    </a:ln>
                  </pic:spPr>
                </pic:pic>
              </a:graphicData>
            </a:graphic>
          </wp:inline>
        </w:drawing>
      </w:r>
    </w:p>
    <w:p w14:paraId="47DB6FA9" w14:textId="63653D8F" w:rsidR="00673DE0" w:rsidRPr="008E159A" w:rsidRDefault="00E93459" w:rsidP="00DA5BEC">
      <w:pPr>
        <w:pStyle w:val="Beschriftung"/>
        <w:rPr>
          <w:vanish/>
          <w:lang w:val="en-US"/>
          <w:specVanish/>
        </w:rPr>
      </w:pPr>
      <w:bookmarkStart w:id="27" w:name="_Ref472953453"/>
      <w:bookmarkStart w:id="28" w:name="_Ref472953450"/>
      <w:bookmarkStart w:id="29" w:name="_Toc114493890"/>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27"/>
      <w:r w:rsidR="00DA5BEC" w:rsidRPr="008E159A">
        <w:rPr>
          <w:lang w:val="en-US"/>
        </w:rPr>
        <w:t>:</w:t>
      </w:r>
      <w:r w:rsidR="00DA5BEC" w:rsidRPr="008E159A">
        <w:rPr>
          <w:lang w:val="en-US"/>
        </w:rPr>
        <w:tab/>
      </w:r>
      <w:bookmarkEnd w:id="28"/>
      <w:r w:rsidRPr="008E159A">
        <w:rPr>
          <w:lang w:val="en-US"/>
        </w:rPr>
        <w:t>Using the labeling function for figures in Word</w:t>
      </w:r>
      <w:bookmarkEnd w:id="29"/>
    </w:p>
    <w:p w14:paraId="48577B23" w14:textId="26A37501" w:rsidR="00126D68" w:rsidRDefault="00126D68" w:rsidP="00126D68">
      <w:pPr>
        <w:pStyle w:val="Beschriftung"/>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0"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0"/>
      <w:r w:rsidR="003846B1" w:rsidRPr="008E159A">
        <w:rPr>
          <w:lang w:val="en-US"/>
        </w:rPr>
        <w:fldChar w:fldCharType="end"/>
      </w:r>
      <w:r w:rsidRPr="0015405B">
        <w:rPr>
          <w:lang w:val="en-US"/>
        </w:rPr>
        <w:t>]</w:t>
      </w:r>
    </w:p>
    <w:p w14:paraId="5F1BD843" w14:textId="154924E9" w:rsidR="000A036B" w:rsidRDefault="000A036B" w:rsidP="000A036B">
      <w:pPr>
        <w:rPr>
          <w:lang w:val="en-US"/>
        </w:rPr>
      </w:pPr>
      <w:r w:rsidRPr="00416645">
        <w:rPr>
          <w:lang w:val="en-US"/>
        </w:rPr>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Pr>
          <w:lang w:val="en-US"/>
        </w:rPr>
        <w:t>Sources</w:t>
      </w:r>
      <w:r w:rsidRPr="00416645">
        <w:rPr>
          <w:lang w:val="en-US"/>
        </w:rPr>
        <w:t xml:space="preserve"> for figures and tables must always be </w:t>
      </w:r>
      <w:r>
        <w:rPr>
          <w:lang w:val="en-US"/>
        </w:rPr>
        <w:t>mentioned</w:t>
      </w:r>
      <w:r w:rsidRPr="00416645">
        <w:rPr>
          <w:lang w:val="en-US"/>
        </w:rPr>
        <w:t xml:space="preserve"> but may not be listed in the list of figures or tables. For this purpose, a „sty</w:t>
      </w:r>
      <w:r>
        <w:rPr>
          <w:lang w:val="en-US"/>
        </w:rPr>
        <w:t xml:space="preserve">le separator“ must separate </w:t>
      </w:r>
      <w:r w:rsidRPr="00416645">
        <w:rPr>
          <w:lang w:val="en-US"/>
        </w:rPr>
        <w:t>the label text and the source (Ctrl + Al</w:t>
      </w:r>
      <w:r>
        <w:rPr>
          <w:lang w:val="en-US"/>
        </w:rPr>
        <w:t xml:space="preserve">t + Enter) (see e. g. </w:t>
      </w:r>
      <w:r w:rsidRPr="008E159A">
        <w:rPr>
          <w:lang w:val="en-US"/>
        </w:rPr>
        <w:fldChar w:fldCharType="begin"/>
      </w:r>
      <w:r w:rsidRPr="00416645">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w:t>
      </w:r>
    </w:p>
    <w:p w14:paraId="4A44676B" w14:textId="7E25CB91" w:rsidR="000A036B" w:rsidRDefault="000A036B" w:rsidP="000A036B">
      <w:pPr>
        <w:rPr>
          <w:lang w:val="en-US"/>
        </w:rPr>
      </w:pPr>
      <w:r>
        <w:rPr>
          <w:lang w:val="en-US"/>
        </w:rPr>
        <w:lastRenderedPageBreak/>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Pr>
          <w:lang w:val="en-US"/>
        </w:rPr>
        <w:t>sources</w:t>
      </w:r>
      <w:r w:rsidRPr="00416645">
        <w:rPr>
          <w:lang w:val="en-US"/>
        </w:rPr>
        <w:t xml:space="preserve"> or </w:t>
      </w:r>
      <w:r>
        <w:rPr>
          <w:lang w:val="en-US"/>
        </w:rPr>
        <w:t>sources</w:t>
      </w:r>
      <w:r w:rsidRPr="00416645">
        <w:rPr>
          <w:lang w:val="en-US"/>
        </w:rPr>
        <w:t xml:space="preserve"> containing </w:t>
      </w:r>
      <w:r>
        <w:rPr>
          <w:lang w:val="en-US"/>
        </w:rPr>
        <w:t xml:space="preserve">the </w:t>
      </w:r>
      <w:r w:rsidRPr="00416645">
        <w:rPr>
          <w:lang w:val="en-US"/>
        </w:rPr>
        <w:t>used content should be indicated by the expression "(</w:t>
      </w:r>
      <w:r>
        <w:rPr>
          <w:lang w:val="en-US"/>
        </w:rPr>
        <w:t>According to</w:t>
      </w:r>
      <w:r w:rsidRPr="00416645">
        <w:rPr>
          <w:lang w:val="en-US"/>
        </w:rPr>
        <w:t xml:space="preserve"> [</w:t>
      </w:r>
      <w:r>
        <w:rPr>
          <w:lang w:val="en-US"/>
        </w:rPr>
        <w:t>source</w:t>
      </w:r>
      <w:r w:rsidRPr="00416645">
        <w:rPr>
          <w:lang w:val="en-US"/>
        </w:rPr>
        <w:t xml:space="preserve">])" (see </w:t>
      </w:r>
      <w:r w:rsidRPr="008E159A">
        <w:rPr>
          <w:lang w:val="en-US"/>
        </w:rPr>
        <w:fldChar w:fldCharType="begin"/>
      </w:r>
      <w:r w:rsidRPr="001E305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 xml:space="preserve">). </w:t>
      </w:r>
      <w:r>
        <w:rPr>
          <w:lang w:val="en-US"/>
        </w:rPr>
        <w:t>Figures</w:t>
      </w:r>
      <w:r w:rsidRPr="00416645">
        <w:rPr>
          <w:lang w:val="en-US"/>
        </w:rPr>
        <w:t xml:space="preserve"> from </w:t>
      </w:r>
      <w:r>
        <w:rPr>
          <w:lang w:val="en-US"/>
        </w:rPr>
        <w:t>sources</w:t>
      </w:r>
      <w:r w:rsidRPr="00416645">
        <w:rPr>
          <w:lang w:val="en-US"/>
        </w:rPr>
        <w:t xml:space="preserve"> mus</w:t>
      </w:r>
      <w:r>
        <w:rPr>
          <w:lang w:val="en-US"/>
        </w:rPr>
        <w:t xml:space="preserve">t either be cited correctly (compare UrhG § 51; e. g. </w:t>
      </w:r>
      <w:r w:rsidRPr="00416645">
        <w:rPr>
          <w:lang w:val="en-US"/>
        </w:rPr>
        <w:t xml:space="preserve">citations </w:t>
      </w:r>
      <w:r>
        <w:rPr>
          <w:lang w:val="en-US"/>
        </w:rPr>
        <w:t xml:space="preserve">of figures </w:t>
      </w:r>
      <w:r w:rsidRPr="00416645">
        <w:rPr>
          <w:lang w:val="en-US"/>
        </w:rPr>
        <w:t>for illustrative</w:t>
      </w:r>
      <w:r>
        <w:rPr>
          <w:lang w:val="en-US"/>
        </w:rPr>
        <w:t xml:space="preserve"> purposes are not permitted</w:t>
      </w:r>
      <w:r w:rsidRPr="00416645">
        <w:rPr>
          <w:lang w:val="en-US"/>
        </w:rPr>
        <w:t xml:space="preserve">) or the permission (license) of the </w:t>
      </w:r>
      <w:r w:rsidRPr="001E3050">
        <w:rPr>
          <w:lang w:val="en-US"/>
        </w:rPr>
        <w:t xml:space="preserve">copyright owner </w:t>
      </w:r>
      <w:r w:rsidRPr="00416645">
        <w:rPr>
          <w:lang w:val="en-US"/>
        </w:rPr>
        <w:t>is required (not necessarily the author, as the rights may have been transferred).</w:t>
      </w:r>
    </w:p>
    <w:p w14:paraId="3D404EFC" w14:textId="06359B97" w:rsidR="000A036B" w:rsidRPr="000A036B" w:rsidRDefault="000A036B" w:rsidP="000A036B">
      <w:pPr>
        <w:rPr>
          <w:lang w:val="en-US"/>
        </w:rPr>
      </w:pPr>
      <w:r w:rsidRPr="001E3050">
        <w:rPr>
          <w:lang w:val="en-US"/>
        </w:rPr>
        <w:t xml:space="preserve">After tables, insert a blank line with the </w:t>
      </w:r>
      <w:r>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r>
        <w:t xml:space="preserve"> </w:t>
      </w:r>
      <w:r w:rsidRPr="001E3050">
        <w:rPr>
          <w:lang w:val="en-US"/>
        </w:rPr>
        <w:t xml:space="preserve">References for figures and tables must be </w:t>
      </w:r>
      <w:r>
        <w:rPr>
          <w:lang w:val="en-US"/>
        </w:rPr>
        <w:t>inserted</w:t>
      </w:r>
      <w:r w:rsidRPr="001E3050">
        <w:rPr>
          <w:lang w:val="en-US"/>
        </w:rPr>
        <w:t xml:space="preserve"> according to the scheme presented in chapter </w:t>
      </w:r>
      <w:r>
        <w:rPr>
          <w:lang w:val="en-US"/>
        </w:rPr>
        <w:fldChar w:fldCharType="begin"/>
      </w:r>
      <w:r>
        <w:rPr>
          <w:lang w:val="en-US"/>
        </w:rPr>
        <w:instrText xml:space="preserve"> REF _Ref31618805 \r \h </w:instrText>
      </w:r>
      <w:r>
        <w:rPr>
          <w:lang w:val="en-US"/>
        </w:rPr>
      </w:r>
      <w:r>
        <w:rPr>
          <w:lang w:val="en-US"/>
        </w:rPr>
        <w:fldChar w:fldCharType="separate"/>
      </w:r>
      <w:r w:rsidR="00047464">
        <w:rPr>
          <w:lang w:val="en-US"/>
        </w:rPr>
        <w:t>5</w:t>
      </w:r>
      <w:r>
        <w:rPr>
          <w:lang w:val="en-US"/>
        </w:rPr>
        <w:fldChar w:fldCharType="end"/>
      </w:r>
      <w:r>
        <w:rPr>
          <w:lang w:val="en-US"/>
        </w:rPr>
        <w:t xml:space="preserve"> </w:t>
      </w:r>
      <w:r w:rsidRPr="001E3050">
        <w:rPr>
          <w:lang w:val="en-US"/>
        </w:rPr>
        <w:t xml:space="preserve">in the figure </w:t>
      </w:r>
      <w:r>
        <w:rPr>
          <w:lang w:val="en-US"/>
        </w:rPr>
        <w:t>label</w:t>
      </w:r>
      <w:r w:rsidRPr="001E3050">
        <w:rPr>
          <w:lang w:val="en-US"/>
        </w:rPr>
        <w:t>.</w:t>
      </w:r>
      <w:r>
        <w:t xml:space="preserve"> </w:t>
      </w:r>
      <w:r w:rsidRPr="001E3050">
        <w:rPr>
          <w:lang w:val="en-US"/>
        </w:rPr>
        <w:t>The list of figures and tables is generated automatically (after updating).</w:t>
      </w:r>
    </w:p>
    <w:p w14:paraId="6722EE97" w14:textId="77777777" w:rsidR="00190272" w:rsidRPr="008E159A" w:rsidRDefault="001E3050" w:rsidP="000A036B">
      <w:pPr>
        <w:pStyle w:val="berschrift2"/>
        <w:rPr>
          <w:lang w:val="en-US"/>
        </w:rPr>
      </w:pPr>
      <w:bookmarkStart w:id="31" w:name="_Ref51263346"/>
      <w:bookmarkStart w:id="32" w:name="_Toc114493879"/>
      <w:r>
        <w:rPr>
          <w:lang w:val="en-US"/>
        </w:rPr>
        <w:t>Formulas</w:t>
      </w:r>
      <w:r w:rsidR="00001E7D">
        <w:t xml:space="preserve"> and references</w:t>
      </w:r>
      <w:bookmarkEnd w:id="31"/>
      <w:bookmarkEnd w:id="32"/>
    </w:p>
    <w:p w14:paraId="4227F6EA" w14:textId="77777777" w:rsidR="00190272" w:rsidRPr="001E3050" w:rsidRDefault="001E3050" w:rsidP="00190272">
      <w:pPr>
        <w:rPr>
          <w:lang w:val="en-US"/>
        </w:rPr>
      </w:pPr>
      <w:r w:rsidRPr="00001E7D">
        <w:rPr>
          <w:b/>
          <w:bCs/>
          <w:lang w:val="en-US"/>
        </w:rPr>
        <w:t>Formulas</w:t>
      </w:r>
      <w:r w:rsidRPr="001E3050">
        <w:rPr>
          <w:lang w:val="en-US"/>
        </w:rPr>
        <w:t xml:space="preserve"> are to be numbered continuously in the text. Analogous to figures and tables, the text must refer to the corresponding formula (see equation (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173FFE9" w14:textId="77777777" w:rsidTr="00112209">
        <w:tc>
          <w:tcPr>
            <w:tcW w:w="8241" w:type="dxa"/>
            <w:vAlign w:val="center"/>
          </w:tcPr>
          <w:p w14:paraId="1238439B"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1386478F" w14:textId="77777777" w:rsidR="00112209" w:rsidRPr="008E159A" w:rsidRDefault="00112209" w:rsidP="00112209">
            <w:pPr>
              <w:jc w:val="right"/>
              <w:rPr>
                <w:lang w:val="en-US"/>
              </w:rPr>
            </w:pPr>
            <w:r w:rsidRPr="008E159A">
              <w:rPr>
                <w:lang w:val="en-US"/>
              </w:rPr>
              <w:t>(1)</w:t>
            </w:r>
          </w:p>
        </w:tc>
      </w:tr>
    </w:tbl>
    <w:p w14:paraId="7A2D41A4" w14:textId="77777777" w:rsidR="002A5412" w:rsidRPr="002A5412" w:rsidRDefault="001E3050" w:rsidP="002A5412">
      <w:pPr>
        <w:rPr>
          <w:rFonts w:cs="Arial"/>
          <w:kern w:val="32"/>
          <w:szCs w:val="32"/>
          <w:lang w:val="en-US"/>
        </w:rPr>
      </w:pPr>
      <w:bookmarkStart w:id="33"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bookmarkEnd w:id="33"/>
    <w:p w14:paraId="353C3307" w14:textId="72508AF3" w:rsidR="00190272" w:rsidRPr="002A5412" w:rsidRDefault="002A5412" w:rsidP="00190272">
      <w:pPr>
        <w:rPr>
          <w:lang w:val="en-US"/>
        </w:rPr>
      </w:pPr>
      <w:r w:rsidRPr="00001E7D">
        <w:rPr>
          <w:b/>
          <w:bCs/>
          <w:lang w:val="en-US"/>
        </w:rPr>
        <w:t>References</w:t>
      </w:r>
      <w:r w:rsidRPr="002A5412">
        <w:rPr>
          <w:lang w:val="en-US"/>
        </w:rPr>
        <w:t xml:space="preserve">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617E7686" w14:textId="77777777" w:rsidR="00B04E17" w:rsidRPr="008E159A" w:rsidRDefault="00B04E17" w:rsidP="00B04E17">
      <w:pPr>
        <w:pStyle w:val="CVTFig"/>
        <w:keepNext/>
        <w:rPr>
          <w:lang w:val="en-US"/>
        </w:rPr>
      </w:pPr>
      <w:r w:rsidRPr="008E159A">
        <w:drawing>
          <wp:inline distT="0" distB="0" distL="0" distR="0" wp14:anchorId="5283D094" wp14:editId="25E59150">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4B95CA7F" w14:textId="4593A567" w:rsidR="009C457C" w:rsidRPr="008E159A" w:rsidRDefault="00E93459" w:rsidP="009C457C">
      <w:pPr>
        <w:pStyle w:val="Beschriftung"/>
        <w:rPr>
          <w:vanish/>
          <w:lang w:val="en-US"/>
          <w:specVanish/>
        </w:rPr>
      </w:pPr>
      <w:bookmarkStart w:id="34" w:name="_Ref467595152"/>
      <w:bookmarkStart w:id="35" w:name="_Toc114493891"/>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34"/>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5"/>
      <w:r w:rsidRPr="008E159A">
        <w:rPr>
          <w:lang w:val="en-US"/>
        </w:rPr>
        <w:t xml:space="preserve"> </w:t>
      </w:r>
    </w:p>
    <w:p w14:paraId="4C863F7B" w14:textId="31F51F86"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6"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36"/>
      <w:r w:rsidR="003846B1" w:rsidRPr="008E159A">
        <w:rPr>
          <w:lang w:val="en-US"/>
        </w:rPr>
        <w:fldChar w:fldCharType="end"/>
      </w:r>
      <w:r w:rsidRPr="008E159A">
        <w:rPr>
          <w:lang w:val="en-US"/>
        </w:rPr>
        <w:t>]</w:t>
      </w:r>
    </w:p>
    <w:p w14:paraId="553E2740" w14:textId="77777777" w:rsidR="000564CD" w:rsidRPr="008E159A" w:rsidRDefault="000564CD" w:rsidP="003D4875">
      <w:pPr>
        <w:pStyle w:val="CVTFig"/>
        <w:rPr>
          <w:lang w:val="en-US"/>
        </w:rPr>
      </w:pPr>
      <w:r w:rsidRPr="003D4875">
        <w:lastRenderedPageBreak/>
        <w:drawing>
          <wp:inline distT="0" distB="0" distL="0" distR="0" wp14:anchorId="730471D7" wp14:editId="0C9045C3">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C74ACB9" w14:textId="48BC4A0A" w:rsidR="00B04E17" w:rsidRPr="008E159A" w:rsidRDefault="006D2DDA" w:rsidP="00001E7D">
      <w:pPr>
        <w:pStyle w:val="Beschriftung"/>
        <w:rPr>
          <w:vanish/>
          <w:lang w:val="en-US"/>
          <w:specVanish/>
        </w:rPr>
      </w:pPr>
      <w:bookmarkStart w:id="37" w:name="_Ref467595153"/>
      <w:bookmarkStart w:id="38" w:name="_Toc114493892"/>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047464">
        <w:rPr>
          <w:noProof/>
          <w:lang w:val="en-US"/>
        </w:rPr>
        <w:t>4</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047464">
        <w:rPr>
          <w:noProof/>
          <w:lang w:val="en-US"/>
        </w:rPr>
        <w:t>4</w:t>
      </w:r>
      <w:r w:rsidR="0082365B" w:rsidRPr="008E159A">
        <w:rPr>
          <w:lang w:val="en-US"/>
        </w:rPr>
        <w:fldChar w:fldCharType="end"/>
      </w:r>
      <w:bookmarkEnd w:id="37"/>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38"/>
    </w:p>
    <w:p w14:paraId="33131351" w14:textId="23C73112" w:rsidR="00F908AA" w:rsidRPr="008E159A" w:rsidRDefault="00F908AA" w:rsidP="00001E7D">
      <w:pPr>
        <w:pStyle w:val="Beschriftun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9"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39"/>
      <w:r w:rsidR="003846B1" w:rsidRPr="008E159A">
        <w:rPr>
          <w:lang w:val="en-US"/>
        </w:rPr>
        <w:fldChar w:fldCharType="end"/>
      </w:r>
      <w:r w:rsidRPr="008E159A">
        <w:rPr>
          <w:lang w:val="en-US"/>
        </w:rPr>
        <w:t>]</w:t>
      </w:r>
    </w:p>
    <w:p w14:paraId="7DD8E9A8" w14:textId="29C286A3" w:rsidR="00B04E17" w:rsidRPr="002A5412" w:rsidRDefault="002A5412" w:rsidP="00B04E17">
      <w:pPr>
        <w:rPr>
          <w:lang w:val="en-US"/>
        </w:rPr>
      </w:pPr>
      <w:r w:rsidRPr="00001E7D">
        <w:rPr>
          <w:b/>
          <w:bCs/>
          <w:lang w:val="en-US"/>
        </w:rPr>
        <w:t>Footnotes</w:t>
      </w:r>
      <w:r w:rsidRPr="002A5412">
        <w:rPr>
          <w:lang w:val="en-US"/>
        </w:rPr>
        <w:t xml:space="preserve">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5</w:t>
      </w:r>
      <w:r w:rsidR="00B04E17" w:rsidRPr="008E159A">
        <w:rPr>
          <w:lang w:val="en-US"/>
        </w:rPr>
        <w:fldChar w:fldCharType="end"/>
      </w:r>
      <w:r w:rsidR="00B04E17" w:rsidRPr="002A5412">
        <w:rPr>
          <w:lang w:val="en-US"/>
        </w:rPr>
        <w:t>)</w:t>
      </w:r>
      <w:r w:rsidR="005D03E8" w:rsidRPr="002A5412">
        <w:rPr>
          <w:rStyle w:val="Funotenzeichen"/>
          <w:lang w:val="en-US"/>
        </w:rPr>
        <w:t xml:space="preserve"> </w:t>
      </w:r>
      <w:r w:rsidR="005D03E8" w:rsidRPr="008E159A">
        <w:rPr>
          <w:rStyle w:val="Funotenzeichen"/>
          <w:lang w:val="en-US"/>
        </w:rPr>
        <w:footnoteReference w:id="2"/>
      </w:r>
      <w:r w:rsidR="00B04E17" w:rsidRPr="002A5412">
        <w:rPr>
          <w:lang w:val="en-US"/>
        </w:rPr>
        <w:t>.</w:t>
      </w:r>
    </w:p>
    <w:p w14:paraId="0588CD11" w14:textId="77777777" w:rsidR="00B04E17" w:rsidRPr="008E159A" w:rsidRDefault="00B04E17" w:rsidP="00B04E17">
      <w:pPr>
        <w:pStyle w:val="CVTFig"/>
        <w:keepNext/>
        <w:rPr>
          <w:lang w:val="en-US"/>
        </w:rPr>
      </w:pPr>
      <w:r w:rsidRPr="008E159A">
        <w:drawing>
          <wp:inline distT="0" distB="0" distL="0" distR="0" wp14:anchorId="15D0F8AC" wp14:editId="0CE0A61F">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6C2FC28A" w14:textId="2B571992" w:rsidR="009C457C" w:rsidRPr="008E159A" w:rsidRDefault="00E93459" w:rsidP="009C457C">
      <w:pPr>
        <w:pStyle w:val="Beschriftung"/>
        <w:rPr>
          <w:vanish/>
          <w:lang w:val="en-US"/>
          <w:specVanish/>
        </w:rPr>
      </w:pPr>
      <w:bookmarkStart w:id="40" w:name="_Ref467594732"/>
      <w:bookmarkStart w:id="41" w:name="_Ref467594727"/>
      <w:bookmarkStart w:id="42" w:name="_Toc114493893"/>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5</w:t>
      </w:r>
      <w:r w:rsidR="001A3CC6" w:rsidRPr="008E159A">
        <w:rPr>
          <w:noProof/>
          <w:lang w:val="en-US"/>
        </w:rPr>
        <w:fldChar w:fldCharType="end"/>
      </w:r>
      <w:bookmarkEnd w:id="40"/>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1"/>
      <w:bookmarkEnd w:id="42"/>
      <w:r w:rsidR="009C457C" w:rsidRPr="008E159A">
        <w:rPr>
          <w:lang w:val="en-US"/>
        </w:rPr>
        <w:t xml:space="preserve"> </w:t>
      </w:r>
    </w:p>
    <w:p w14:paraId="7F471F44" w14:textId="4E9071E9"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3"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3"/>
      <w:r w:rsidR="003846B1" w:rsidRPr="008E159A">
        <w:rPr>
          <w:lang w:val="en-US"/>
        </w:rPr>
        <w:fldChar w:fldCharType="end"/>
      </w:r>
      <w:r w:rsidRPr="008E159A">
        <w:rPr>
          <w:lang w:val="en-US"/>
        </w:rPr>
        <w:t>]</w:t>
      </w:r>
    </w:p>
    <w:p w14:paraId="66876CB6" w14:textId="77777777" w:rsidR="00113CF0" w:rsidRPr="008E159A" w:rsidRDefault="002A5412" w:rsidP="00AA1C24">
      <w:pPr>
        <w:pStyle w:val="berschrift2"/>
        <w:rPr>
          <w:lang w:val="en-US"/>
        </w:rPr>
      </w:pPr>
      <w:bookmarkStart w:id="44" w:name="_Toc114493880"/>
      <w:r>
        <w:rPr>
          <w:lang w:val="en-US"/>
        </w:rPr>
        <w:t>Overview of styles</w:t>
      </w:r>
      <w:bookmarkEnd w:id="44"/>
    </w:p>
    <w:p w14:paraId="74626971" w14:textId="066D8E4D"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noProof/>
          <w:lang w:val="en-US"/>
        </w:rPr>
        <w:noBreakHyphen/>
      </w:r>
      <w:r w:rsidR="00047464">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7E740065" w14:textId="5253CA3F" w:rsidR="009C457C" w:rsidRPr="008E159A" w:rsidRDefault="00544652" w:rsidP="003375BC">
      <w:pPr>
        <w:pStyle w:val="CVTTablabel"/>
        <w:rPr>
          <w:vanish/>
          <w:lang w:val="en-US"/>
          <w:specVanish/>
        </w:rPr>
      </w:pPr>
      <w:bookmarkStart w:id="45" w:name="_Ref472952400"/>
      <w:bookmarkStart w:id="46" w:name="_Toc51264754"/>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45"/>
      <w:r w:rsidR="0029488A" w:rsidRPr="008E159A">
        <w:rPr>
          <w:lang w:val="en-US"/>
        </w:rPr>
        <w:t>:</w:t>
      </w:r>
      <w:r w:rsidR="0029488A" w:rsidRPr="008E159A">
        <w:rPr>
          <w:lang w:val="en-US"/>
        </w:rPr>
        <w:tab/>
      </w:r>
      <w:r w:rsidRPr="008E159A">
        <w:rPr>
          <w:lang w:val="en-US"/>
        </w:rPr>
        <w:t>Overview of all available styles</w:t>
      </w:r>
      <w:bookmarkEnd w:id="46"/>
      <w:r w:rsidRPr="008E159A">
        <w:rPr>
          <w:lang w:val="en-US"/>
        </w:rPr>
        <w:t xml:space="preserve"> </w:t>
      </w:r>
    </w:p>
    <w:p w14:paraId="434015B5" w14:textId="088507AE"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7"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7"/>
      <w:r w:rsidR="003846B1" w:rsidRPr="008E159A">
        <w:rPr>
          <w:lang w:val="en-US"/>
        </w:rPr>
        <w:fldChar w:fldCharType="end"/>
      </w:r>
      <w:r w:rsidRPr="008E159A">
        <w:rPr>
          <w:lang w:val="en-US"/>
        </w:rPr>
        <w:t>]</w:t>
      </w:r>
    </w:p>
    <w:tbl>
      <w:tblPr>
        <w:tblStyle w:val="Tabellenraster"/>
        <w:tblW w:w="8895" w:type="dxa"/>
        <w:tblInd w:w="-5" w:type="dxa"/>
        <w:tblLook w:val="04A0" w:firstRow="1" w:lastRow="0" w:firstColumn="1" w:lastColumn="0" w:noHBand="0" w:noVBand="1"/>
      </w:tblPr>
      <w:tblGrid>
        <w:gridCol w:w="3273"/>
        <w:gridCol w:w="5622"/>
      </w:tblGrid>
      <w:tr w:rsidR="008B5991" w:rsidRPr="008E159A" w14:paraId="6A3F1846" w14:textId="77777777" w:rsidTr="000E115E">
        <w:trPr>
          <w:tblHeader/>
        </w:trPr>
        <w:tc>
          <w:tcPr>
            <w:tcW w:w="3273" w:type="dxa"/>
            <w:vAlign w:val="center"/>
          </w:tcPr>
          <w:p w14:paraId="0C8D93B4" w14:textId="77777777" w:rsidR="008B5991" w:rsidRPr="008E159A" w:rsidRDefault="008B5991" w:rsidP="00E23ABD">
            <w:pPr>
              <w:rPr>
                <w:b/>
                <w:lang w:val="en-US"/>
              </w:rPr>
            </w:pPr>
            <w:r w:rsidRPr="008E159A">
              <w:rPr>
                <w:b/>
                <w:lang w:val="en-US"/>
              </w:rPr>
              <w:t>Name</w:t>
            </w:r>
          </w:p>
        </w:tc>
        <w:tc>
          <w:tcPr>
            <w:tcW w:w="5622" w:type="dxa"/>
            <w:vAlign w:val="center"/>
          </w:tcPr>
          <w:p w14:paraId="2E6816CA" w14:textId="77777777" w:rsidR="008B5991" w:rsidRPr="008E159A" w:rsidRDefault="000E115E" w:rsidP="00E23ABD">
            <w:pPr>
              <w:rPr>
                <w:b/>
                <w:lang w:val="en-US"/>
              </w:rPr>
            </w:pPr>
            <w:r>
              <w:rPr>
                <w:b/>
                <w:lang w:val="en-US"/>
              </w:rPr>
              <w:t>Usage</w:t>
            </w:r>
          </w:p>
        </w:tc>
      </w:tr>
      <w:tr w:rsidR="00113CF0" w:rsidRPr="008E159A" w14:paraId="208BA855" w14:textId="77777777" w:rsidTr="000E115E">
        <w:trPr>
          <w:trHeight w:val="340"/>
        </w:trPr>
        <w:tc>
          <w:tcPr>
            <w:tcW w:w="3273" w:type="dxa"/>
            <w:vAlign w:val="center"/>
          </w:tcPr>
          <w:p w14:paraId="11932DEB"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565546D8"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32FEA89E" w14:textId="77777777" w:rsidTr="000E115E">
        <w:trPr>
          <w:trHeight w:val="340"/>
        </w:trPr>
        <w:tc>
          <w:tcPr>
            <w:tcW w:w="3273" w:type="dxa"/>
            <w:vAlign w:val="center"/>
          </w:tcPr>
          <w:p w14:paraId="28C592E2"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EA09EF3" w14:textId="77777777" w:rsidR="008B5991" w:rsidRPr="008E159A" w:rsidRDefault="00544652" w:rsidP="00E23ABD">
            <w:pPr>
              <w:rPr>
                <w:lang w:val="en-US"/>
              </w:rPr>
            </w:pPr>
            <w:r w:rsidRPr="008E159A">
              <w:rPr>
                <w:lang w:val="en-US"/>
              </w:rPr>
              <w:t>Bullet list (Level 2)</w:t>
            </w:r>
          </w:p>
        </w:tc>
      </w:tr>
      <w:tr w:rsidR="008B5991" w:rsidRPr="008E159A" w14:paraId="26D1BA35" w14:textId="77777777" w:rsidTr="000E115E">
        <w:trPr>
          <w:trHeight w:val="340"/>
        </w:trPr>
        <w:tc>
          <w:tcPr>
            <w:tcW w:w="3273" w:type="dxa"/>
            <w:vAlign w:val="center"/>
          </w:tcPr>
          <w:p w14:paraId="6E97952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841FE9D" w14:textId="77777777" w:rsidR="008B5991" w:rsidRPr="008E159A" w:rsidRDefault="00544652" w:rsidP="00E23ABD">
            <w:pPr>
              <w:rPr>
                <w:lang w:val="en-US"/>
              </w:rPr>
            </w:pPr>
            <w:r w:rsidRPr="008E159A">
              <w:rPr>
                <w:lang w:val="en-US"/>
              </w:rPr>
              <w:t>Bullet list (Level 3)</w:t>
            </w:r>
          </w:p>
        </w:tc>
      </w:tr>
      <w:tr w:rsidR="008B5991" w:rsidRPr="008E159A" w14:paraId="402D524A" w14:textId="77777777" w:rsidTr="000E115E">
        <w:trPr>
          <w:trHeight w:val="340"/>
        </w:trPr>
        <w:tc>
          <w:tcPr>
            <w:tcW w:w="3273" w:type="dxa"/>
            <w:vAlign w:val="center"/>
          </w:tcPr>
          <w:p w14:paraId="56E14FAE"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1CBAAA8B"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0B2BFBF9" w14:textId="77777777" w:rsidTr="000E115E">
        <w:trPr>
          <w:trHeight w:val="340"/>
        </w:trPr>
        <w:tc>
          <w:tcPr>
            <w:tcW w:w="3273" w:type="dxa"/>
            <w:vAlign w:val="center"/>
          </w:tcPr>
          <w:p w14:paraId="25BAB8C7"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74F603F" w14:textId="77777777" w:rsidR="008B5991" w:rsidRPr="008E159A" w:rsidRDefault="00544652" w:rsidP="00E23ABD">
            <w:pPr>
              <w:rPr>
                <w:lang w:val="en-US"/>
              </w:rPr>
            </w:pPr>
            <w:r w:rsidRPr="008E159A">
              <w:rPr>
                <w:lang w:val="en-US"/>
              </w:rPr>
              <w:t>Enumeration (Level 2)</w:t>
            </w:r>
          </w:p>
        </w:tc>
      </w:tr>
      <w:tr w:rsidR="008B5991" w:rsidRPr="008E159A" w14:paraId="74B5E2B4" w14:textId="77777777" w:rsidTr="000E115E">
        <w:trPr>
          <w:trHeight w:val="340"/>
        </w:trPr>
        <w:tc>
          <w:tcPr>
            <w:tcW w:w="3273" w:type="dxa"/>
            <w:vAlign w:val="center"/>
          </w:tcPr>
          <w:p w14:paraId="316E43F1"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6E314F23" w14:textId="77777777" w:rsidR="008B5991" w:rsidRPr="008E159A" w:rsidRDefault="00544652" w:rsidP="00E23ABD">
            <w:pPr>
              <w:rPr>
                <w:lang w:val="en-US"/>
              </w:rPr>
            </w:pPr>
            <w:r w:rsidRPr="008E159A">
              <w:rPr>
                <w:lang w:val="en-US"/>
              </w:rPr>
              <w:t>Enumeration (Level 3)</w:t>
            </w:r>
          </w:p>
        </w:tc>
      </w:tr>
      <w:tr w:rsidR="008B5991" w:rsidRPr="008E159A" w14:paraId="0DEAD3E7" w14:textId="77777777" w:rsidTr="000E115E">
        <w:trPr>
          <w:trHeight w:val="340"/>
        </w:trPr>
        <w:tc>
          <w:tcPr>
            <w:tcW w:w="3273" w:type="dxa"/>
            <w:vAlign w:val="center"/>
          </w:tcPr>
          <w:p w14:paraId="00C7104D"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6FC905A7"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CC5C360" w14:textId="77777777" w:rsidTr="000E115E">
        <w:trPr>
          <w:trHeight w:val="340"/>
        </w:trPr>
        <w:tc>
          <w:tcPr>
            <w:tcW w:w="3273" w:type="dxa"/>
            <w:vAlign w:val="center"/>
          </w:tcPr>
          <w:p w14:paraId="04D00A15"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3C1F6DD8"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443AC46E" w14:textId="77777777" w:rsidTr="000E115E">
        <w:trPr>
          <w:trHeight w:val="340"/>
        </w:trPr>
        <w:tc>
          <w:tcPr>
            <w:tcW w:w="3273" w:type="dxa"/>
            <w:vAlign w:val="center"/>
          </w:tcPr>
          <w:p w14:paraId="69E4ED6C"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0E75473E"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7A2C0C3A" w14:textId="77777777" w:rsidTr="000E115E">
        <w:trPr>
          <w:trHeight w:val="340"/>
        </w:trPr>
        <w:tc>
          <w:tcPr>
            <w:tcW w:w="3273" w:type="dxa"/>
            <w:vAlign w:val="center"/>
          </w:tcPr>
          <w:p w14:paraId="1D8E7E90"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7E9A228A"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20382996" w14:textId="77777777" w:rsidTr="000E115E">
        <w:trPr>
          <w:trHeight w:val="340"/>
        </w:trPr>
        <w:tc>
          <w:tcPr>
            <w:tcW w:w="3273" w:type="dxa"/>
            <w:vAlign w:val="center"/>
          </w:tcPr>
          <w:p w14:paraId="06DE1645"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108F8A9" w14:textId="77777777" w:rsidR="008B5991" w:rsidRPr="008E159A" w:rsidRDefault="00544652" w:rsidP="00E23ABD">
            <w:pPr>
              <w:rPr>
                <w:lang w:val="en-US"/>
              </w:rPr>
            </w:pPr>
            <w:r w:rsidRPr="008E159A">
              <w:rPr>
                <w:lang w:val="en-US"/>
              </w:rPr>
              <w:t>Headline Appendix (Level 1)</w:t>
            </w:r>
          </w:p>
        </w:tc>
      </w:tr>
      <w:tr w:rsidR="008B5991" w:rsidRPr="008E159A" w14:paraId="0CD1DAF4" w14:textId="77777777" w:rsidTr="000E115E">
        <w:trPr>
          <w:trHeight w:val="340"/>
        </w:trPr>
        <w:tc>
          <w:tcPr>
            <w:tcW w:w="3273" w:type="dxa"/>
            <w:vAlign w:val="center"/>
          </w:tcPr>
          <w:p w14:paraId="25A03031"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0D659355"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68D5921C" w14:textId="77777777" w:rsidTr="000E115E">
        <w:trPr>
          <w:trHeight w:val="340"/>
        </w:trPr>
        <w:tc>
          <w:tcPr>
            <w:tcW w:w="3273" w:type="dxa"/>
            <w:vAlign w:val="center"/>
          </w:tcPr>
          <w:p w14:paraId="69C98985"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73ADAD12"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576078B" w14:textId="77777777" w:rsidTr="000E115E">
        <w:trPr>
          <w:trHeight w:val="340"/>
        </w:trPr>
        <w:tc>
          <w:tcPr>
            <w:tcW w:w="3273" w:type="dxa"/>
            <w:vAlign w:val="center"/>
          </w:tcPr>
          <w:p w14:paraId="64531EB3"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63CDB3C2" w14:textId="77777777" w:rsidR="008B5991" w:rsidRPr="008E159A" w:rsidRDefault="00DB077F" w:rsidP="00E23ABD">
            <w:pPr>
              <w:rPr>
                <w:lang w:val="en-US"/>
              </w:rPr>
            </w:pPr>
            <w:r w:rsidRPr="008E159A">
              <w:rPr>
                <w:lang w:val="en-US"/>
              </w:rPr>
              <w:t>-</w:t>
            </w:r>
          </w:p>
        </w:tc>
      </w:tr>
      <w:tr w:rsidR="0029488A" w:rsidRPr="008E159A" w14:paraId="49D1DB01" w14:textId="77777777" w:rsidTr="000E115E">
        <w:trPr>
          <w:trHeight w:val="340"/>
        </w:trPr>
        <w:tc>
          <w:tcPr>
            <w:tcW w:w="3273" w:type="dxa"/>
            <w:vAlign w:val="center"/>
          </w:tcPr>
          <w:p w14:paraId="7C0C592D" w14:textId="77777777" w:rsidR="0029488A" w:rsidRPr="008E159A" w:rsidRDefault="00544652" w:rsidP="00E23ABD">
            <w:pPr>
              <w:rPr>
                <w:lang w:val="en-US"/>
              </w:rPr>
            </w:pPr>
            <w:r w:rsidRPr="008E159A">
              <w:rPr>
                <w:lang w:val="en-US"/>
              </w:rPr>
              <w:t>CVT Fig.</w:t>
            </w:r>
          </w:p>
        </w:tc>
        <w:tc>
          <w:tcPr>
            <w:tcW w:w="5622" w:type="dxa"/>
            <w:vAlign w:val="center"/>
          </w:tcPr>
          <w:p w14:paraId="00C612F4" w14:textId="77777777" w:rsidR="0029488A" w:rsidRPr="008E159A" w:rsidRDefault="00DB077F" w:rsidP="00E23ABD">
            <w:pPr>
              <w:rPr>
                <w:lang w:val="en-US"/>
              </w:rPr>
            </w:pPr>
            <w:r w:rsidRPr="008E159A">
              <w:rPr>
                <w:lang w:val="en-US"/>
              </w:rPr>
              <w:t>Figures</w:t>
            </w:r>
          </w:p>
        </w:tc>
      </w:tr>
      <w:tr w:rsidR="0029488A" w:rsidRPr="008E159A" w14:paraId="34056147" w14:textId="77777777" w:rsidTr="000E115E">
        <w:trPr>
          <w:trHeight w:val="340"/>
        </w:trPr>
        <w:tc>
          <w:tcPr>
            <w:tcW w:w="3273" w:type="dxa"/>
            <w:vAlign w:val="center"/>
          </w:tcPr>
          <w:p w14:paraId="12CB905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266CB917" w14:textId="77777777" w:rsidR="0029488A" w:rsidRPr="008E159A" w:rsidRDefault="00DB077F" w:rsidP="00E23ABD">
            <w:pPr>
              <w:rPr>
                <w:lang w:val="en-US"/>
              </w:rPr>
            </w:pPr>
            <w:r w:rsidRPr="008E159A">
              <w:rPr>
                <w:lang w:val="en-US"/>
              </w:rPr>
              <w:t>Label of figures</w:t>
            </w:r>
          </w:p>
        </w:tc>
      </w:tr>
      <w:tr w:rsidR="00DB077F" w:rsidRPr="008E159A" w14:paraId="7E705B32" w14:textId="77777777" w:rsidTr="000E115E">
        <w:trPr>
          <w:trHeight w:val="340"/>
        </w:trPr>
        <w:tc>
          <w:tcPr>
            <w:tcW w:w="3273" w:type="dxa"/>
            <w:vAlign w:val="center"/>
          </w:tcPr>
          <w:p w14:paraId="4D71A3EE" w14:textId="77777777" w:rsidR="00DB077F" w:rsidRPr="008E159A" w:rsidRDefault="00DB077F" w:rsidP="00DB077F">
            <w:pPr>
              <w:rPr>
                <w:lang w:val="en-US"/>
              </w:rPr>
            </w:pPr>
            <w:r w:rsidRPr="008E159A">
              <w:rPr>
                <w:lang w:val="en-US"/>
              </w:rPr>
              <w:t>CVT Tab. label</w:t>
            </w:r>
          </w:p>
        </w:tc>
        <w:tc>
          <w:tcPr>
            <w:tcW w:w="5622" w:type="dxa"/>
            <w:vAlign w:val="center"/>
          </w:tcPr>
          <w:p w14:paraId="1BAAB1B6" w14:textId="77777777" w:rsidR="00DB077F" w:rsidRPr="008E159A" w:rsidRDefault="00DB077F" w:rsidP="00DB077F">
            <w:pPr>
              <w:rPr>
                <w:lang w:val="en-US"/>
              </w:rPr>
            </w:pPr>
            <w:r w:rsidRPr="008E159A">
              <w:rPr>
                <w:lang w:val="en-US"/>
              </w:rPr>
              <w:t>Label of tables</w:t>
            </w:r>
          </w:p>
        </w:tc>
      </w:tr>
      <w:tr w:rsidR="00DB077F" w:rsidRPr="008E159A" w14:paraId="5FCA6433" w14:textId="77777777" w:rsidTr="000E115E">
        <w:trPr>
          <w:trHeight w:val="340"/>
        </w:trPr>
        <w:tc>
          <w:tcPr>
            <w:tcW w:w="3273" w:type="dxa"/>
            <w:vAlign w:val="center"/>
          </w:tcPr>
          <w:p w14:paraId="37678354" w14:textId="77777777" w:rsidR="00DB077F" w:rsidRPr="008E159A" w:rsidRDefault="00DB077F" w:rsidP="00DB077F">
            <w:pPr>
              <w:rPr>
                <w:lang w:val="en-US"/>
              </w:rPr>
            </w:pPr>
            <w:r w:rsidRPr="008E159A">
              <w:rPr>
                <w:lang w:val="en-US"/>
              </w:rPr>
              <w:t>CVT Text</w:t>
            </w:r>
          </w:p>
        </w:tc>
        <w:tc>
          <w:tcPr>
            <w:tcW w:w="5622" w:type="dxa"/>
            <w:vAlign w:val="center"/>
          </w:tcPr>
          <w:p w14:paraId="1925F23A" w14:textId="77777777" w:rsidR="00DB077F" w:rsidRPr="008E159A" w:rsidRDefault="00DB077F" w:rsidP="00DB077F">
            <w:pPr>
              <w:rPr>
                <w:lang w:val="en-US"/>
              </w:rPr>
            </w:pPr>
            <w:r w:rsidRPr="008E159A">
              <w:rPr>
                <w:lang w:val="en-US"/>
              </w:rPr>
              <w:t>Text</w:t>
            </w:r>
          </w:p>
        </w:tc>
      </w:tr>
      <w:tr w:rsidR="00DB077F" w:rsidRPr="00512363" w14:paraId="4908AF15" w14:textId="77777777" w:rsidTr="000E115E">
        <w:trPr>
          <w:trHeight w:val="340"/>
        </w:trPr>
        <w:tc>
          <w:tcPr>
            <w:tcW w:w="3273" w:type="dxa"/>
            <w:vAlign w:val="center"/>
          </w:tcPr>
          <w:p w14:paraId="7272DD27" w14:textId="77777777" w:rsidR="00DB077F" w:rsidRPr="008E159A" w:rsidRDefault="00DB077F" w:rsidP="00DB077F">
            <w:pPr>
              <w:rPr>
                <w:lang w:val="en-US"/>
              </w:rPr>
            </w:pPr>
            <w:r w:rsidRPr="008E159A">
              <w:rPr>
                <w:lang w:val="en-US"/>
              </w:rPr>
              <w:t>CVT H without No.</w:t>
            </w:r>
          </w:p>
        </w:tc>
        <w:tc>
          <w:tcPr>
            <w:tcW w:w="5622" w:type="dxa"/>
            <w:vAlign w:val="center"/>
          </w:tcPr>
          <w:p w14:paraId="3B9B1F33"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512363" w14:paraId="3E280109" w14:textId="77777777" w:rsidTr="000E115E">
        <w:trPr>
          <w:trHeight w:val="340"/>
        </w:trPr>
        <w:tc>
          <w:tcPr>
            <w:tcW w:w="3273" w:type="dxa"/>
            <w:vAlign w:val="center"/>
          </w:tcPr>
          <w:p w14:paraId="6D31A460" w14:textId="77777777" w:rsidR="00DB077F" w:rsidRPr="008E159A" w:rsidRDefault="00DB077F" w:rsidP="00DB077F">
            <w:pPr>
              <w:rPr>
                <w:lang w:val="en-US"/>
              </w:rPr>
            </w:pPr>
            <w:r w:rsidRPr="008E159A">
              <w:rPr>
                <w:lang w:val="en-US"/>
              </w:rPr>
              <w:t>CVT H without No._NotInTOC</w:t>
            </w:r>
          </w:p>
        </w:tc>
        <w:tc>
          <w:tcPr>
            <w:tcW w:w="5622" w:type="dxa"/>
            <w:vAlign w:val="center"/>
          </w:tcPr>
          <w:p w14:paraId="247BD85C"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1FBC9847" w14:textId="77777777" w:rsidR="009422C8" w:rsidRPr="002A5412" w:rsidRDefault="006B46EF" w:rsidP="006B46EF">
      <w:pPr>
        <w:pStyle w:val="CVTB1"/>
        <w:rPr>
          <w:lang w:val="en-US"/>
        </w:rPr>
      </w:pPr>
      <w:bookmarkStart w:id="48" w:name="_Ref467356703"/>
      <w:bookmarkEnd w:id="13"/>
      <w:r w:rsidRPr="002A5412">
        <w:rPr>
          <w:lang w:val="en-US"/>
        </w:rPr>
        <w:br w:type="page"/>
      </w:r>
    </w:p>
    <w:p w14:paraId="212AA5C0" w14:textId="77777777" w:rsidR="00335200" w:rsidRDefault="00335200" w:rsidP="00AA1C24">
      <w:pPr>
        <w:pStyle w:val="berschrift1"/>
        <w:rPr>
          <w:lang w:val="en-US"/>
        </w:rPr>
      </w:pPr>
      <w:bookmarkStart w:id="49" w:name="_Ref31618805"/>
      <w:bookmarkStart w:id="50" w:name="_Toc114493881"/>
      <w:bookmarkEnd w:id="48"/>
      <w:r w:rsidRPr="00335200">
        <w:rPr>
          <w:lang w:val="en-US"/>
        </w:rPr>
        <w:lastRenderedPageBreak/>
        <w:t>Literature and citation</w:t>
      </w:r>
      <w:bookmarkEnd w:id="49"/>
      <w:bookmarkEnd w:id="50"/>
    </w:p>
    <w:p w14:paraId="7C2574F0"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UrhG). The following chapters describe how to use citations in the text.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UrhG. The University Library also offers information and various courses on this topic on its homepage. </w:t>
      </w:r>
      <w:r w:rsidR="00EF12B2">
        <w:rPr>
          <w:lang w:val="en-US"/>
        </w:rPr>
        <w:t>Furthermore, you can learn more about this topic in the seminar “Scientific writing and publishing”.</w:t>
      </w:r>
    </w:p>
    <w:p w14:paraId="44041240" w14:textId="77777777" w:rsidR="003148A0" w:rsidRPr="008E159A" w:rsidRDefault="00335200" w:rsidP="00AA1C24">
      <w:pPr>
        <w:pStyle w:val="berschrift2"/>
        <w:rPr>
          <w:lang w:val="en-US"/>
        </w:rPr>
      </w:pPr>
      <w:bookmarkStart w:id="51" w:name="_Toc114493882"/>
      <w:r>
        <w:rPr>
          <w:lang w:val="en-US"/>
        </w:rPr>
        <w:t>References</w:t>
      </w:r>
      <w:bookmarkEnd w:id="51"/>
    </w:p>
    <w:p w14:paraId="6B3CECDA" w14:textId="728461B8" w:rsidR="00242F6C" w:rsidRPr="0015405B" w:rsidRDefault="00335200" w:rsidP="00450EBD">
      <w:pPr>
        <w:rPr>
          <w:lang w:val="en-US"/>
        </w:rPr>
      </w:pPr>
      <w:r w:rsidRPr="00335200">
        <w:rPr>
          <w:lang w:val="en-US"/>
        </w:rPr>
        <w:t xml:space="preserve">The used </w:t>
      </w:r>
      <w:r w:rsidR="00AA1C24">
        <w:t>references</w:t>
      </w:r>
      <w:r w:rsidRPr="00335200">
        <w:rPr>
          <w:lang w:val="en-US"/>
        </w:rPr>
        <w:t xml:space="preserve">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w:t>
      </w:r>
      <w:r w:rsidR="00262621">
        <w:rPr>
          <w:lang w:val="en-US"/>
        </w:rPr>
        <w:t xml:space="preserve">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r w:rsidR="007D13E5">
        <w:t xml:space="preserve"> </w:t>
      </w:r>
      <w:r w:rsidR="00DA2DB3"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sidR="00DA2DB3">
        <w:rPr>
          <w:lang w:val="en-US"/>
        </w:rPr>
        <w:t>e. g</w:t>
      </w:r>
      <w:r w:rsidR="002F3812" w:rsidRPr="00DA2DB3">
        <w:rPr>
          <w:lang w:val="en-US"/>
        </w:rPr>
        <w:t>. [</w:t>
      </w:r>
      <w:r w:rsidR="006E4B0E" w:rsidRPr="00DA2DB3">
        <w:rPr>
          <w:lang w:val="en-US"/>
        </w:rPr>
        <w:t>Kun16a</w:t>
      </w:r>
      <w:r w:rsidR="008D75E3" w:rsidRPr="00DA2DB3">
        <w:rPr>
          <w:lang w:val="en-US"/>
        </w:rPr>
        <w:t xml:space="preserve">] </w:t>
      </w:r>
      <w:r w:rsidR="00DA2DB3">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00DA2DB3" w:rsidRPr="00DA2DB3">
        <w:rPr>
          <w:lang w:val="en-US"/>
        </w:rPr>
        <w:t xml:space="preserve">The page number is written inside the square brackets and is separated from the source by a comma </w:t>
      </w:r>
      <w:r w:rsidR="002F3812" w:rsidRPr="00DA2DB3">
        <w:rPr>
          <w:lang w:val="en-US"/>
        </w:rPr>
        <w:t>(</w:t>
      </w:r>
      <w:r w:rsidR="00DA2DB3"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2"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2"/>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00DA2DB3" w:rsidRPr="0015405B">
        <w:rPr>
          <w:lang w:val="en-US"/>
        </w:rPr>
        <w:t>.</w:t>
      </w:r>
    </w:p>
    <w:p w14:paraId="1B574B9A" w14:textId="77777777" w:rsidR="00ED3745" w:rsidRPr="00DA3CC5" w:rsidRDefault="00DA3CC5" w:rsidP="00ED3745">
      <w:pPr>
        <w:pStyle w:val="CVTH4"/>
        <w:rPr>
          <w:lang w:val="en-US"/>
        </w:rPr>
      </w:pPr>
      <w:r w:rsidRPr="00DA3CC5">
        <w:rPr>
          <w:lang w:val="en-US"/>
        </w:rPr>
        <w:t>Name abbreviation</w:t>
      </w:r>
    </w:p>
    <w:p w14:paraId="7EFC15B4" w14:textId="06AEEAB3"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047464" w:rsidRPr="00047464">
        <w:rPr>
          <w:lang w:val="en-US"/>
        </w:rPr>
        <w:t xml:space="preserve">Table </w:t>
      </w:r>
      <w:r w:rsidR="00047464" w:rsidRPr="00047464">
        <w:rPr>
          <w:noProof/>
          <w:lang w:val="en-US"/>
        </w:rPr>
        <w:t>5</w:t>
      </w:r>
      <w:r w:rsidR="00047464" w:rsidRPr="00047464">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047464" w:rsidRPr="008E159A">
        <w:rPr>
          <w:lang w:val="en-US"/>
        </w:rPr>
        <w:t xml:space="preserve">Table </w:t>
      </w:r>
      <w:r w:rsidR="00047464">
        <w:rPr>
          <w:noProof/>
          <w:lang w:val="en-US"/>
        </w:rPr>
        <w:t>5</w:t>
      </w:r>
      <w:r w:rsidR="00047464" w:rsidRPr="008E159A">
        <w:rPr>
          <w:lang w:val="en-US"/>
        </w:rPr>
        <w:noBreakHyphen/>
      </w:r>
      <w:r w:rsidR="00047464">
        <w:rPr>
          <w:noProof/>
          <w:lang w:val="en-US"/>
        </w:rPr>
        <w:t>2</w:t>
      </w:r>
      <w:r w:rsidR="00B638DD" w:rsidRPr="008E159A">
        <w:rPr>
          <w:lang w:val="en-US"/>
        </w:rPr>
        <w:fldChar w:fldCharType="end"/>
      </w:r>
      <w:r w:rsidR="00334C0F" w:rsidRPr="001F36A1">
        <w:rPr>
          <w:lang w:val="en-US"/>
        </w:rPr>
        <w:t>.</w:t>
      </w:r>
    </w:p>
    <w:p w14:paraId="27D99487" w14:textId="1AED0D28" w:rsidR="009C457C" w:rsidRPr="00094531" w:rsidRDefault="005368D3" w:rsidP="009C457C">
      <w:pPr>
        <w:pStyle w:val="CVTTablabel"/>
        <w:rPr>
          <w:vanish/>
          <w:specVanish/>
        </w:rPr>
      </w:pPr>
      <w:bookmarkStart w:id="53" w:name="_Ref467356824"/>
      <w:bookmarkStart w:id="54" w:name="_Toc51264755"/>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047464">
        <w:rPr>
          <w:noProof/>
        </w:rPr>
        <w:t>5</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047464">
        <w:rPr>
          <w:noProof/>
        </w:rPr>
        <w:t>1</w:t>
      </w:r>
      <w:r w:rsidR="001A3CC6" w:rsidRPr="008E159A">
        <w:rPr>
          <w:noProof/>
          <w:lang w:val="en-US"/>
        </w:rPr>
        <w:fldChar w:fldCharType="end"/>
      </w:r>
      <w:bookmarkEnd w:id="53"/>
      <w:r w:rsidR="00ED3745" w:rsidRPr="00094531">
        <w:t>:</w:t>
      </w:r>
      <w:r w:rsidR="00412B59" w:rsidRPr="00094531">
        <w:tab/>
      </w:r>
      <w:r w:rsidR="00B1724D" w:rsidRPr="00094531">
        <w:t>Author abbreviation</w:t>
      </w:r>
      <w:r w:rsidR="00C3678A" w:rsidRPr="00094531">
        <w:t>s</w:t>
      </w:r>
      <w:bookmarkEnd w:id="54"/>
      <w:r w:rsidR="009C457C" w:rsidRPr="00094531">
        <w:t xml:space="preserve"> </w:t>
      </w:r>
    </w:p>
    <w:p w14:paraId="6123B584" w14:textId="1335D2B3"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5"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55"/>
      <w:r w:rsidR="003846B1" w:rsidRPr="008E159A">
        <w:rPr>
          <w:lang w:val="en-US"/>
        </w:rPr>
        <w:fldChar w:fldCharType="end"/>
      </w:r>
      <w:r w:rsidRPr="00094531">
        <w:t>]</w:t>
      </w:r>
    </w:p>
    <w:tbl>
      <w:tblPr>
        <w:tblStyle w:val="Tabellenraster"/>
        <w:tblW w:w="8784" w:type="dxa"/>
        <w:tblLook w:val="04A0" w:firstRow="1" w:lastRow="0" w:firstColumn="1" w:lastColumn="0" w:noHBand="0" w:noVBand="1"/>
      </w:tblPr>
      <w:tblGrid>
        <w:gridCol w:w="2263"/>
        <w:gridCol w:w="4253"/>
        <w:gridCol w:w="2268"/>
      </w:tblGrid>
      <w:tr w:rsidR="00ED3745" w:rsidRPr="008E159A" w14:paraId="5F8E370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1F764D1"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7AE373EC"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2E32850" w14:textId="77777777" w:rsidR="00ED3745" w:rsidRPr="008E159A" w:rsidRDefault="001F36A1" w:rsidP="004C2343">
            <w:pPr>
              <w:rPr>
                <w:b/>
                <w:lang w:val="en-US"/>
              </w:rPr>
            </w:pPr>
            <w:r>
              <w:rPr>
                <w:b/>
                <w:lang w:val="en-US"/>
              </w:rPr>
              <w:t>Name abbreviation</w:t>
            </w:r>
          </w:p>
        </w:tc>
      </w:tr>
      <w:tr w:rsidR="00ED3745" w:rsidRPr="008E159A" w14:paraId="5C50266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6DE25A64"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1FB2A46B"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235A5A8A" w14:textId="77777777" w:rsidR="00ED3745" w:rsidRPr="008E159A" w:rsidRDefault="00ED3745" w:rsidP="00E23ABD">
            <w:pPr>
              <w:rPr>
                <w:szCs w:val="20"/>
                <w:lang w:val="en-US"/>
              </w:rPr>
            </w:pPr>
            <w:r w:rsidRPr="008E159A">
              <w:rPr>
                <w:szCs w:val="20"/>
                <w:lang w:val="en-US"/>
              </w:rPr>
              <w:t>Mül</w:t>
            </w:r>
          </w:p>
        </w:tc>
      </w:tr>
      <w:tr w:rsidR="00ED3745" w:rsidRPr="008E159A" w14:paraId="16CB3EA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9DE98E3"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B9BF0EA" w14:textId="77777777" w:rsidR="00ED3745" w:rsidRPr="008E159A" w:rsidRDefault="00ED3745" w:rsidP="00E23ABD">
            <w:pPr>
              <w:rPr>
                <w:szCs w:val="20"/>
                <w:lang w:val="en-US"/>
              </w:rPr>
            </w:pPr>
            <w:r w:rsidRPr="008E159A">
              <w:rPr>
                <w:szCs w:val="20"/>
                <w:lang w:val="en-US"/>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6876208A" w14:textId="77777777" w:rsidR="00ED3745" w:rsidRPr="008E159A" w:rsidRDefault="00ED3745" w:rsidP="00E23ABD">
            <w:pPr>
              <w:rPr>
                <w:szCs w:val="20"/>
                <w:lang w:val="en-US"/>
              </w:rPr>
            </w:pPr>
            <w:r w:rsidRPr="008E159A">
              <w:rPr>
                <w:szCs w:val="20"/>
                <w:lang w:val="en-US"/>
              </w:rPr>
              <w:t>MK</w:t>
            </w:r>
          </w:p>
        </w:tc>
      </w:tr>
      <w:tr w:rsidR="00ED3745" w:rsidRPr="008E159A" w14:paraId="254408D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E3045F2"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6CF8193F"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04ED78E8" w14:textId="77777777" w:rsidR="00ED3745" w:rsidRPr="008E159A" w:rsidRDefault="00ED3745" w:rsidP="00E23ABD">
            <w:pPr>
              <w:rPr>
                <w:szCs w:val="20"/>
                <w:lang w:val="en-US"/>
              </w:rPr>
            </w:pPr>
            <w:r w:rsidRPr="008E159A">
              <w:rPr>
                <w:szCs w:val="20"/>
                <w:lang w:val="en-US"/>
              </w:rPr>
              <w:t>MKS</w:t>
            </w:r>
          </w:p>
        </w:tc>
      </w:tr>
      <w:tr w:rsidR="00ED3745" w:rsidRPr="008E159A" w14:paraId="16AED423"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E14E30C"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42571841"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224A47BD" w14:textId="77777777" w:rsidR="00ED3745" w:rsidRPr="008E159A" w:rsidRDefault="00ED3745" w:rsidP="00E23ABD">
            <w:pPr>
              <w:rPr>
                <w:szCs w:val="20"/>
                <w:lang w:val="en-US"/>
              </w:rPr>
            </w:pPr>
            <w:r w:rsidRPr="008E159A">
              <w:rPr>
                <w:szCs w:val="20"/>
                <w:lang w:val="en-US"/>
              </w:rPr>
              <w:t>MKS</w:t>
            </w:r>
          </w:p>
        </w:tc>
      </w:tr>
    </w:tbl>
    <w:p w14:paraId="4C0CF837" w14:textId="39845ABF" w:rsidR="009C457C" w:rsidRPr="008E159A" w:rsidRDefault="005368D3" w:rsidP="009C457C">
      <w:pPr>
        <w:pStyle w:val="CVTTablabel"/>
        <w:rPr>
          <w:vanish/>
          <w:lang w:val="en-US"/>
          <w:specVanish/>
        </w:rPr>
      </w:pPr>
      <w:bookmarkStart w:id="56" w:name="_Ref467356868"/>
      <w:bookmarkStart w:id="57" w:name="_Ref477338750"/>
      <w:bookmarkStart w:id="58" w:name="_Toc5126475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56"/>
      <w:bookmarkEnd w:id="57"/>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58"/>
    </w:p>
    <w:p w14:paraId="289B23FC" w14:textId="12E0CD5C"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9"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9"/>
      <w:r w:rsidR="003846B1" w:rsidRPr="008E159A">
        <w:rPr>
          <w:lang w:val="en-US"/>
        </w:rPr>
        <w:fldChar w:fldCharType="end"/>
      </w:r>
      <w:r w:rsidRPr="008E159A">
        <w:rPr>
          <w:lang w:val="en-US"/>
        </w:rPr>
        <w:t>]</w:t>
      </w:r>
    </w:p>
    <w:tbl>
      <w:tblPr>
        <w:tblStyle w:val="Tabellenraster"/>
        <w:tblW w:w="8784" w:type="dxa"/>
        <w:tblLook w:val="04A0" w:firstRow="1" w:lastRow="0" w:firstColumn="1" w:lastColumn="0" w:noHBand="0" w:noVBand="1"/>
      </w:tblPr>
      <w:tblGrid>
        <w:gridCol w:w="2263"/>
        <w:gridCol w:w="4111"/>
        <w:gridCol w:w="2410"/>
      </w:tblGrid>
      <w:tr w:rsidR="001F36A1" w:rsidRPr="008E159A" w14:paraId="333EEAD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2C03165"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0233C809"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178DBAAB" w14:textId="77777777" w:rsidR="001F36A1" w:rsidRPr="008E159A" w:rsidRDefault="001F36A1" w:rsidP="001F36A1">
            <w:pPr>
              <w:jc w:val="left"/>
              <w:rPr>
                <w:b/>
                <w:lang w:val="en-US"/>
              </w:rPr>
            </w:pPr>
            <w:r>
              <w:rPr>
                <w:b/>
                <w:lang w:val="en-US"/>
              </w:rPr>
              <w:t>Name abbreviation</w:t>
            </w:r>
          </w:p>
        </w:tc>
      </w:tr>
      <w:tr w:rsidR="001F36A1" w:rsidRPr="008E159A" w14:paraId="612D61C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FC43E35" w14:textId="77777777" w:rsidR="001F36A1" w:rsidRPr="008E159A" w:rsidRDefault="001F36A1" w:rsidP="00226275">
            <w:pPr>
              <w:rPr>
                <w:szCs w:val="20"/>
                <w:lang w:val="en-US"/>
              </w:rPr>
            </w:pPr>
            <w:r w:rsidRPr="008E159A">
              <w:rPr>
                <w:szCs w:val="20"/>
                <w:lang w:val="en-US"/>
              </w:rPr>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769333A5"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08312A38" w14:textId="77777777" w:rsidR="001F36A1" w:rsidRPr="008E159A" w:rsidRDefault="001F36A1" w:rsidP="001F36A1">
            <w:pPr>
              <w:jc w:val="left"/>
              <w:rPr>
                <w:szCs w:val="20"/>
                <w:lang w:val="en-US"/>
              </w:rPr>
            </w:pPr>
            <w:r w:rsidRPr="008E159A">
              <w:rPr>
                <w:szCs w:val="20"/>
                <w:lang w:val="en-US"/>
              </w:rPr>
              <w:t>VDI</w:t>
            </w:r>
          </w:p>
        </w:tc>
      </w:tr>
      <w:tr w:rsidR="001F36A1" w:rsidRPr="008E159A" w14:paraId="47574E4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250C5141"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495F52A"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67EB4231" w14:textId="77777777" w:rsidR="001F36A1" w:rsidRPr="008E159A" w:rsidRDefault="001F36A1" w:rsidP="001F36A1">
            <w:pPr>
              <w:jc w:val="left"/>
              <w:rPr>
                <w:szCs w:val="20"/>
                <w:lang w:val="en-US"/>
              </w:rPr>
            </w:pPr>
            <w:r w:rsidRPr="008E159A">
              <w:rPr>
                <w:szCs w:val="20"/>
                <w:lang w:val="en-US"/>
              </w:rPr>
              <w:t>DIN</w:t>
            </w:r>
          </w:p>
        </w:tc>
      </w:tr>
      <w:tr w:rsidR="001F36A1" w:rsidRPr="008E159A" w14:paraId="0DD5780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B620880"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7AECFE1F"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70DDF38E" w14:textId="77777777" w:rsidR="001F36A1" w:rsidRPr="008E159A" w:rsidRDefault="001F36A1" w:rsidP="001F36A1">
            <w:pPr>
              <w:jc w:val="left"/>
              <w:rPr>
                <w:szCs w:val="20"/>
                <w:lang w:val="en-US"/>
              </w:rPr>
            </w:pPr>
            <w:r w:rsidRPr="008E159A">
              <w:rPr>
                <w:szCs w:val="20"/>
                <w:lang w:val="en-US"/>
              </w:rPr>
              <w:t>ISO</w:t>
            </w:r>
          </w:p>
        </w:tc>
      </w:tr>
      <w:tr w:rsidR="001F36A1" w:rsidRPr="008E159A" w14:paraId="2AADB7A4"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5169D472"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407EC95"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1F0C01CC" w14:textId="77777777" w:rsidR="001F36A1" w:rsidRPr="008E159A" w:rsidRDefault="001F36A1" w:rsidP="001F36A1">
            <w:pPr>
              <w:jc w:val="left"/>
              <w:rPr>
                <w:szCs w:val="20"/>
                <w:lang w:val="en-US"/>
              </w:rPr>
            </w:pPr>
            <w:r w:rsidRPr="008E159A">
              <w:rPr>
                <w:szCs w:val="20"/>
                <w:lang w:val="en-US"/>
              </w:rPr>
              <w:t>EN</w:t>
            </w:r>
          </w:p>
        </w:tc>
      </w:tr>
      <w:tr w:rsidR="001F36A1" w:rsidRPr="008E159A" w14:paraId="48CCCBD9"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56AE1D2"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50662DEC"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AFCA181" w14:textId="77777777" w:rsidR="001F36A1" w:rsidRPr="008E159A" w:rsidRDefault="001F36A1" w:rsidP="001F36A1">
            <w:pPr>
              <w:jc w:val="left"/>
              <w:rPr>
                <w:szCs w:val="20"/>
                <w:lang w:val="en-US"/>
              </w:rPr>
            </w:pPr>
            <w:r w:rsidRPr="008E159A">
              <w:rPr>
                <w:szCs w:val="20"/>
                <w:lang w:val="en-US"/>
              </w:rPr>
              <w:t>DE</w:t>
            </w:r>
          </w:p>
        </w:tc>
      </w:tr>
    </w:tbl>
    <w:p w14:paraId="73B51294" w14:textId="77777777" w:rsidR="00ED3745" w:rsidRPr="008E159A" w:rsidRDefault="001F36A1" w:rsidP="00ED3745">
      <w:pPr>
        <w:pStyle w:val="CVTH4"/>
        <w:rPr>
          <w:lang w:val="en-US"/>
        </w:rPr>
      </w:pPr>
      <w:r w:rsidRPr="001F36A1">
        <w:rPr>
          <w:lang w:val="en-US"/>
        </w:rPr>
        <w:lastRenderedPageBreak/>
        <w:t>Year of publication</w:t>
      </w:r>
    </w:p>
    <w:p w14:paraId="0496B44D" w14:textId="434CE37E"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047464" w:rsidRPr="008E159A">
        <w:rPr>
          <w:lang w:val="en-US"/>
        </w:rPr>
        <w:t xml:space="preserve">Table </w:t>
      </w:r>
      <w:r w:rsidR="00047464">
        <w:rPr>
          <w:noProof/>
          <w:lang w:val="en-US"/>
        </w:rPr>
        <w:t>5</w:t>
      </w:r>
      <w:r w:rsidR="00047464" w:rsidRPr="008E159A">
        <w:rPr>
          <w:noProof/>
          <w:lang w:val="en-US"/>
        </w:rPr>
        <w:noBreakHyphen/>
      </w:r>
      <w:r w:rsidR="00047464">
        <w:rPr>
          <w:noProof/>
          <w:lang w:val="en-US"/>
        </w:rPr>
        <w:t>3</w:t>
      </w:r>
      <w:r w:rsidR="00334C0F" w:rsidRPr="008E159A">
        <w:rPr>
          <w:lang w:val="en-US"/>
        </w:rPr>
        <w:fldChar w:fldCharType="end"/>
      </w:r>
      <w:r w:rsidR="00334C0F" w:rsidRPr="001B5047">
        <w:rPr>
          <w:lang w:val="en-US"/>
        </w:rPr>
        <w:t>.</w:t>
      </w:r>
    </w:p>
    <w:p w14:paraId="248F9D41" w14:textId="4BD61CC6" w:rsidR="009C457C" w:rsidRPr="008E159A" w:rsidRDefault="005368D3" w:rsidP="009C457C">
      <w:pPr>
        <w:pStyle w:val="CVTTablabel"/>
        <w:rPr>
          <w:vanish/>
          <w:lang w:val="en-US"/>
          <w:specVanish/>
        </w:rPr>
      </w:pPr>
      <w:bookmarkStart w:id="60" w:name="_Ref467356949"/>
      <w:bookmarkStart w:id="61" w:name="_Toc51264757"/>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60"/>
      <w:r w:rsidR="00334C0F" w:rsidRPr="008E159A">
        <w:rPr>
          <w:lang w:val="en-US"/>
        </w:rPr>
        <w:t>:</w:t>
      </w:r>
      <w:r w:rsidR="00412B59" w:rsidRPr="008E159A">
        <w:rPr>
          <w:lang w:val="en-US"/>
        </w:rPr>
        <w:tab/>
      </w:r>
      <w:r w:rsidR="00C3678A" w:rsidRPr="008E159A">
        <w:rPr>
          <w:lang w:val="en-US"/>
        </w:rPr>
        <w:t>Year of publication</w:t>
      </w:r>
      <w:bookmarkEnd w:id="61"/>
      <w:r w:rsidR="00C3678A" w:rsidRPr="008E159A">
        <w:rPr>
          <w:lang w:val="en-US"/>
        </w:rPr>
        <w:t xml:space="preserve"> </w:t>
      </w:r>
    </w:p>
    <w:p w14:paraId="349091B1" w14:textId="78D37C9B"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2"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2"/>
      <w:r w:rsidR="003846B1" w:rsidRPr="008E159A">
        <w:rPr>
          <w:lang w:val="en-US"/>
        </w:rPr>
        <w:fldChar w:fldCharType="end"/>
      </w:r>
      <w:r w:rsidRPr="008E159A">
        <w:rPr>
          <w:lang w:val="en-US"/>
        </w:rPr>
        <w:t>]</w:t>
      </w:r>
    </w:p>
    <w:tbl>
      <w:tblPr>
        <w:tblStyle w:val="Tabellenraster"/>
        <w:tblW w:w="0" w:type="auto"/>
        <w:tblLook w:val="04A0" w:firstRow="1" w:lastRow="0" w:firstColumn="1" w:lastColumn="0" w:noHBand="0" w:noVBand="1"/>
      </w:tblPr>
      <w:tblGrid>
        <w:gridCol w:w="3964"/>
        <w:gridCol w:w="1701"/>
        <w:gridCol w:w="3112"/>
      </w:tblGrid>
      <w:tr w:rsidR="00ED3745" w:rsidRPr="008E159A" w14:paraId="49B03DB6" w14:textId="77777777" w:rsidTr="001B5047">
        <w:tc>
          <w:tcPr>
            <w:tcW w:w="3964" w:type="dxa"/>
            <w:tcBorders>
              <w:top w:val="single" w:sz="4" w:space="0" w:color="auto"/>
              <w:left w:val="single" w:sz="4" w:space="0" w:color="auto"/>
              <w:bottom w:val="single" w:sz="4" w:space="0" w:color="auto"/>
              <w:right w:val="single" w:sz="4" w:space="0" w:color="auto"/>
            </w:tcBorders>
          </w:tcPr>
          <w:p w14:paraId="29320D4B"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0034AF7F"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003D45ED"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1D588048"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093C4234"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7C4839A"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78F9AC6B" w14:textId="77777777" w:rsidR="00ED3745" w:rsidRPr="008E159A" w:rsidRDefault="00ED3745" w:rsidP="00E23ABD">
            <w:pPr>
              <w:rPr>
                <w:szCs w:val="20"/>
                <w:lang w:val="en-US"/>
              </w:rPr>
            </w:pPr>
            <w:r w:rsidRPr="008E159A">
              <w:rPr>
                <w:szCs w:val="20"/>
                <w:lang w:val="en-US"/>
              </w:rPr>
              <w:t>09</w:t>
            </w:r>
          </w:p>
        </w:tc>
      </w:tr>
      <w:tr w:rsidR="00ED3745" w:rsidRPr="008E159A" w14:paraId="021A10CD"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673E03ED"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512976A9"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3EBA09E3" w14:textId="77777777" w:rsidR="00ED3745" w:rsidRPr="008E159A" w:rsidRDefault="00ED3745" w:rsidP="00E23ABD">
            <w:pPr>
              <w:rPr>
                <w:szCs w:val="20"/>
                <w:lang w:val="en-US"/>
              </w:rPr>
            </w:pPr>
            <w:r w:rsidRPr="008E159A">
              <w:rPr>
                <w:szCs w:val="20"/>
                <w:lang w:val="en-US"/>
              </w:rPr>
              <w:t>09a, 09b, 09c, …</w:t>
            </w:r>
          </w:p>
        </w:tc>
      </w:tr>
    </w:tbl>
    <w:p w14:paraId="3D0338F4" w14:textId="77777777" w:rsidR="001A2E3E" w:rsidRDefault="001A2E3E" w:rsidP="00450EBD">
      <w:pPr>
        <w:rPr>
          <w:lang w:val="en-US"/>
        </w:rPr>
      </w:pPr>
    </w:p>
    <w:p w14:paraId="3FACB020" w14:textId="77777777" w:rsidR="000A036B" w:rsidRPr="000A036B" w:rsidRDefault="000A036B" w:rsidP="00450EBD">
      <w:r w:rsidRPr="000A036B">
        <w:rPr>
          <w:lang w:val="en-US"/>
        </w:rPr>
        <w:t>Please pay attention when writing and referencing to the quality of the sources. If possible, avoid websites and use high-quality references such as conference or journal papers or dissertations. A citation of Wikipedia is generally NOT allowed</w:t>
      </w:r>
      <w:r>
        <w:t>.</w:t>
      </w:r>
    </w:p>
    <w:p w14:paraId="5EED910B" w14:textId="77777777" w:rsidR="0095723B" w:rsidRDefault="004D2983" w:rsidP="00AA1C24">
      <w:pPr>
        <w:pStyle w:val="berschrift2"/>
        <w:rPr>
          <w:lang w:val="en-US"/>
        </w:rPr>
      </w:pPr>
      <w:bookmarkStart w:id="63" w:name="_Toc114493883"/>
      <w:r w:rsidRPr="004D2983">
        <w:rPr>
          <w:lang w:val="en-US"/>
        </w:rPr>
        <w:t>How to cite</w:t>
      </w:r>
      <w:bookmarkEnd w:id="63"/>
    </w:p>
    <w:p w14:paraId="5AE22F88" w14:textId="77777777" w:rsidR="00001E7D" w:rsidRPr="00001E7D" w:rsidRDefault="00001E7D" w:rsidP="00001E7D">
      <w:r>
        <w:t>This chapter explains how to cite and how to insert a reference.</w:t>
      </w:r>
    </w:p>
    <w:p w14:paraId="32465AC2" w14:textId="77777777" w:rsidR="001F12E5" w:rsidRPr="008E159A" w:rsidRDefault="00001E7D" w:rsidP="004D2983">
      <w:pPr>
        <w:pStyle w:val="berschrift3"/>
        <w:rPr>
          <w:lang w:val="en-US"/>
        </w:rPr>
      </w:pPr>
      <w:bookmarkStart w:id="64" w:name="_Toc114493884"/>
      <w:r>
        <w:t>Reference in the text</w:t>
      </w:r>
      <w:bookmarkEnd w:id="64"/>
    </w:p>
    <w:p w14:paraId="5014A2F6" w14:textId="77777777" w:rsidR="001F12E5" w:rsidRPr="008E159A" w:rsidRDefault="004D2983" w:rsidP="001F12E5">
      <w:pPr>
        <w:rPr>
          <w:lang w:val="en-US"/>
        </w:rPr>
      </w:pPr>
      <w:r w:rsidRPr="004D2983">
        <w:rPr>
          <w:lang w:val="en-US"/>
        </w:rPr>
        <w:t xml:space="preserve">With the </w:t>
      </w:r>
      <w:r w:rsidRPr="003471F6">
        <w:rPr>
          <w:b/>
          <w:bCs/>
          <w:lang w:val="en-US"/>
        </w:rPr>
        <w:t>citation form</w:t>
      </w:r>
      <w:r w:rsidRPr="004D2983">
        <w:rPr>
          <w:lang w:val="en-US"/>
        </w:rPr>
        <w:t xml:space="preserve">,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42BC9314"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sīc erat scriptum, engl.: as it was written) directly after the error.</w:t>
      </w:r>
    </w:p>
    <w:p w14:paraId="57634CB1"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178207C2" w14:textId="77777777" w:rsidR="004D2983" w:rsidRPr="003471F6" w:rsidRDefault="004D2983" w:rsidP="003471F6">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72704EB4" w14:textId="646044EF" w:rsidR="00AC0939" w:rsidRPr="00AC0939"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65"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65"/>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r w:rsidR="003471F6">
        <w:t xml:space="preserve"> </w:t>
      </w:r>
      <w:r w:rsidR="00AC0939" w:rsidRPr="00AC0939">
        <w:rPr>
          <w:lang w:val="en-US"/>
        </w:rPr>
        <w:t xml:space="preserve">In general, the indirect citation is preferable. For both forms of citation, the source must always be </w:t>
      </w:r>
      <w:r w:rsidR="00DB234A">
        <w:rPr>
          <w:lang w:val="en-US"/>
        </w:rPr>
        <w:t>mentioned</w:t>
      </w:r>
      <w:r w:rsidR="00AC0939" w:rsidRPr="00AC0939">
        <w:rPr>
          <w:lang w:val="en-US"/>
        </w:rPr>
        <w:t>.</w:t>
      </w:r>
    </w:p>
    <w:p w14:paraId="59883631" w14:textId="5C6833AE" w:rsidR="00F743FB" w:rsidRPr="00F622B1"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66"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66"/>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r w:rsidR="003471F6">
        <w:t xml:space="preserve"> </w:t>
      </w: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67"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67"/>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68"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68"/>
      <w:r w:rsidR="003846B1" w:rsidRPr="008E159A">
        <w:rPr>
          <w:lang w:val="en-US"/>
        </w:rPr>
        <w:fldChar w:fldCharType="end"/>
      </w:r>
      <w:r w:rsidR="00F743FB" w:rsidRPr="00F622B1">
        <w:rPr>
          <w:lang w:val="en-US"/>
        </w:rPr>
        <w:t>]).</w:t>
      </w:r>
    </w:p>
    <w:p w14:paraId="5993D7BB"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17C80A49" w14:textId="77777777" w:rsidR="00ED3745" w:rsidRPr="008E159A" w:rsidRDefault="00F622B1" w:rsidP="00AA1C24">
      <w:pPr>
        <w:pStyle w:val="berschrift2"/>
        <w:rPr>
          <w:lang w:val="en-US"/>
        </w:rPr>
      </w:pPr>
      <w:bookmarkStart w:id="69" w:name="_Toc114493885"/>
      <w:r w:rsidRPr="00F622B1">
        <w:rPr>
          <w:lang w:val="en-US"/>
        </w:rPr>
        <w:lastRenderedPageBreak/>
        <w:t>Structure of the reference list</w:t>
      </w:r>
      <w:bookmarkEnd w:id="69"/>
    </w:p>
    <w:p w14:paraId="703F54D4" w14:textId="455C6181"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000C089A" w:rsidRPr="008E159A">
        <w:rPr>
          <w:lang w:val="en-US"/>
        </w:rPr>
        <w:fldChar w:fldCharType="end"/>
      </w:r>
      <w:r>
        <w:rPr>
          <w:lang w:val="en-US"/>
        </w:rPr>
        <w:t>.</w:t>
      </w:r>
    </w:p>
    <w:p w14:paraId="48A63FB4" w14:textId="4CE9ACFD" w:rsidR="009C457C" w:rsidRPr="00C12ECF" w:rsidRDefault="008E159A" w:rsidP="009C457C">
      <w:pPr>
        <w:pStyle w:val="CVTTablabel"/>
        <w:rPr>
          <w:vanish/>
          <w:lang w:val="en-US"/>
          <w:specVanish/>
        </w:rPr>
      </w:pPr>
      <w:bookmarkStart w:id="70" w:name="_Ref467357599"/>
      <w:bookmarkStart w:id="71" w:name="_Toc51264758"/>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047464">
        <w:rPr>
          <w:noProof/>
          <w:lang w:val="en-US"/>
        </w:rPr>
        <w:t>4</w:t>
      </w:r>
      <w:r w:rsidR="001A3CC6" w:rsidRPr="008E159A">
        <w:rPr>
          <w:noProof/>
          <w:lang w:val="en-US"/>
        </w:rPr>
        <w:fldChar w:fldCharType="end"/>
      </w:r>
      <w:bookmarkEnd w:id="70"/>
      <w:r w:rsidR="000C089A" w:rsidRPr="00C12ECF">
        <w:rPr>
          <w:lang w:val="en-US"/>
        </w:rPr>
        <w:t>:</w:t>
      </w:r>
      <w:r w:rsidR="00412B59" w:rsidRPr="00C12ECF">
        <w:rPr>
          <w:lang w:val="en-US"/>
        </w:rPr>
        <w:tab/>
      </w:r>
      <w:r w:rsidR="00C3678A" w:rsidRPr="00C12ECF">
        <w:rPr>
          <w:lang w:val="en-US"/>
        </w:rPr>
        <w:t>Different types of literature</w:t>
      </w:r>
      <w:bookmarkEnd w:id="71"/>
      <w:r w:rsidR="009C457C" w:rsidRPr="00C12ECF">
        <w:rPr>
          <w:lang w:val="en-US"/>
        </w:rPr>
        <w:t xml:space="preserve"> </w:t>
      </w:r>
    </w:p>
    <w:p w14:paraId="2CE6AB71" w14:textId="172642DE"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2"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2"/>
      <w:r w:rsidR="003846B1" w:rsidRPr="008E159A">
        <w:rPr>
          <w:lang w:val="en-US"/>
        </w:rPr>
        <w:fldChar w:fldCharType="end"/>
      </w:r>
      <w:r w:rsidRPr="00B144A9">
        <w:rPr>
          <w:lang w:val="en-US"/>
        </w:rPr>
        <w:t>]</w:t>
      </w:r>
    </w:p>
    <w:tbl>
      <w:tblPr>
        <w:tblStyle w:val="Tabellenraster"/>
        <w:tblW w:w="8784" w:type="dxa"/>
        <w:tblLook w:val="04A0" w:firstRow="1" w:lastRow="0" w:firstColumn="1" w:lastColumn="0" w:noHBand="0" w:noVBand="1"/>
      </w:tblPr>
      <w:tblGrid>
        <w:gridCol w:w="5240"/>
        <w:gridCol w:w="3544"/>
      </w:tblGrid>
      <w:tr w:rsidR="000C089A" w:rsidRPr="008E159A" w14:paraId="10C0C58F"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284BD9BB"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0EC9FF2" w14:textId="77777777" w:rsidR="000C089A" w:rsidRPr="008E159A" w:rsidRDefault="00C12ECF" w:rsidP="00E23ABD">
            <w:pPr>
              <w:rPr>
                <w:b/>
                <w:lang w:val="en-US"/>
              </w:rPr>
            </w:pPr>
            <w:r>
              <w:rPr>
                <w:b/>
                <w:lang w:val="en-US"/>
              </w:rPr>
              <w:t>Example</w:t>
            </w:r>
          </w:p>
        </w:tc>
      </w:tr>
      <w:tr w:rsidR="000C089A" w:rsidRPr="008E159A" w14:paraId="791EE9E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E67ACBB"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7A5A6699" w14:textId="31DFED1B"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3"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3"/>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46EC2D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31FF1E9A"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345C6E6" w14:textId="7697EFF5"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4"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74"/>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461B615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DAB157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76483A6" w14:textId="3DDD9153"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5"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75"/>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1FD651E"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371AE2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33EC4E" w14:textId="781CF8C9"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76"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76"/>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342A0618"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11D289C"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6ABB41F" w14:textId="0A813CD8"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77"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77"/>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5B9C1D9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B3891DF"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5440F8F8" w14:textId="1B07EDD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78"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78"/>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189863B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F27AEA7"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0640820" w14:textId="1A3BC32C"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79"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79"/>
            <w:r w:rsidR="00040244" w:rsidRPr="008E159A">
              <w:rPr>
                <w:lang w:val="en-US"/>
              </w:rPr>
              <w:fldChar w:fldCharType="end"/>
            </w:r>
            <w:r w:rsidRPr="008E159A">
              <w:rPr>
                <w:lang w:val="en-US"/>
              </w:rPr>
              <w:t>]</w:t>
            </w:r>
          </w:p>
        </w:tc>
      </w:tr>
      <w:tr w:rsidR="000C089A" w:rsidRPr="008E159A" w14:paraId="01DEA53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936C7F1"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5A12394" w14:textId="01BB2AB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0"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0"/>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6422EEE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749DD2"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5D76AA3" w14:textId="04620C51"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1"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1"/>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58024F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B338E73"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ECA1A6" w14:textId="407F397F"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2"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2"/>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0D0F82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BA7EE8B"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24773A97" w14:textId="6BCDA533"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3"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3"/>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4B916F8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70E6BED"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6F4F2D80" w14:textId="4B4791E8"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84"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84"/>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21C50A0" w14:textId="77777777" w:rsidTr="00E23ABD">
        <w:tc>
          <w:tcPr>
            <w:tcW w:w="5240" w:type="dxa"/>
            <w:tcBorders>
              <w:top w:val="single" w:sz="4" w:space="0" w:color="auto"/>
              <w:left w:val="single" w:sz="4" w:space="0" w:color="auto"/>
              <w:bottom w:val="single" w:sz="4" w:space="0" w:color="auto"/>
              <w:right w:val="single" w:sz="4" w:space="0" w:color="auto"/>
            </w:tcBorders>
          </w:tcPr>
          <w:p w14:paraId="256F5FD6"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3CBC6285" w14:textId="13B55F34"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85"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85"/>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70A116EE" w14:textId="77777777" w:rsidTr="00E23ABD">
        <w:tc>
          <w:tcPr>
            <w:tcW w:w="5240" w:type="dxa"/>
            <w:tcBorders>
              <w:top w:val="single" w:sz="4" w:space="0" w:color="auto"/>
              <w:left w:val="single" w:sz="4" w:space="0" w:color="auto"/>
              <w:bottom w:val="single" w:sz="4" w:space="0" w:color="auto"/>
              <w:right w:val="single" w:sz="4" w:space="0" w:color="auto"/>
            </w:tcBorders>
          </w:tcPr>
          <w:p w14:paraId="334DC877"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4A105BDD" w14:textId="3012134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86"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86"/>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6EF9AD02" w14:textId="77777777" w:rsidR="001A2E3E" w:rsidRPr="008E159A" w:rsidRDefault="001A2E3E" w:rsidP="002A5E98">
      <w:pPr>
        <w:rPr>
          <w:lang w:val="en-US"/>
        </w:rPr>
      </w:pPr>
    </w:p>
    <w:p w14:paraId="7B6F0C00"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6E2C59F4" w14:textId="007CBA3B" w:rsidR="00E62676" w:rsidRPr="007A15AF" w:rsidRDefault="007A15AF" w:rsidP="008D75E3">
      <w:pPr>
        <w:rPr>
          <w:lang w:val="en-US"/>
        </w:rPr>
      </w:pPr>
      <w:r w:rsidRPr="007A15AF">
        <w:rPr>
          <w:lang w:val="en-US"/>
        </w:rPr>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3683CC85" w14:textId="77777777" w:rsidR="0049181B" w:rsidRPr="007A15AF" w:rsidRDefault="007A15AF" w:rsidP="00ED3745">
      <w:pPr>
        <w:rPr>
          <w:lang w:val="en-US"/>
        </w:rPr>
      </w:pPr>
      <w:r w:rsidRPr="007A15AF">
        <w:rPr>
          <w:lang w:val="en-US"/>
        </w:rPr>
        <w:t>Please note the following for the references in the reference list:</w:t>
      </w:r>
    </w:p>
    <w:p w14:paraId="7949CCED" w14:textId="77777777" w:rsidR="0049181B" w:rsidRPr="008E159A" w:rsidRDefault="007A15AF" w:rsidP="00881708">
      <w:pPr>
        <w:pStyle w:val="CVTH4"/>
        <w:rPr>
          <w:lang w:val="en-US"/>
        </w:rPr>
      </w:pPr>
      <w:r>
        <w:rPr>
          <w:lang w:val="en-US"/>
        </w:rPr>
        <w:t>Authors</w:t>
      </w:r>
    </w:p>
    <w:p w14:paraId="1F478C4C"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6DDFE2D" w14:textId="77777777" w:rsidR="007A15AF" w:rsidRPr="007A15AF" w:rsidRDefault="007A15AF" w:rsidP="0071322F">
      <w:pPr>
        <w:pStyle w:val="CVTB1"/>
        <w:rPr>
          <w:lang w:val="en-US"/>
        </w:rPr>
      </w:pPr>
      <w:r w:rsidRPr="007A15AF">
        <w:rPr>
          <w:lang w:val="en-US"/>
        </w:rPr>
        <w:t>In case of missing authors, the respective institution, authority, etc. is mentioned as author.</w:t>
      </w:r>
    </w:p>
    <w:p w14:paraId="5D6CD186" w14:textId="77777777" w:rsidR="007A15AF" w:rsidRPr="0071322F" w:rsidRDefault="007A15AF" w:rsidP="007A15AF">
      <w:pPr>
        <w:pStyle w:val="CVTB1"/>
        <w:rPr>
          <w:lang w:val="en-US"/>
        </w:rPr>
      </w:pPr>
      <w:r w:rsidRPr="007A15AF">
        <w:rPr>
          <w:lang w:val="en-US"/>
        </w:rPr>
        <w:lastRenderedPageBreak/>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2AEDEF7" w14:textId="77777777" w:rsidR="00C845C0" w:rsidRPr="008E159A" w:rsidRDefault="00C845C0" w:rsidP="007A15AF">
      <w:pPr>
        <w:pStyle w:val="CVTH4"/>
        <w:rPr>
          <w:lang w:val="en-US"/>
        </w:rPr>
      </w:pPr>
      <w:r w:rsidRPr="008E159A">
        <w:rPr>
          <w:lang w:val="en-US"/>
        </w:rPr>
        <w:t>T</w:t>
      </w:r>
      <w:r w:rsidR="0071322F">
        <w:rPr>
          <w:lang w:val="en-US"/>
        </w:rPr>
        <w:t>itle</w:t>
      </w:r>
    </w:p>
    <w:p w14:paraId="79AC8909" w14:textId="77777777" w:rsidR="004C2343" w:rsidRPr="0071322F" w:rsidRDefault="0071322F" w:rsidP="0071322F">
      <w:pPr>
        <w:pStyle w:val="CVTB1"/>
        <w:rPr>
          <w:lang w:val="en-US"/>
        </w:rPr>
      </w:pPr>
      <w:r w:rsidRPr="0071322F">
        <w:rPr>
          <w:lang w:val="en-US"/>
        </w:rPr>
        <w:t>If available, the subtitle should also be mentioned.</w:t>
      </w:r>
    </w:p>
    <w:p w14:paraId="6B122045" w14:textId="77777777" w:rsidR="00C845C0" w:rsidRPr="008E159A" w:rsidRDefault="0071322F" w:rsidP="00C845C0">
      <w:pPr>
        <w:pStyle w:val="CVTH4"/>
        <w:rPr>
          <w:lang w:val="en-US"/>
        </w:rPr>
      </w:pPr>
      <w:r>
        <w:rPr>
          <w:lang w:val="en-US"/>
        </w:rPr>
        <w:t>Edition</w:t>
      </w:r>
    </w:p>
    <w:p w14:paraId="316CD69A"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37719C33"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1C822A98"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48A8C96F"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0E44745B" w14:textId="77777777" w:rsidR="004A54B0" w:rsidRDefault="004A54B0" w:rsidP="004A54B0">
      <w:pPr>
        <w:pStyle w:val="CVTB1"/>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r>
        <w:rPr>
          <w:lang w:val="en-US"/>
        </w:rPr>
        <w:t>pu</w:t>
      </w:r>
      <w:r w:rsidRPr="004A54B0">
        <w:rPr>
          <w:lang w:val="en-US"/>
        </w:rPr>
        <w:t xml:space="preserve">.“ (without publisher) can be used. </w:t>
      </w:r>
      <w:r w:rsidRPr="004A54B0">
        <w:t>If possible, the year of publication should be approximated.</w:t>
      </w:r>
    </w:p>
    <w:p w14:paraId="7330700B"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24473D8D" w14:textId="77777777" w:rsidR="00764E67" w:rsidRPr="003471F6" w:rsidRDefault="004C7FE0" w:rsidP="003471F6">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formly "Carl Han</w:t>
      </w:r>
      <w:r w:rsidRPr="004C7FE0">
        <w:rPr>
          <w:lang w:val="en-US"/>
        </w:rPr>
        <w:t>ser Verlag" instead of "Carl Hanser" and "Hanser Verlag").</w:t>
      </w:r>
      <w:r w:rsidR="00764E67" w:rsidRPr="003471F6">
        <w:rPr>
          <w:lang w:val="en-US"/>
        </w:rPr>
        <w:br w:type="page"/>
      </w:r>
    </w:p>
    <w:p w14:paraId="5C10FEE5" w14:textId="77777777" w:rsidR="00D1376B" w:rsidRPr="008E159A" w:rsidRDefault="00BB6EB9" w:rsidP="00AA1C24">
      <w:pPr>
        <w:pStyle w:val="berschrift1"/>
        <w:rPr>
          <w:lang w:val="en-US"/>
        </w:rPr>
      </w:pPr>
      <w:bookmarkStart w:id="87" w:name="_Toc114493886"/>
      <w:r w:rsidRPr="008E159A">
        <w:rPr>
          <w:lang w:val="en-US"/>
        </w:rPr>
        <w:lastRenderedPageBreak/>
        <w:t>Summary and Outlook</w:t>
      </w:r>
      <w:bookmarkEnd w:id="87"/>
    </w:p>
    <w:p w14:paraId="130F8BA2"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566C83AB" w14:textId="77777777" w:rsidR="00F756B4" w:rsidRPr="008E159A" w:rsidRDefault="00450EBD" w:rsidP="00450EBD">
      <w:pPr>
        <w:spacing w:line="240" w:lineRule="auto"/>
        <w:jc w:val="left"/>
        <w:rPr>
          <w:lang w:val="en-US"/>
        </w:rPr>
      </w:pPr>
      <w:r w:rsidRPr="008E159A">
        <w:rPr>
          <w:lang w:val="en-US"/>
        </w:rPr>
        <w:br w:type="page"/>
      </w:r>
    </w:p>
    <w:p w14:paraId="1C040B58" w14:textId="77777777" w:rsidR="00B77193" w:rsidRPr="008E159A" w:rsidRDefault="00C340EC" w:rsidP="00AA1C24">
      <w:pPr>
        <w:pStyle w:val="berschrift1"/>
        <w:numPr>
          <w:ilvl w:val="0"/>
          <w:numId w:val="0"/>
        </w:numPr>
        <w:rPr>
          <w:lang w:val="en-US"/>
        </w:rPr>
      </w:pPr>
      <w:bookmarkStart w:id="88" w:name="_Ref31614516"/>
      <w:bookmarkStart w:id="89" w:name="_Toc114493887"/>
      <w:r w:rsidRPr="008E159A">
        <w:rPr>
          <w:lang w:val="en-US"/>
        </w:rPr>
        <w:lastRenderedPageBreak/>
        <w:t>References</w:t>
      </w:r>
      <w:bookmarkEnd w:id="88"/>
      <w:bookmarkEnd w:id="89"/>
    </w:p>
    <w:p w14:paraId="6233E8BD"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0" w:name="_CTVL001253c2400f08241bc983787c540ff0978"/>
      <w:bookmarkStart w:id="91" w:name="_CTVBIBLIOGRAPHY1"/>
      <w:bookmarkEnd w:id="91"/>
      <w:r w:rsidR="005B3ABE" w:rsidRPr="00094531">
        <w:t>[Dud17]</w:t>
      </w:r>
      <w:r w:rsidR="005B3ABE" w:rsidRPr="00094531">
        <w:tab/>
        <w:t>Duden: Duden Online Wörterbuch. URL: http://www.duden.de/ - 16.05.2017.</w:t>
      </w:r>
    </w:p>
    <w:p w14:paraId="7C747638" w14:textId="77777777" w:rsidR="005B3ABE" w:rsidRPr="00B433C8" w:rsidRDefault="005B3ABE" w:rsidP="005B3ABE">
      <w:pPr>
        <w:pStyle w:val="CitaviBibliographyEntry"/>
        <w:rPr>
          <w:lang w:val="en-US"/>
        </w:rPr>
      </w:pPr>
      <w:bookmarkStart w:id="92" w:name="_CTVL0017f9eddde7d7e450eb77d85ea3655d0dc"/>
      <w:bookmarkEnd w:id="90"/>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1AE84133" w14:textId="77777777" w:rsidR="005B3ABE" w:rsidRPr="00B433C8" w:rsidRDefault="005B3ABE" w:rsidP="005B3ABE">
      <w:pPr>
        <w:pStyle w:val="CitaviBibliographyEntry"/>
        <w:rPr>
          <w:lang w:val="en-US"/>
        </w:rPr>
      </w:pPr>
      <w:bookmarkStart w:id="93" w:name="_CTVL001a356a74d89714e048082df46ed742f42"/>
      <w:bookmarkEnd w:id="92"/>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5B1A08EF" w14:textId="77777777" w:rsidR="005B3ABE" w:rsidRPr="00887148" w:rsidRDefault="005B3ABE" w:rsidP="005B3ABE">
      <w:pPr>
        <w:pStyle w:val="CitaviBibliographyEntry"/>
        <w:rPr>
          <w:lang w:val="en-US"/>
        </w:rPr>
      </w:pPr>
      <w:bookmarkStart w:id="94" w:name="_CTVL0019408c32f071343d8851309bbbdd18c42"/>
      <w:bookmarkEnd w:id="93"/>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10D596A3" w14:textId="77777777" w:rsidR="005B3ABE" w:rsidRPr="00887148" w:rsidRDefault="005B3ABE" w:rsidP="005B3ABE">
      <w:pPr>
        <w:pStyle w:val="CitaviBibliographyEntry"/>
        <w:rPr>
          <w:lang w:val="en-US"/>
        </w:rPr>
      </w:pPr>
      <w:bookmarkStart w:id="95" w:name="_CTVL001e64e2b70126a4ecaa267d56ce2ea7933"/>
      <w:bookmarkEnd w:id="94"/>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6D00AE93" w14:textId="77777777" w:rsidR="005B3ABE" w:rsidRPr="00887148" w:rsidRDefault="005B3ABE" w:rsidP="005B3ABE">
      <w:pPr>
        <w:pStyle w:val="CitaviBibliographyEntry"/>
        <w:rPr>
          <w:lang w:val="en-US"/>
        </w:rPr>
      </w:pPr>
      <w:bookmarkStart w:id="96" w:name="_CTVL001b63a94de90a34e9890cd57278002b1b1"/>
      <w:bookmarkEnd w:id="95"/>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4E36228E" w14:textId="77777777" w:rsidR="005B3ABE" w:rsidRPr="00887148" w:rsidRDefault="005B3ABE" w:rsidP="005B3ABE">
      <w:pPr>
        <w:pStyle w:val="CitaviBibliographyEntry"/>
        <w:rPr>
          <w:lang w:val="en-US"/>
        </w:rPr>
      </w:pPr>
      <w:bookmarkStart w:id="97" w:name="_CTVL0018a646d34e77849bf80e30afef9cf7772"/>
      <w:bookmarkEnd w:id="96"/>
      <w:r w:rsidRPr="0015405B">
        <w:rPr>
          <w:lang w:val="en-US"/>
        </w:rPr>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DD883D2" w14:textId="77777777" w:rsidR="005B3ABE" w:rsidRPr="00887148" w:rsidRDefault="005B3ABE" w:rsidP="005B3ABE">
      <w:pPr>
        <w:pStyle w:val="CitaviBibliographyEntry"/>
        <w:rPr>
          <w:lang w:val="en-US"/>
        </w:rPr>
      </w:pPr>
      <w:bookmarkStart w:id="98" w:name="_CTVL001ae362dea7ebe4612b3b1a6b57e5af804"/>
      <w:bookmarkEnd w:id="97"/>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645C7C9" w14:textId="77777777" w:rsidR="005B3ABE" w:rsidRPr="00887148" w:rsidRDefault="005B3ABE" w:rsidP="005B3ABE">
      <w:pPr>
        <w:pStyle w:val="CitaviBibliographyEntry"/>
        <w:rPr>
          <w:lang w:val="en-US"/>
        </w:rPr>
      </w:pPr>
      <w:bookmarkStart w:id="99" w:name="_CTVL001a49eea604b5d4413ac6abb0c8c2cd97c"/>
      <w:bookmarkEnd w:id="98"/>
      <w:r w:rsidRPr="00887148">
        <w:rPr>
          <w:lang w:val="en-US"/>
        </w:rPr>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7E0E4235" w14:textId="77777777" w:rsidR="005B3ABE" w:rsidRPr="00B433C8" w:rsidRDefault="005B3ABE" w:rsidP="005B3ABE">
      <w:pPr>
        <w:pStyle w:val="CitaviBibliographyEntry"/>
        <w:rPr>
          <w:lang w:val="en-US"/>
        </w:rPr>
      </w:pPr>
      <w:bookmarkStart w:id="100" w:name="_CTVL0010d15640224bd416683550c4fde579fee"/>
      <w:bookmarkEnd w:id="99"/>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040EE371" w14:textId="77777777" w:rsidR="005B3ABE" w:rsidRPr="00B433C8" w:rsidRDefault="005B3ABE" w:rsidP="005B3ABE">
      <w:pPr>
        <w:pStyle w:val="CitaviBibliographyEntry"/>
        <w:rPr>
          <w:lang w:val="en-US"/>
        </w:rPr>
      </w:pPr>
      <w:bookmarkStart w:id="101" w:name="_CTVL001d011b957c51f4bd7910632a49ff92a98"/>
      <w:bookmarkEnd w:id="100"/>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4A382703" w14:textId="77777777" w:rsidR="005B3ABE" w:rsidRPr="00B433C8" w:rsidRDefault="005B3ABE" w:rsidP="005B3ABE">
      <w:pPr>
        <w:pStyle w:val="CitaviBibliographyEntry"/>
        <w:rPr>
          <w:lang w:val="en-US"/>
        </w:rPr>
      </w:pPr>
      <w:bookmarkStart w:id="102" w:name="_CTVL0012dbbb12d28964ec4a8978a7c284fc12f"/>
      <w:bookmarkEnd w:id="101"/>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673D8A6F" w14:textId="77777777" w:rsidR="005B3ABE" w:rsidRPr="00B433C8" w:rsidRDefault="005B3ABE" w:rsidP="005B3ABE">
      <w:pPr>
        <w:pStyle w:val="CitaviBibliographyEntry"/>
        <w:rPr>
          <w:lang w:val="en-US"/>
        </w:rPr>
      </w:pPr>
      <w:bookmarkStart w:id="103" w:name="_CTVL001ac135d76d7fc4587a8800081295e89a0"/>
      <w:bookmarkEnd w:id="102"/>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3EF4B731" w14:textId="77777777" w:rsidR="005B3ABE" w:rsidRPr="0015405B" w:rsidRDefault="005B3ABE" w:rsidP="005B3ABE">
      <w:pPr>
        <w:pStyle w:val="CitaviBibliographyEntry"/>
        <w:rPr>
          <w:lang w:val="en-US"/>
        </w:rPr>
      </w:pPr>
      <w:bookmarkStart w:id="104" w:name="_CTVL001c1979c349a5642798c97008465ef8291"/>
      <w:bookmarkEnd w:id="103"/>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4D2497BC" w14:textId="77777777" w:rsidR="004B5569" w:rsidRPr="00887148" w:rsidRDefault="00887148" w:rsidP="006903E0">
      <w:pPr>
        <w:pStyle w:val="CitaviBibliographyEntry"/>
        <w:sectPr w:rsidR="004B5569" w:rsidRPr="00887148" w:rsidSect="001A3CC6">
          <w:headerReference w:type="default" r:id="rId60"/>
          <w:footerReference w:type="default" r:id="rId61"/>
          <w:type w:val="continuous"/>
          <w:pgSz w:w="11906" w:h="16838" w:code="9"/>
          <w:pgMar w:top="1531" w:right="1418" w:bottom="1418" w:left="1701" w:header="851" w:footer="454" w:gutter="0"/>
          <w:pgNumType w:start="1"/>
          <w:cols w:space="708"/>
          <w:formProt w:val="0"/>
          <w:docGrid w:linePitch="360"/>
        </w:sectPr>
      </w:pPr>
      <w:bookmarkStart w:id="105" w:name="_CTVL001ab859f76c6124d25b071762f5894633d"/>
      <w:bookmarkEnd w:id="104"/>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05"/>
      <w:r w:rsidR="004B5569" w:rsidRPr="008E159A">
        <w:rPr>
          <w:lang w:val="en-US"/>
        </w:rPr>
        <w:fldChar w:fldCharType="end"/>
      </w:r>
    </w:p>
    <w:p w14:paraId="0FDDE556" w14:textId="77777777" w:rsidR="00790BEB" w:rsidRPr="00AA1C24" w:rsidRDefault="00C340EC" w:rsidP="00AA1C24">
      <w:pPr>
        <w:pStyle w:val="CVTAppendixH1"/>
        <w:numPr>
          <w:ilvl w:val="0"/>
          <w:numId w:val="32"/>
        </w:numPr>
        <w:rPr>
          <w:lang w:val="en-US"/>
        </w:rPr>
      </w:pPr>
      <w:bookmarkStart w:id="106" w:name="_Toc114493888"/>
      <w:r w:rsidRPr="00AA1C24">
        <w:rPr>
          <w:lang w:val="en-US"/>
        </w:rPr>
        <w:lastRenderedPageBreak/>
        <w:t>Appendix</w:t>
      </w:r>
      <w:bookmarkEnd w:id="106"/>
    </w:p>
    <w:p w14:paraId="4EB3C625"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61C5523B" w14:textId="77777777" w:rsidR="004B1EBE" w:rsidRPr="004B1EBE" w:rsidRDefault="004B1EBE" w:rsidP="004B1EBE">
      <w:pPr>
        <w:rPr>
          <w:lang w:val="en-US"/>
        </w:rPr>
      </w:pPr>
    </w:p>
    <w:p w14:paraId="69F084A3" w14:textId="77777777" w:rsidR="00790BEB" w:rsidRPr="008E159A" w:rsidRDefault="00C340EC" w:rsidP="00AA1C24">
      <w:pPr>
        <w:pStyle w:val="CVTAppendixH2"/>
        <w:rPr>
          <w:lang w:val="en-US"/>
        </w:rPr>
      </w:pPr>
      <w:r w:rsidRPr="008E159A">
        <w:rPr>
          <w:lang w:val="en-US"/>
        </w:rPr>
        <w:t>Appendix Example</w:t>
      </w:r>
    </w:p>
    <w:p w14:paraId="4B1D4DEF" w14:textId="77777777" w:rsidR="00930E03" w:rsidRPr="008E159A" w:rsidRDefault="00C340EC" w:rsidP="00AA1C24">
      <w:pPr>
        <w:pStyle w:val="CVTAppendixH3"/>
        <w:rPr>
          <w:lang w:val="en-US"/>
        </w:rPr>
      </w:pPr>
      <w:r w:rsidRPr="008E159A">
        <w:rPr>
          <w:lang w:val="en-US"/>
        </w:rPr>
        <w:t>Appendix Example</w:t>
      </w:r>
    </w:p>
    <w:p w14:paraId="3E43B92B" w14:textId="6286A8F7" w:rsidR="00930E03" w:rsidRPr="008E159A" w:rsidRDefault="003405AE" w:rsidP="00196C3C">
      <w:pPr>
        <w:pStyle w:val="CVTTablabel"/>
        <w:rPr>
          <w:lang w:val="en-US"/>
        </w:rPr>
      </w:pPr>
      <w:bookmarkStart w:id="107" w:name="_Ref501090262"/>
      <w:bookmarkStart w:id="108" w:name="_Toc51264759"/>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047464">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07"/>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08"/>
    </w:p>
    <w:tbl>
      <w:tblPr>
        <w:tblStyle w:val="Tabellenraster"/>
        <w:tblW w:w="0" w:type="auto"/>
        <w:tblLook w:val="04A0" w:firstRow="1" w:lastRow="0" w:firstColumn="1" w:lastColumn="0" w:noHBand="0" w:noVBand="1"/>
      </w:tblPr>
      <w:tblGrid>
        <w:gridCol w:w="2925"/>
        <w:gridCol w:w="2926"/>
        <w:gridCol w:w="2926"/>
      </w:tblGrid>
      <w:tr w:rsidR="00930E03" w:rsidRPr="00512363" w14:paraId="54F7C563" w14:textId="77777777" w:rsidTr="00930E03">
        <w:tc>
          <w:tcPr>
            <w:tcW w:w="2925" w:type="dxa"/>
          </w:tcPr>
          <w:p w14:paraId="47237D50" w14:textId="77777777" w:rsidR="00930E03" w:rsidRPr="008E159A" w:rsidRDefault="00930E03" w:rsidP="00930E03">
            <w:pPr>
              <w:rPr>
                <w:lang w:val="en-US"/>
              </w:rPr>
            </w:pPr>
          </w:p>
        </w:tc>
        <w:tc>
          <w:tcPr>
            <w:tcW w:w="2926" w:type="dxa"/>
          </w:tcPr>
          <w:p w14:paraId="378B45F9" w14:textId="77777777" w:rsidR="00930E03" w:rsidRPr="008E159A" w:rsidRDefault="00930E03" w:rsidP="00930E03">
            <w:pPr>
              <w:rPr>
                <w:lang w:val="en-US"/>
              </w:rPr>
            </w:pPr>
          </w:p>
        </w:tc>
        <w:tc>
          <w:tcPr>
            <w:tcW w:w="2926" w:type="dxa"/>
          </w:tcPr>
          <w:p w14:paraId="7508281D" w14:textId="77777777" w:rsidR="00930E03" w:rsidRPr="008E159A" w:rsidRDefault="00930E03" w:rsidP="00930E03">
            <w:pPr>
              <w:rPr>
                <w:lang w:val="en-US"/>
              </w:rPr>
            </w:pPr>
          </w:p>
        </w:tc>
      </w:tr>
      <w:tr w:rsidR="00930E03" w:rsidRPr="00512363" w14:paraId="7B8462B8" w14:textId="77777777" w:rsidTr="00930E03">
        <w:tc>
          <w:tcPr>
            <w:tcW w:w="2925" w:type="dxa"/>
          </w:tcPr>
          <w:p w14:paraId="405C53B0" w14:textId="77777777" w:rsidR="00930E03" w:rsidRPr="008E159A" w:rsidRDefault="00930E03" w:rsidP="00930E03">
            <w:pPr>
              <w:rPr>
                <w:lang w:val="en-US"/>
              </w:rPr>
            </w:pPr>
          </w:p>
        </w:tc>
        <w:tc>
          <w:tcPr>
            <w:tcW w:w="2926" w:type="dxa"/>
          </w:tcPr>
          <w:p w14:paraId="31034FEB" w14:textId="77777777" w:rsidR="00930E03" w:rsidRPr="008E159A" w:rsidRDefault="00930E03" w:rsidP="00930E03">
            <w:pPr>
              <w:rPr>
                <w:lang w:val="en-US"/>
              </w:rPr>
            </w:pPr>
          </w:p>
        </w:tc>
        <w:tc>
          <w:tcPr>
            <w:tcW w:w="2926" w:type="dxa"/>
          </w:tcPr>
          <w:p w14:paraId="671DC110" w14:textId="77777777" w:rsidR="00930E03" w:rsidRPr="008E159A" w:rsidRDefault="00930E03" w:rsidP="00930E03">
            <w:pPr>
              <w:rPr>
                <w:lang w:val="en-US"/>
              </w:rPr>
            </w:pPr>
          </w:p>
        </w:tc>
      </w:tr>
    </w:tbl>
    <w:p w14:paraId="20CC19DE" w14:textId="77777777" w:rsidR="0082365B" w:rsidRPr="008E159A" w:rsidRDefault="00EA0E48" w:rsidP="00EA0E48">
      <w:pPr>
        <w:pStyle w:val="CVTFig"/>
        <w:rPr>
          <w:lang w:val="en-US"/>
        </w:rPr>
      </w:pPr>
      <w:r w:rsidRPr="00EA0E48">
        <w:drawing>
          <wp:inline distT="0" distB="0" distL="0" distR="0" wp14:anchorId="21519941" wp14:editId="5271099C">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091836" w14:textId="709E6463" w:rsidR="0082365B" w:rsidRPr="008E159A" w:rsidRDefault="003405AE" w:rsidP="0082365B">
      <w:pPr>
        <w:pStyle w:val="Beschriftung"/>
        <w:rPr>
          <w:lang w:val="en-US"/>
        </w:rPr>
      </w:pPr>
      <w:bookmarkStart w:id="109" w:name="_Toc114493894"/>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09"/>
    </w:p>
    <w:p w14:paraId="64F2C328" w14:textId="3243ED45" w:rsidR="00930E03" w:rsidRPr="008E159A" w:rsidRDefault="003405AE" w:rsidP="00196C3C">
      <w:pPr>
        <w:pStyle w:val="CVTTablabel"/>
        <w:rPr>
          <w:lang w:val="en-US"/>
        </w:rPr>
      </w:pPr>
      <w:bookmarkStart w:id="110" w:name="_Toc51264760"/>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0"/>
    </w:p>
    <w:tbl>
      <w:tblPr>
        <w:tblStyle w:val="Tabellenraster"/>
        <w:tblW w:w="0" w:type="auto"/>
        <w:tblLook w:val="04A0" w:firstRow="1" w:lastRow="0" w:firstColumn="1" w:lastColumn="0" w:noHBand="0" w:noVBand="1"/>
      </w:tblPr>
      <w:tblGrid>
        <w:gridCol w:w="2925"/>
        <w:gridCol w:w="2926"/>
        <w:gridCol w:w="2926"/>
      </w:tblGrid>
      <w:tr w:rsidR="00930E03" w:rsidRPr="00512363" w14:paraId="6F3F49C8" w14:textId="77777777" w:rsidTr="00930E03">
        <w:tc>
          <w:tcPr>
            <w:tcW w:w="2925" w:type="dxa"/>
          </w:tcPr>
          <w:p w14:paraId="5035B2D1" w14:textId="77777777" w:rsidR="00930E03" w:rsidRPr="008E159A" w:rsidRDefault="00930E03" w:rsidP="00930E03">
            <w:pPr>
              <w:rPr>
                <w:lang w:val="en-US"/>
              </w:rPr>
            </w:pPr>
          </w:p>
        </w:tc>
        <w:tc>
          <w:tcPr>
            <w:tcW w:w="2926" w:type="dxa"/>
          </w:tcPr>
          <w:p w14:paraId="3719DB3C" w14:textId="77777777" w:rsidR="00930E03" w:rsidRPr="008E159A" w:rsidRDefault="00930E03" w:rsidP="00930E03">
            <w:pPr>
              <w:rPr>
                <w:lang w:val="en-US"/>
              </w:rPr>
            </w:pPr>
          </w:p>
        </w:tc>
        <w:tc>
          <w:tcPr>
            <w:tcW w:w="2926" w:type="dxa"/>
          </w:tcPr>
          <w:p w14:paraId="75FC686E" w14:textId="77777777" w:rsidR="00930E03" w:rsidRPr="008E159A" w:rsidRDefault="00930E03" w:rsidP="00930E03">
            <w:pPr>
              <w:rPr>
                <w:lang w:val="en-US"/>
              </w:rPr>
            </w:pPr>
          </w:p>
        </w:tc>
      </w:tr>
      <w:tr w:rsidR="00930E03" w:rsidRPr="00512363" w14:paraId="57A5FDF5" w14:textId="77777777" w:rsidTr="00930E03">
        <w:tc>
          <w:tcPr>
            <w:tcW w:w="2925" w:type="dxa"/>
          </w:tcPr>
          <w:p w14:paraId="69FE6761" w14:textId="77777777" w:rsidR="00930E03" w:rsidRPr="008E159A" w:rsidRDefault="00930E03" w:rsidP="00930E03">
            <w:pPr>
              <w:rPr>
                <w:lang w:val="en-US"/>
              </w:rPr>
            </w:pPr>
          </w:p>
        </w:tc>
        <w:tc>
          <w:tcPr>
            <w:tcW w:w="2926" w:type="dxa"/>
          </w:tcPr>
          <w:p w14:paraId="5FD0D977" w14:textId="77777777" w:rsidR="00930E03" w:rsidRPr="008E159A" w:rsidRDefault="00930E03" w:rsidP="00930E03">
            <w:pPr>
              <w:rPr>
                <w:lang w:val="en-US"/>
              </w:rPr>
            </w:pPr>
          </w:p>
        </w:tc>
        <w:tc>
          <w:tcPr>
            <w:tcW w:w="2926" w:type="dxa"/>
          </w:tcPr>
          <w:p w14:paraId="6A339347" w14:textId="77777777" w:rsidR="00930E03" w:rsidRPr="008E159A" w:rsidRDefault="00930E03" w:rsidP="00930E03">
            <w:pPr>
              <w:rPr>
                <w:lang w:val="en-US"/>
              </w:rPr>
            </w:pPr>
          </w:p>
        </w:tc>
      </w:tr>
    </w:tbl>
    <w:p w14:paraId="160C80D0" w14:textId="77777777" w:rsidR="00930E03" w:rsidRPr="008E159A" w:rsidRDefault="00930E03" w:rsidP="00930E03">
      <w:pPr>
        <w:rPr>
          <w:lang w:val="en-US"/>
        </w:rPr>
      </w:pPr>
    </w:p>
    <w:p w14:paraId="78B6791C" w14:textId="77777777" w:rsidR="0082365B" w:rsidRPr="008E159A" w:rsidRDefault="00EA0E48" w:rsidP="0082365B">
      <w:pPr>
        <w:pStyle w:val="CVTFig"/>
        <w:keepNext/>
        <w:rPr>
          <w:lang w:val="en-US"/>
        </w:rPr>
      </w:pPr>
      <w:r w:rsidRPr="0086474F">
        <w:drawing>
          <wp:inline distT="0" distB="0" distL="0" distR="0" wp14:anchorId="558A8BF3" wp14:editId="3F27C0CB">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B51274E" w14:textId="607F7AB2" w:rsidR="0082365B" w:rsidRPr="008E159A" w:rsidRDefault="003405AE" w:rsidP="0082365B">
      <w:pPr>
        <w:pStyle w:val="Beschriftung"/>
        <w:rPr>
          <w:lang w:val="en-US"/>
        </w:rPr>
      </w:pPr>
      <w:bookmarkStart w:id="111" w:name="_Toc114493895"/>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1"/>
    </w:p>
    <w:p w14:paraId="435D7FD3" w14:textId="77777777" w:rsidR="00FA018E" w:rsidRPr="008E159A" w:rsidRDefault="00C340EC" w:rsidP="00AA1C24">
      <w:pPr>
        <w:pStyle w:val="CVTAppendixH3"/>
        <w:rPr>
          <w:lang w:val="en-US"/>
        </w:rPr>
      </w:pPr>
      <w:r w:rsidRPr="008E159A">
        <w:rPr>
          <w:lang w:val="en-US"/>
        </w:rPr>
        <w:lastRenderedPageBreak/>
        <w:t>Appendix Example</w:t>
      </w:r>
    </w:p>
    <w:p w14:paraId="74FDAD19" w14:textId="77777777" w:rsidR="00BD1D01" w:rsidRPr="003471F6" w:rsidRDefault="00C340EC" w:rsidP="00AA1C24">
      <w:pPr>
        <w:pStyle w:val="CVTAppendixH2"/>
        <w:rPr>
          <w:lang w:val="en-US"/>
        </w:rPr>
      </w:pPr>
      <w:r w:rsidRPr="008E159A">
        <w:rPr>
          <w:lang w:val="en-US"/>
        </w:rPr>
        <w:t>Appendix Example</w:t>
      </w:r>
    </w:p>
    <w:sectPr w:rsidR="00BD1D01" w:rsidRPr="003471F6" w:rsidSect="00F077BA">
      <w:headerReference w:type="default" r:id="rId62"/>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4599C" w14:textId="77777777" w:rsidR="00D24AFA" w:rsidRDefault="00D24AFA">
      <w:r>
        <w:separator/>
      </w:r>
    </w:p>
  </w:endnote>
  <w:endnote w:type="continuationSeparator" w:id="0">
    <w:p w14:paraId="7D5202C4" w14:textId="77777777" w:rsidR="00D24AFA" w:rsidRDefault="00D24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408771"/>
      <w:docPartObj>
        <w:docPartGallery w:val="Page Numbers (Bottom of Page)"/>
        <w:docPartUnique/>
      </w:docPartObj>
    </w:sdtPr>
    <w:sdtEndPr/>
    <w:sdtContent>
      <w:p w14:paraId="47D88591" w14:textId="77777777" w:rsidR="00AA1C24" w:rsidRPr="006E0BAA" w:rsidRDefault="00AA1C24" w:rsidP="00206903">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6603CF60" wp14:editId="3B377BB4">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476E1" id="Line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AA1C24" w:rsidRPr="00DD6ECF" w14:paraId="7597174A" w14:textId="77777777" w:rsidTr="00DA3032">
          <w:tc>
            <w:tcPr>
              <w:tcW w:w="4860" w:type="dxa"/>
            </w:tcPr>
            <w:p w14:paraId="5888DC13" w14:textId="77777777" w:rsidR="00AA1C24" w:rsidRPr="00DD6ECF" w:rsidRDefault="00AA1C24" w:rsidP="00206903">
              <w:pPr>
                <w:pStyle w:val="Fuzeile"/>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156F9AEC" w14:textId="1BCDF18D" w:rsidR="00AA1C24" w:rsidRPr="005E67BE" w:rsidRDefault="00AA1C24" w:rsidP="00206903">
              <w:pPr>
                <w:pStyle w:val="Fuzeile"/>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r>
                <w:rPr>
                  <w:rFonts w:cs="Arial"/>
                  <w:sz w:val="20"/>
                  <w:szCs w:val="20"/>
                </w:rPr>
                <w:t>iMAD</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967FA">
                <w:rPr>
                  <w:rFonts w:cs="Arial"/>
                  <w:noProof/>
                  <w:sz w:val="20"/>
                  <w:szCs w:val="20"/>
                </w:rPr>
                <w:t>2022</w:t>
              </w:r>
              <w:r>
                <w:rPr>
                  <w:rFonts w:cs="Arial"/>
                  <w:sz w:val="20"/>
                  <w:szCs w:val="20"/>
                </w:rPr>
                <w:fldChar w:fldCharType="end"/>
              </w:r>
            </w:p>
          </w:tc>
        </w:tr>
      </w:tbl>
      <w:p w14:paraId="40655DA1" w14:textId="77777777" w:rsidR="00AA1C24" w:rsidRDefault="00D8531D" w:rsidP="00206903">
        <w:pPr>
          <w:pStyle w:val="Fuzeile"/>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31BD" w14:textId="77777777" w:rsidR="00AA1C24" w:rsidRPr="00964226" w:rsidRDefault="00AA1C24" w:rsidP="00412B59">
    <w:pPr>
      <w:pStyle w:val="Fuzeile"/>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6A809" w14:textId="77777777" w:rsidR="00AA1C24" w:rsidRDefault="00AA1C2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1905F" w14:textId="77777777" w:rsidR="00AA1C24" w:rsidRPr="008D75E3" w:rsidRDefault="00AA1C24" w:rsidP="008D75E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4E4F" w14:textId="77777777" w:rsidR="00AA1C24" w:rsidRPr="003039E9" w:rsidRDefault="00AA1C24" w:rsidP="00964226">
    <w:pPr>
      <w:pStyle w:val="Fuzeile"/>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w:t>
    </w:r>
    <w:r w:rsidR="003039E9">
      <w:rPr>
        <w:color w:val="BFBFBF" w:themeColor="background1" w:themeShade="BF"/>
        <w:sz w:val="12"/>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D761" w14:textId="77777777" w:rsidR="00AA1C24" w:rsidRPr="008D75E3" w:rsidRDefault="00AA1C24" w:rsidP="008D75E3">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680261"/>
      <w:docPartObj>
        <w:docPartGallery w:val="Page Numbers (Bottom of Page)"/>
        <w:docPartUnique/>
      </w:docPartObj>
    </w:sdtPr>
    <w:sdtEndPr/>
    <w:sdtContent>
      <w:p w14:paraId="6589C2E4"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7A195319" wp14:editId="3895D56D">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1D495" id="Line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4EBAD3DF" w14:textId="77777777" w:rsidTr="00806236">
          <w:tc>
            <w:tcPr>
              <w:tcW w:w="4860" w:type="dxa"/>
            </w:tcPr>
            <w:p w14:paraId="7106A3E7" w14:textId="6A167316"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967FA">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26CAD785"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V</w:t>
              </w:r>
              <w:r>
                <w:rPr>
                  <w:rFonts w:cs="Arial"/>
                  <w:noProof/>
                  <w:sz w:val="20"/>
                  <w:szCs w:val="20"/>
                </w:rPr>
                <w:fldChar w:fldCharType="end"/>
              </w:r>
            </w:p>
          </w:tc>
        </w:tr>
      </w:tbl>
      <w:p w14:paraId="705EE195" w14:textId="77777777" w:rsidR="00AA1C24" w:rsidRDefault="00D8531D" w:rsidP="004662EB">
        <w:pPr>
          <w:pStyle w:val="Fuzeile"/>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60137"/>
      <w:docPartObj>
        <w:docPartGallery w:val="Page Numbers (Bottom of Page)"/>
        <w:docPartUnique/>
      </w:docPartObj>
    </w:sdtPr>
    <w:sdtEndPr/>
    <w:sdtContent>
      <w:p w14:paraId="7B7289DC"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7DE7AF34" wp14:editId="3C394BF6">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109F6" id="Line 11"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3E387B66" w14:textId="77777777" w:rsidTr="00806236">
          <w:tc>
            <w:tcPr>
              <w:tcW w:w="4860" w:type="dxa"/>
            </w:tcPr>
            <w:p w14:paraId="741FB34E" w14:textId="29F8C218"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967FA">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7F2EB73C"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Pr>
                  <w:rFonts w:cs="Arial"/>
                  <w:noProof/>
                  <w:sz w:val="20"/>
                  <w:szCs w:val="20"/>
                </w:rPr>
                <w:t>12</w:t>
              </w:r>
              <w:r>
                <w:rPr>
                  <w:rFonts w:cs="Arial"/>
                  <w:noProof/>
                  <w:sz w:val="20"/>
                  <w:szCs w:val="20"/>
                </w:rPr>
                <w:fldChar w:fldCharType="end"/>
              </w:r>
            </w:p>
          </w:tc>
        </w:tr>
      </w:tbl>
      <w:p w14:paraId="17E2C29C" w14:textId="77777777" w:rsidR="00AA1C24" w:rsidRDefault="00D8531D" w:rsidP="004662EB">
        <w:pPr>
          <w:pStyle w:val="Fuzeile"/>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0B94" w14:textId="77777777" w:rsidR="00D24AFA" w:rsidRDefault="00D24AFA">
      <w:r>
        <w:separator/>
      </w:r>
    </w:p>
  </w:footnote>
  <w:footnote w:type="continuationSeparator" w:id="0">
    <w:p w14:paraId="75DFC50C" w14:textId="77777777" w:rsidR="00D24AFA" w:rsidRDefault="00D24AFA">
      <w:r>
        <w:continuationSeparator/>
      </w:r>
    </w:p>
  </w:footnote>
  <w:footnote w:id="1">
    <w:p w14:paraId="61D7493B" w14:textId="77777777" w:rsidR="00AA1C24" w:rsidRPr="0014065D" w:rsidRDefault="00AA1C24">
      <w:pPr>
        <w:pStyle w:val="Funotentext"/>
        <w:rPr>
          <w:lang w:val="en-US"/>
        </w:rPr>
      </w:pPr>
      <w:r>
        <w:rPr>
          <w:rStyle w:val="Funotenzeichen"/>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1B21561F" w14:textId="77777777" w:rsidR="00AA1C24" w:rsidRPr="008A68D2" w:rsidRDefault="00AA1C24" w:rsidP="005D03E8">
      <w:pPr>
        <w:pStyle w:val="Funotentext"/>
        <w:rPr>
          <w:lang w:val="en-US"/>
        </w:rPr>
      </w:pPr>
      <w:r>
        <w:rPr>
          <w:rStyle w:val="Funotenzeichen"/>
        </w:rPr>
        <w:footnoteRef/>
      </w:r>
      <w:r w:rsidRPr="008A68D2">
        <w:rPr>
          <w:lang w:val="en-US"/>
        </w:rPr>
        <w:t xml:space="preserve"> 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AA1C24" w:rsidRPr="002E3E75" w14:paraId="1E6E13C2" w14:textId="77777777" w:rsidTr="00DA3032">
      <w:trPr>
        <w:trHeight w:val="713"/>
      </w:trPr>
      <w:tc>
        <w:tcPr>
          <w:tcW w:w="3969" w:type="dxa"/>
          <w:vAlign w:val="center"/>
        </w:tcPr>
        <w:p w14:paraId="32F9D6A2" w14:textId="77777777" w:rsidR="00AA1C24" w:rsidRDefault="00AA1C24" w:rsidP="00206903">
          <w:pPr>
            <w:ind w:right="-400"/>
            <w:jc w:val="left"/>
          </w:pPr>
          <w:r>
            <w:rPr>
              <w:noProof/>
            </w:rPr>
            <w:drawing>
              <wp:inline distT="0" distB="0" distL="0" distR="0" wp14:anchorId="17EB8AFD" wp14:editId="423FC84D">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35ABE49C" w14:textId="77777777" w:rsidR="00AA1C24" w:rsidRPr="002E3E75" w:rsidRDefault="00AA1C24"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3F41B40" wp14:editId="66C6219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7FF8C035" w14:textId="77777777" w:rsidR="00AA1C24" w:rsidRDefault="00AA1C24" w:rsidP="00206903">
    <w:pPr>
      <w:pStyle w:val="Kopfzeile"/>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2F2D" w14:textId="3FB57BF9" w:rsidR="00AA1C24" w:rsidRPr="00F077BA" w:rsidRDefault="000A036B" w:rsidP="00F077BA">
    <w:pPr>
      <w:pStyle w:val="Kopfzeile"/>
    </w:pPr>
    <w:r>
      <w:rPr>
        <w:rFonts w:cs="Arial"/>
        <w:noProof/>
        <w:sz w:val="20"/>
        <w:szCs w:val="20"/>
      </w:rPr>
      <w:drawing>
        <wp:anchor distT="0" distB="0" distL="114300" distR="114300" simplePos="0" relativeHeight="251742208" behindDoc="1" locked="0" layoutInCell="1" allowOverlap="1" wp14:anchorId="597932F3" wp14:editId="19A46859">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9"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097F90">
      <w:rPr>
        <w:rFonts w:cs="Arial"/>
        <w:i/>
        <w:noProof/>
        <w:sz w:val="20"/>
        <w:szCs w:val="20"/>
      </w:rPr>
      <w:t>List of Abbreviation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0704" behindDoc="0" locked="0" layoutInCell="1" allowOverlap="1" wp14:anchorId="5343F087" wp14:editId="706F4ED8">
              <wp:simplePos x="0" y="0"/>
              <wp:positionH relativeFrom="column">
                <wp:align>center</wp:align>
              </wp:positionH>
              <wp:positionV relativeFrom="page">
                <wp:posOffset>806450</wp:posOffset>
              </wp:positionV>
              <wp:extent cx="5652000" cy="0"/>
              <wp:effectExtent l="0" t="0" r="0" b="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3CDF1" id="Line 11" o:spid="_x0000_s1026" style="position:absolute;z-index:25172070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714BB" w14:textId="3A40F443" w:rsidR="00AA1C24" w:rsidRPr="00F077BA" w:rsidRDefault="000A036B" w:rsidP="00F077BA">
    <w:pPr>
      <w:pStyle w:val="Kopfzeile"/>
    </w:pPr>
    <w:r>
      <w:rPr>
        <w:rFonts w:cs="Arial"/>
        <w:noProof/>
        <w:sz w:val="20"/>
        <w:szCs w:val="20"/>
      </w:rPr>
      <w:drawing>
        <wp:anchor distT="0" distB="0" distL="114300" distR="114300" simplePos="0" relativeHeight="251744256" behindDoc="1" locked="0" layoutInCell="1" allowOverlap="1" wp14:anchorId="7930B292" wp14:editId="5C3F7FDA">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0"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097F90">
      <w:rPr>
        <w:rFonts w:cs="Arial"/>
        <w:i/>
        <w:noProof/>
        <w:sz w:val="20"/>
        <w:szCs w:val="20"/>
      </w:rPr>
      <w:t>List of Formula Symbol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3776" behindDoc="0" locked="0" layoutInCell="1" allowOverlap="1" wp14:anchorId="0B18AEEE" wp14:editId="4CFBA70B">
              <wp:simplePos x="0" y="0"/>
              <wp:positionH relativeFrom="column">
                <wp:align>center</wp:align>
              </wp:positionH>
              <wp:positionV relativeFrom="page">
                <wp:posOffset>806450</wp:posOffset>
              </wp:positionV>
              <wp:extent cx="5652000" cy="0"/>
              <wp:effectExtent l="0" t="0" r="0" b="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8F093" id="Line 11" o:spid="_x0000_s1026" style="position:absolute;z-index:251723776;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D12AB" w14:textId="4442EC3F" w:rsidR="00AA1C24" w:rsidRPr="00F077BA" w:rsidRDefault="000A036B" w:rsidP="00F077BA">
    <w:pPr>
      <w:pStyle w:val="Kopfzeile"/>
    </w:pPr>
    <w:r>
      <w:rPr>
        <w:rFonts w:cs="Arial"/>
        <w:noProof/>
        <w:sz w:val="20"/>
        <w:szCs w:val="20"/>
      </w:rPr>
      <w:drawing>
        <wp:anchor distT="0" distB="0" distL="114300" distR="114300" simplePos="0" relativeHeight="251746304" behindDoc="1" locked="0" layoutInCell="1" allowOverlap="1" wp14:anchorId="6D442EE1" wp14:editId="6BC75E6E">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3"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Heading 1,CVT H1"  \* MERGEFORMAT </w:instrText>
    </w:r>
    <w:r w:rsidR="00AA1C24">
      <w:rPr>
        <w:rFonts w:cs="Arial"/>
        <w:i/>
        <w:noProof/>
        <w:sz w:val="20"/>
        <w:szCs w:val="20"/>
      </w:rPr>
      <w:fldChar w:fldCharType="separate"/>
    </w:r>
    <w:r w:rsidR="00D8531D">
      <w:rPr>
        <w:rFonts w:cs="Arial"/>
        <w:b/>
        <w:bCs/>
        <w:i/>
        <w:noProof/>
        <w:sz w:val="20"/>
        <w:szCs w:val="20"/>
      </w:rPr>
      <w:t>Fehler! Verwenden Sie die Registerkarte 'Start', um Heading 1,CVT H1 dem Text zuzuweisen, der hier angezeigt werden soll.</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9920" behindDoc="0" locked="0" layoutInCell="1" allowOverlap="1" wp14:anchorId="5A7E82FE" wp14:editId="42742CCE">
              <wp:simplePos x="0" y="0"/>
              <wp:positionH relativeFrom="column">
                <wp:align>center</wp:align>
              </wp:positionH>
              <wp:positionV relativeFrom="page">
                <wp:posOffset>806450</wp:posOffset>
              </wp:positionV>
              <wp:extent cx="5652000" cy="0"/>
              <wp:effectExtent l="0" t="0" r="0" b="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C32D7" id="Line 11" o:spid="_x0000_s1026" style="position:absolute;z-index:25172992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008FB" w14:textId="34782CE2" w:rsidR="00AA1C24" w:rsidRPr="00F077BA" w:rsidRDefault="00364C9D" w:rsidP="00F077BA">
    <w:pPr>
      <w:pStyle w:val="Kopfzeile"/>
    </w:pPr>
    <w:r>
      <w:rPr>
        <w:rFonts w:cs="Arial"/>
        <w:noProof/>
        <w:sz w:val="20"/>
        <w:szCs w:val="20"/>
      </w:rPr>
      <w:drawing>
        <wp:anchor distT="0" distB="0" distL="114300" distR="114300" simplePos="0" relativeHeight="251750400" behindDoc="1" locked="0" layoutInCell="1" allowOverlap="1" wp14:anchorId="7D23EFC2" wp14:editId="66B1EC0C">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5"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sz w:val="20"/>
        <w:szCs w:val="20"/>
      </w:rPr>
      <w:fldChar w:fldCharType="begin"/>
    </w:r>
    <w:r w:rsidR="00AA1C24">
      <w:rPr>
        <w:rFonts w:cs="Arial"/>
        <w:i/>
        <w:sz w:val="20"/>
        <w:szCs w:val="20"/>
      </w:rPr>
      <w:instrText xml:space="preserve"> STYLEREF  "CVT Appendix H1" \n  \* MERGEFORMAT </w:instrText>
    </w:r>
    <w:r w:rsidR="00AA1C24">
      <w:rPr>
        <w:rFonts w:cs="Arial"/>
        <w:i/>
        <w:sz w:val="20"/>
        <w:szCs w:val="20"/>
      </w:rPr>
      <w:fldChar w:fldCharType="separate"/>
    </w:r>
    <w:r w:rsidR="00940CC6">
      <w:rPr>
        <w:rFonts w:cs="Arial"/>
        <w:i/>
        <w:noProof/>
        <w:sz w:val="20"/>
        <w:szCs w:val="20"/>
      </w:rPr>
      <w:t>A</w:t>
    </w:r>
    <w:r w:rsidR="00AA1C24">
      <w:rPr>
        <w:rFonts w:cs="Arial"/>
        <w:i/>
        <w:sz w:val="20"/>
        <w:szCs w:val="20"/>
      </w:rPr>
      <w:fldChar w:fldCharType="end"/>
    </w:r>
    <w:r w:rsidR="00AA1C24">
      <w:rPr>
        <w:rFonts w:cs="Arial"/>
        <w:i/>
        <w:sz w:val="20"/>
        <w:szCs w:val="20"/>
      </w:rPr>
      <w:t xml:space="preserve"> </w:t>
    </w:r>
    <w:r w:rsidR="00AA1C24">
      <w:rPr>
        <w:rFonts w:cs="Arial"/>
        <w:i/>
        <w:sz w:val="20"/>
        <w:szCs w:val="20"/>
      </w:rPr>
      <w:fldChar w:fldCharType="begin"/>
    </w:r>
    <w:r w:rsidR="00AA1C24">
      <w:rPr>
        <w:rFonts w:cs="Arial"/>
        <w:i/>
        <w:sz w:val="20"/>
        <w:szCs w:val="20"/>
      </w:rPr>
      <w:instrText xml:space="preserve"> STYLEREF  "CVT Appendix H1"  \* MERGEFORMAT </w:instrText>
    </w:r>
    <w:r w:rsidR="00AA1C24">
      <w:rPr>
        <w:rFonts w:cs="Arial"/>
        <w:i/>
        <w:sz w:val="20"/>
        <w:szCs w:val="20"/>
      </w:rPr>
      <w:fldChar w:fldCharType="separate"/>
    </w:r>
    <w:r w:rsidR="00940CC6">
      <w:rPr>
        <w:rFonts w:cs="Arial"/>
        <w:i/>
        <w:noProof/>
        <w:sz w:val="20"/>
        <w:szCs w:val="20"/>
      </w:rPr>
      <w:t>Appendix</w:t>
    </w:r>
    <w:r w:rsidR="00AA1C24">
      <w:rPr>
        <w:rFonts w:cs="Arial"/>
        <w:i/>
        <w:sz w:val="20"/>
        <w:szCs w:val="20"/>
      </w:rPr>
      <w:fldChar w:fldCharType="end"/>
    </w:r>
    <w:r w:rsidR="00AA1C24">
      <w:rPr>
        <w:rFonts w:cs="Arial"/>
        <w:i/>
        <w:noProof/>
        <w:sz w:val="20"/>
        <w:szCs w:val="20"/>
      </w:rPr>
      <mc:AlternateContent>
        <mc:Choice Requires="wps">
          <w:drawing>
            <wp:anchor distT="0" distB="0" distL="114300" distR="114300" simplePos="0" relativeHeight="251736064" behindDoc="0" locked="0" layoutInCell="1" allowOverlap="1" wp14:anchorId="52B96AE4" wp14:editId="2E468133">
              <wp:simplePos x="0" y="0"/>
              <wp:positionH relativeFrom="column">
                <wp:align>center</wp:align>
              </wp:positionH>
              <wp:positionV relativeFrom="page">
                <wp:posOffset>806450</wp:posOffset>
              </wp:positionV>
              <wp:extent cx="5652000" cy="0"/>
              <wp:effectExtent l="0" t="0" r="0" b="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9DDF8" id="Line 11" o:spid="_x0000_s1026" style="position:absolute;z-index:2517360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362E4DA0" w14:textId="77777777" w:rsidTr="00CD513D">
      <w:trPr>
        <w:trHeight w:val="713"/>
      </w:trPr>
      <w:tc>
        <w:tcPr>
          <w:tcW w:w="3399" w:type="dxa"/>
          <w:vAlign w:val="bottom"/>
        </w:tcPr>
        <w:p w14:paraId="6A80CA6D" w14:textId="77777777" w:rsidR="00AA1C24" w:rsidRDefault="00AA1C24" w:rsidP="007623AB">
          <w:pPr>
            <w:spacing w:line="240" w:lineRule="auto"/>
            <w:ind w:right="-403"/>
            <w:jc w:val="left"/>
          </w:pPr>
          <w:r>
            <w:rPr>
              <w:noProof/>
            </w:rPr>
            <w:drawing>
              <wp:inline distT="0" distB="0" distL="0" distR="0" wp14:anchorId="5A0398A9" wp14:editId="5704806E">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9E2A058" w14:textId="77777777" w:rsidR="00AA1C24" w:rsidRPr="002E3E75" w:rsidRDefault="00AA1C24"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62BFF186" wp14:editId="78A17B4A">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964BE0E" w14:textId="77777777" w:rsidR="00AA1C24" w:rsidRDefault="00AA1C24" w:rsidP="00191BBD">
    <w:pPr>
      <w:pStyle w:val="Kopfzeile"/>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4154" w14:textId="77777777" w:rsidR="00AA1C24" w:rsidRDefault="00AA1C2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1F1D" w14:textId="77777777" w:rsidR="00AA1C24" w:rsidRDefault="00AA1C24" w:rsidP="00191BBD">
    <w:pPr>
      <w:pStyle w:val="Kopfzeile"/>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5DA60F15" w14:textId="77777777" w:rsidTr="00CD513D">
      <w:trPr>
        <w:trHeight w:val="713"/>
      </w:trPr>
      <w:tc>
        <w:tcPr>
          <w:tcW w:w="3399" w:type="dxa"/>
          <w:vAlign w:val="bottom"/>
        </w:tcPr>
        <w:p w14:paraId="0FC52AEA" w14:textId="77777777" w:rsidR="00AA1C24" w:rsidRDefault="00AA1C24" w:rsidP="007623AB">
          <w:pPr>
            <w:spacing w:line="240" w:lineRule="auto"/>
            <w:ind w:right="-403"/>
            <w:jc w:val="left"/>
          </w:pPr>
          <w:r>
            <w:rPr>
              <w:noProof/>
            </w:rPr>
            <w:drawing>
              <wp:inline distT="0" distB="0" distL="0" distR="0" wp14:anchorId="5A917C75" wp14:editId="1A608D11">
                <wp:extent cx="1841632" cy="360000"/>
                <wp:effectExtent l="0" t="0" r="6350" b="2540"/>
                <wp:docPr id="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1A0C1C4A" w14:textId="77777777" w:rsidR="00AA1C24" w:rsidRPr="002E3E75" w:rsidRDefault="00AA1C24"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0510829F" wp14:editId="656FBF23">
                <wp:extent cx="1326275" cy="442800"/>
                <wp:effectExtent l="0" t="0" r="7620" b="0"/>
                <wp:docPr id="1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469D8E6B" w14:textId="77777777" w:rsidR="00AA1C24" w:rsidRDefault="00AA1C24" w:rsidP="007623AB">
    <w:pPr>
      <w:pStyle w:val="Kopfzeile"/>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F956" w14:textId="77777777" w:rsidR="00AA1C24" w:rsidRPr="00666592" w:rsidRDefault="00AA1C24" w:rsidP="00206903">
    <w:pPr>
      <w:pStyle w:val="Kopfzeile"/>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B049675" wp14:editId="4A0CB9D4">
          <wp:simplePos x="0" y="0"/>
          <wp:positionH relativeFrom="page">
            <wp:posOffset>992134</wp:posOffset>
          </wp:positionH>
          <wp:positionV relativeFrom="page">
            <wp:posOffset>377825</wp:posOffset>
          </wp:positionV>
          <wp:extent cx="995045" cy="363220"/>
          <wp:effectExtent l="0" t="0" r="0" b="0"/>
          <wp:wrapNone/>
          <wp:docPr id="17"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541E41D" wp14:editId="2BD90E2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38DEF42C" id="Gerader Verbinder 31"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41015519" wp14:editId="6B2A72E0">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DF15B" id="Line 2" o:spid="_x0000_s1026" style="position:absolute;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"/>
          </w:pict>
        </mc:Fallback>
      </mc:AlternateContent>
    </w:r>
    <w:r w:rsidRPr="00950560">
      <w:rPr>
        <w:rFonts w:cs="Arial"/>
        <w:i/>
        <w:sz w:val="20"/>
        <w:szCs w:val="20"/>
      </w:rPr>
      <w:t>Inhaltsverzeichnis</w:t>
    </w:r>
  </w:p>
  <w:p w14:paraId="7E9747A8" w14:textId="77777777" w:rsidR="00AA1C24" w:rsidRPr="00206903" w:rsidRDefault="00AA1C24" w:rsidP="0020690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68106" w14:textId="4AF026C9" w:rsidR="00AA1C24" w:rsidRPr="006C06D0" w:rsidRDefault="000A036B" w:rsidP="006C06D0">
    <w:pPr>
      <w:pStyle w:val="Kopfzeile"/>
    </w:pPr>
    <w:r>
      <w:rPr>
        <w:rFonts w:cs="Arial"/>
        <w:noProof/>
        <w:sz w:val="20"/>
        <w:szCs w:val="20"/>
      </w:rPr>
      <w:drawing>
        <wp:anchor distT="0" distB="0" distL="114300" distR="114300" simplePos="0" relativeHeight="251709440" behindDoc="1" locked="0" layoutInCell="1" allowOverlap="1" wp14:anchorId="5685F090" wp14:editId="6B6AA172">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1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74C08A26" wp14:editId="1980B7D6">
              <wp:simplePos x="0" y="0"/>
              <wp:positionH relativeFrom="column">
                <wp:posOffset>-1905</wp:posOffset>
              </wp:positionH>
              <wp:positionV relativeFrom="page">
                <wp:posOffset>805180</wp:posOffset>
              </wp:positionV>
              <wp:extent cx="5652000" cy="0"/>
              <wp:effectExtent l="0" t="0" r="0" b="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1DB4E8" id="Line 1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5pt,63.4pt" to="444.9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">
              <w10:wrap anchory="page"/>
            </v:line>
          </w:pict>
        </mc:Fallback>
      </mc:AlternateContent>
    </w:r>
    <w:r w:rsidR="00364C9D">
      <w:rPr>
        <w:rFonts w:cs="Arial"/>
        <w:i/>
        <w:noProof/>
        <w:sz w:val="20"/>
        <w:szCs w:val="20"/>
      </w:rPr>
      <w:fldChar w:fldCharType="begin"/>
    </w:r>
    <w:r w:rsidR="00364C9D">
      <w:rPr>
        <w:rFonts w:cs="Arial"/>
        <w:i/>
        <w:noProof/>
        <w:sz w:val="20"/>
        <w:szCs w:val="20"/>
      </w:rPr>
      <w:instrText xml:space="preserve"> STYLEREF  ToC_Heading  \* MERGEFORMAT </w:instrText>
    </w:r>
    <w:r w:rsidR="00364C9D">
      <w:rPr>
        <w:rFonts w:cs="Arial"/>
        <w:i/>
        <w:noProof/>
        <w:sz w:val="20"/>
        <w:szCs w:val="20"/>
      </w:rPr>
      <w:fldChar w:fldCharType="separate"/>
    </w:r>
    <w:r w:rsidR="00097F90">
      <w:rPr>
        <w:rFonts w:cs="Arial"/>
        <w:i/>
        <w:noProof/>
        <w:sz w:val="20"/>
        <w:szCs w:val="20"/>
      </w:rPr>
      <w:t>Table of Contents</w:t>
    </w:r>
    <w:r w:rsidR="00364C9D">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0217" w14:textId="3E71E2F5" w:rsidR="00AA1C24" w:rsidRPr="00F077BA" w:rsidRDefault="000A036B" w:rsidP="000A036B">
    <w:pPr>
      <w:pStyle w:val="Kopfzeile"/>
      <w:tabs>
        <w:tab w:val="clear" w:pos="4536"/>
        <w:tab w:val="clear" w:pos="9072"/>
        <w:tab w:val="left" w:pos="6254"/>
      </w:tabs>
    </w:pPr>
    <w:r>
      <w:rPr>
        <w:rFonts w:cs="Arial"/>
        <w:noProof/>
        <w:sz w:val="20"/>
        <w:szCs w:val="20"/>
      </w:rPr>
      <w:drawing>
        <wp:anchor distT="0" distB="0" distL="114300" distR="114300" simplePos="0" relativeHeight="251738112" behindDoc="1" locked="0" layoutInCell="1" allowOverlap="1" wp14:anchorId="67298D70" wp14:editId="4023EF88">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7"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097F90">
      <w:rPr>
        <w:rFonts w:cs="Arial"/>
        <w:i/>
        <w:noProof/>
        <w:sz w:val="20"/>
        <w:szCs w:val="20"/>
      </w:rPr>
      <w:t>List of Figures</w:t>
    </w:r>
    <w:r w:rsidR="00AA1C24">
      <w:rPr>
        <w:rFonts w:cs="Arial"/>
        <w:i/>
        <w:noProof/>
        <w:sz w:val="20"/>
        <w:szCs w:val="20"/>
      </w:rPr>
      <w:fldChar w:fldCharType="end"/>
    </w:r>
    <w:r>
      <w:rPr>
        <w:rFonts w:cs="Arial"/>
        <w:i/>
        <w:noProof/>
        <w:sz w:val="20"/>
        <w:szCs w:val="20"/>
      </w:rPr>
      <w:tab/>
    </w:r>
    <w:r>
      <w:rPr>
        <w:rFonts w:cs="Arial"/>
        <w:i/>
        <w:noProof/>
        <w:sz w:val="20"/>
        <w:szCs w:val="20"/>
      </w:rPr>
      <mc:AlternateContent>
        <mc:Choice Requires="wps">
          <w:drawing>
            <wp:anchor distT="0" distB="0" distL="114300" distR="114300" simplePos="0" relativeHeight="251748352" behindDoc="0" locked="0" layoutInCell="1" allowOverlap="1" wp14:anchorId="3DA9192F" wp14:editId="1B3805AE">
              <wp:simplePos x="0" y="0"/>
              <wp:positionH relativeFrom="column">
                <wp:align>center</wp:align>
              </wp:positionH>
              <wp:positionV relativeFrom="page">
                <wp:posOffset>806450</wp:posOffset>
              </wp:positionV>
              <wp:extent cx="5652000" cy="0"/>
              <wp:effectExtent l="0" t="0" r="0" b="0"/>
              <wp:wrapNone/>
              <wp:docPr id="3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F4C" id="Line 11" o:spid="_x0000_s1026" style="position:absolute;z-index:25174835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D104" w14:textId="0F7B4268" w:rsidR="00AA1C24" w:rsidRPr="00F077BA" w:rsidRDefault="000A036B" w:rsidP="00F077BA">
    <w:pPr>
      <w:pStyle w:val="Kopfzeile"/>
    </w:pPr>
    <w:r>
      <w:rPr>
        <w:rFonts w:cs="Arial"/>
        <w:noProof/>
        <w:sz w:val="20"/>
        <w:szCs w:val="20"/>
      </w:rPr>
      <w:drawing>
        <wp:anchor distT="0" distB="0" distL="114300" distR="114300" simplePos="0" relativeHeight="251740160" behindDoc="1" locked="0" layoutInCell="1" allowOverlap="1" wp14:anchorId="4F3EA360" wp14:editId="310E7870">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097F90">
      <w:rPr>
        <w:rFonts w:cs="Arial"/>
        <w:i/>
        <w:noProof/>
        <w:sz w:val="20"/>
        <w:szCs w:val="20"/>
      </w:rPr>
      <w:t>List of Table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17632" behindDoc="0" locked="0" layoutInCell="1" allowOverlap="1" wp14:anchorId="132F1D02" wp14:editId="117891AC">
              <wp:simplePos x="0" y="0"/>
              <wp:positionH relativeFrom="column">
                <wp:align>center</wp:align>
              </wp:positionH>
              <wp:positionV relativeFrom="page">
                <wp:posOffset>806450</wp:posOffset>
              </wp:positionV>
              <wp:extent cx="5652000" cy="0"/>
              <wp:effectExtent l="0" t="0" r="0" b="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3EEED3" id="Line 11" o:spid="_x0000_s1026" style="position:absolute;z-index:251717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02BE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berschrift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B9B2F00"/>
    <w:multiLevelType w:val="multilevel"/>
    <w:tmpl w:val="EF44B530"/>
    <w:numStyleLink w:val="iMADAufzhlung"/>
  </w:abstractNum>
  <w:abstractNum w:abstractNumId="14"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AAB19E0"/>
    <w:multiLevelType w:val="multilevel"/>
    <w:tmpl w:val="EF44B530"/>
    <w:numStyleLink w:val="iMADAufzhlung"/>
  </w:abstractNum>
  <w:abstractNum w:abstractNumId="17"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1F09B4"/>
    <w:multiLevelType w:val="multilevel"/>
    <w:tmpl w:val="EF44B530"/>
    <w:numStyleLink w:val="iMADAufzhlung"/>
  </w:abstractNum>
  <w:abstractNum w:abstractNumId="19" w15:restartNumberingAfterBreak="0">
    <w:nsid w:val="31E1437C"/>
    <w:multiLevelType w:val="multilevel"/>
    <w:tmpl w:val="7C822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2416A0"/>
    <w:multiLevelType w:val="multilevel"/>
    <w:tmpl w:val="48101158"/>
    <w:numStyleLink w:val="iMADNummerierung"/>
  </w:abstractNum>
  <w:abstractNum w:abstractNumId="21" w15:restartNumberingAfterBreak="0">
    <w:nsid w:val="3F182F1D"/>
    <w:multiLevelType w:val="multilevel"/>
    <w:tmpl w:val="EF44B530"/>
    <w:numStyleLink w:val="iMADAufzhlung"/>
  </w:abstractNum>
  <w:abstractNum w:abstractNumId="22" w15:restartNumberingAfterBreak="0">
    <w:nsid w:val="4198230D"/>
    <w:multiLevelType w:val="multilevel"/>
    <w:tmpl w:val="988258BA"/>
    <w:styleLink w:val="KapitelnummerierungiMAD"/>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8AA713A"/>
    <w:multiLevelType w:val="multilevel"/>
    <w:tmpl w:val="2DE63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9ED4565"/>
    <w:multiLevelType w:val="multilevel"/>
    <w:tmpl w:val="EF44B530"/>
    <w:numStyleLink w:val="iMADAufzhlung"/>
  </w:abstractNum>
  <w:abstractNum w:abstractNumId="25" w15:restartNumberingAfterBreak="0">
    <w:nsid w:val="52402B82"/>
    <w:multiLevelType w:val="hybridMultilevel"/>
    <w:tmpl w:val="9CBA0AFE"/>
    <w:lvl w:ilvl="0" w:tplc="F07A348E">
      <w:start w:val="1"/>
      <w:numFmt w:val="bullet"/>
      <w:pStyle w:val="berschrift4"/>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7397470"/>
    <w:multiLevelType w:val="multilevel"/>
    <w:tmpl w:val="EF44B530"/>
    <w:numStyleLink w:val="iMADAufzhlung"/>
  </w:abstractNum>
  <w:abstractNum w:abstractNumId="27" w15:restartNumberingAfterBreak="0">
    <w:nsid w:val="64AF587D"/>
    <w:multiLevelType w:val="multilevel"/>
    <w:tmpl w:val="C2467D7C"/>
    <w:numStyleLink w:val="iMADNummerieungAnhang"/>
  </w:abstractNum>
  <w:abstractNum w:abstractNumId="28" w15:restartNumberingAfterBreak="0">
    <w:nsid w:val="75B31777"/>
    <w:multiLevelType w:val="multilevel"/>
    <w:tmpl w:val="C2467D7C"/>
    <w:numStyleLink w:val="iMADNummerieungAnhang"/>
  </w:abstractNum>
  <w:abstractNum w:abstractNumId="29" w15:restartNumberingAfterBreak="0">
    <w:nsid w:val="75C135B8"/>
    <w:multiLevelType w:val="multilevel"/>
    <w:tmpl w:val="C2467D7C"/>
    <w:numStyleLink w:val="iMADNummerieungAnhang"/>
  </w:abstractNum>
  <w:abstractNum w:abstractNumId="30"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2096391278">
    <w:abstractNumId w:val="15"/>
  </w:num>
  <w:num w:numId="2" w16cid:durableId="2077705879">
    <w:abstractNumId w:val="25"/>
  </w:num>
  <w:num w:numId="3" w16cid:durableId="1143698775">
    <w:abstractNumId w:val="12"/>
  </w:num>
  <w:num w:numId="4" w16cid:durableId="1454131364">
    <w:abstractNumId w:val="9"/>
  </w:num>
  <w:num w:numId="5" w16cid:durableId="1255285218">
    <w:abstractNumId w:val="7"/>
  </w:num>
  <w:num w:numId="6" w16cid:durableId="1527214954">
    <w:abstractNumId w:val="6"/>
  </w:num>
  <w:num w:numId="7" w16cid:durableId="1490486055">
    <w:abstractNumId w:val="10"/>
  </w:num>
  <w:num w:numId="8" w16cid:durableId="1148472171">
    <w:abstractNumId w:val="27"/>
  </w:num>
  <w:num w:numId="9" w16cid:durableId="876818829">
    <w:abstractNumId w:val="17"/>
  </w:num>
  <w:num w:numId="10" w16cid:durableId="1447046837">
    <w:abstractNumId w:val="20"/>
  </w:num>
  <w:num w:numId="11" w16cid:durableId="1151289145">
    <w:abstractNumId w:val="11"/>
  </w:num>
  <w:num w:numId="12" w16cid:durableId="520507545">
    <w:abstractNumId w:val="13"/>
  </w:num>
  <w:num w:numId="13" w16cid:durableId="773788413">
    <w:abstractNumId w:val="5"/>
  </w:num>
  <w:num w:numId="14" w16cid:durableId="478111165">
    <w:abstractNumId w:val="4"/>
  </w:num>
  <w:num w:numId="15" w16cid:durableId="1378238429">
    <w:abstractNumId w:val="30"/>
  </w:num>
  <w:num w:numId="16" w16cid:durableId="1972058585">
    <w:abstractNumId w:val="8"/>
  </w:num>
  <w:num w:numId="17" w16cid:durableId="55327748">
    <w:abstractNumId w:val="3"/>
  </w:num>
  <w:num w:numId="18" w16cid:durableId="453838629">
    <w:abstractNumId w:val="2"/>
  </w:num>
  <w:num w:numId="19" w16cid:durableId="180821553">
    <w:abstractNumId w:val="13"/>
  </w:num>
  <w:num w:numId="20" w16cid:durableId="833498401">
    <w:abstractNumId w:val="13"/>
  </w:num>
  <w:num w:numId="21" w16cid:durableId="1204715250">
    <w:abstractNumId w:val="1"/>
  </w:num>
  <w:num w:numId="22" w16cid:durableId="1459255574">
    <w:abstractNumId w:val="0"/>
  </w:num>
  <w:num w:numId="23" w16cid:durableId="937257308">
    <w:abstractNumId w:val="15"/>
  </w:num>
  <w:num w:numId="24" w16cid:durableId="1880320352">
    <w:abstractNumId w:val="21"/>
  </w:num>
  <w:num w:numId="25" w16cid:durableId="1682052951">
    <w:abstractNumId w:val="24"/>
  </w:num>
  <w:num w:numId="26" w16cid:durableId="1026521115">
    <w:abstractNumId w:val="16"/>
  </w:num>
  <w:num w:numId="27" w16cid:durableId="2083136806">
    <w:abstractNumId w:val="18"/>
  </w:num>
  <w:num w:numId="28" w16cid:durableId="1194225142">
    <w:abstractNumId w:val="26"/>
  </w:num>
  <w:num w:numId="29" w16cid:durableId="795173016">
    <w:abstractNumId w:val="26"/>
  </w:num>
  <w:num w:numId="30" w16cid:durableId="2111465282">
    <w:abstractNumId w:val="28"/>
  </w:num>
  <w:num w:numId="31" w16cid:durableId="339282434">
    <w:abstractNumId w:val="29"/>
  </w:num>
  <w:num w:numId="32" w16cid:durableId="175022418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9913780">
    <w:abstractNumId w:val="14"/>
  </w:num>
  <w:num w:numId="34" w16cid:durableId="371156907">
    <w:abstractNumId w:val="22"/>
  </w:num>
  <w:num w:numId="35" w16cid:durableId="20396997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1505852">
    <w:abstractNumId w:val="23"/>
  </w:num>
  <w:num w:numId="37" w16cid:durableId="343555796">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A"/>
    <w:rsid w:val="000004AD"/>
    <w:rsid w:val="0000165E"/>
    <w:rsid w:val="00001E7D"/>
    <w:rsid w:val="000050DF"/>
    <w:rsid w:val="0001010C"/>
    <w:rsid w:val="00010242"/>
    <w:rsid w:val="000152D5"/>
    <w:rsid w:val="0001679E"/>
    <w:rsid w:val="000167AB"/>
    <w:rsid w:val="00017D2A"/>
    <w:rsid w:val="00020791"/>
    <w:rsid w:val="00023830"/>
    <w:rsid w:val="00023DC3"/>
    <w:rsid w:val="0002449E"/>
    <w:rsid w:val="0002736B"/>
    <w:rsid w:val="00030E45"/>
    <w:rsid w:val="00031D8B"/>
    <w:rsid w:val="00033414"/>
    <w:rsid w:val="00034364"/>
    <w:rsid w:val="00036E96"/>
    <w:rsid w:val="00040244"/>
    <w:rsid w:val="00040A1B"/>
    <w:rsid w:val="00042EC9"/>
    <w:rsid w:val="000439E2"/>
    <w:rsid w:val="00043A33"/>
    <w:rsid w:val="000442C3"/>
    <w:rsid w:val="000465F1"/>
    <w:rsid w:val="00047464"/>
    <w:rsid w:val="00050AEF"/>
    <w:rsid w:val="00050E26"/>
    <w:rsid w:val="00050FE8"/>
    <w:rsid w:val="00051DFB"/>
    <w:rsid w:val="00056121"/>
    <w:rsid w:val="000564CD"/>
    <w:rsid w:val="00057A44"/>
    <w:rsid w:val="00057BB7"/>
    <w:rsid w:val="00060C4A"/>
    <w:rsid w:val="00064F96"/>
    <w:rsid w:val="00071A65"/>
    <w:rsid w:val="00076CB6"/>
    <w:rsid w:val="00077131"/>
    <w:rsid w:val="00077C6B"/>
    <w:rsid w:val="00085B0F"/>
    <w:rsid w:val="00094531"/>
    <w:rsid w:val="00095957"/>
    <w:rsid w:val="00097550"/>
    <w:rsid w:val="00097F90"/>
    <w:rsid w:val="000A036B"/>
    <w:rsid w:val="000A068F"/>
    <w:rsid w:val="000A42BD"/>
    <w:rsid w:val="000A45D2"/>
    <w:rsid w:val="000A45FF"/>
    <w:rsid w:val="000A4701"/>
    <w:rsid w:val="000B1B8E"/>
    <w:rsid w:val="000B34F1"/>
    <w:rsid w:val="000B3CC3"/>
    <w:rsid w:val="000B55EB"/>
    <w:rsid w:val="000B6BBD"/>
    <w:rsid w:val="000C0243"/>
    <w:rsid w:val="000C089A"/>
    <w:rsid w:val="000C16F1"/>
    <w:rsid w:val="000C1A2B"/>
    <w:rsid w:val="000C2C27"/>
    <w:rsid w:val="000C2E75"/>
    <w:rsid w:val="000C6BF6"/>
    <w:rsid w:val="000C6C4D"/>
    <w:rsid w:val="000D0930"/>
    <w:rsid w:val="000D0CAD"/>
    <w:rsid w:val="000D15B8"/>
    <w:rsid w:val="000D1881"/>
    <w:rsid w:val="000D2E0E"/>
    <w:rsid w:val="000E0EC4"/>
    <w:rsid w:val="000E101F"/>
    <w:rsid w:val="000E115E"/>
    <w:rsid w:val="000E3770"/>
    <w:rsid w:val="000E3C4D"/>
    <w:rsid w:val="000E683B"/>
    <w:rsid w:val="00101E6A"/>
    <w:rsid w:val="00102452"/>
    <w:rsid w:val="0010267C"/>
    <w:rsid w:val="0010345D"/>
    <w:rsid w:val="0010437D"/>
    <w:rsid w:val="00112209"/>
    <w:rsid w:val="00113B67"/>
    <w:rsid w:val="00113CF0"/>
    <w:rsid w:val="001224C7"/>
    <w:rsid w:val="00123C71"/>
    <w:rsid w:val="00123F22"/>
    <w:rsid w:val="0012541A"/>
    <w:rsid w:val="0012626F"/>
    <w:rsid w:val="00126D68"/>
    <w:rsid w:val="00131C68"/>
    <w:rsid w:val="00135E99"/>
    <w:rsid w:val="00137192"/>
    <w:rsid w:val="001377D1"/>
    <w:rsid w:val="0014065D"/>
    <w:rsid w:val="001429CD"/>
    <w:rsid w:val="0014380A"/>
    <w:rsid w:val="0014519C"/>
    <w:rsid w:val="00145792"/>
    <w:rsid w:val="001475DF"/>
    <w:rsid w:val="0014776C"/>
    <w:rsid w:val="0015405B"/>
    <w:rsid w:val="00154810"/>
    <w:rsid w:val="0015577B"/>
    <w:rsid w:val="001565BF"/>
    <w:rsid w:val="0016371D"/>
    <w:rsid w:val="00165C73"/>
    <w:rsid w:val="00166176"/>
    <w:rsid w:val="00171266"/>
    <w:rsid w:val="0017172C"/>
    <w:rsid w:val="00172C74"/>
    <w:rsid w:val="001734C6"/>
    <w:rsid w:val="00180025"/>
    <w:rsid w:val="00180089"/>
    <w:rsid w:val="00185241"/>
    <w:rsid w:val="00190272"/>
    <w:rsid w:val="001916FC"/>
    <w:rsid w:val="00191BBD"/>
    <w:rsid w:val="00192181"/>
    <w:rsid w:val="00194A85"/>
    <w:rsid w:val="001957F7"/>
    <w:rsid w:val="001968D1"/>
    <w:rsid w:val="00196C3C"/>
    <w:rsid w:val="00197C9B"/>
    <w:rsid w:val="001A1C97"/>
    <w:rsid w:val="001A2E3E"/>
    <w:rsid w:val="001A32C3"/>
    <w:rsid w:val="001A3CC6"/>
    <w:rsid w:val="001A5159"/>
    <w:rsid w:val="001B0A14"/>
    <w:rsid w:val="001B16F5"/>
    <w:rsid w:val="001B2BD7"/>
    <w:rsid w:val="001B5047"/>
    <w:rsid w:val="001C054E"/>
    <w:rsid w:val="001C10C1"/>
    <w:rsid w:val="001C2EB8"/>
    <w:rsid w:val="001C47D2"/>
    <w:rsid w:val="001C4AC1"/>
    <w:rsid w:val="001C68CD"/>
    <w:rsid w:val="001C7654"/>
    <w:rsid w:val="001D0623"/>
    <w:rsid w:val="001D315C"/>
    <w:rsid w:val="001D40FB"/>
    <w:rsid w:val="001D59D9"/>
    <w:rsid w:val="001D64A1"/>
    <w:rsid w:val="001D7E79"/>
    <w:rsid w:val="001E08D5"/>
    <w:rsid w:val="001E24FD"/>
    <w:rsid w:val="001E251A"/>
    <w:rsid w:val="001E27F2"/>
    <w:rsid w:val="001E3050"/>
    <w:rsid w:val="001E5812"/>
    <w:rsid w:val="001E691F"/>
    <w:rsid w:val="001F12E5"/>
    <w:rsid w:val="001F16F7"/>
    <w:rsid w:val="001F36A1"/>
    <w:rsid w:val="00200F58"/>
    <w:rsid w:val="00201329"/>
    <w:rsid w:val="00203D7C"/>
    <w:rsid w:val="002060CA"/>
    <w:rsid w:val="00206903"/>
    <w:rsid w:val="002107CD"/>
    <w:rsid w:val="002145F3"/>
    <w:rsid w:val="00214BFC"/>
    <w:rsid w:val="00220DBE"/>
    <w:rsid w:val="0022260C"/>
    <w:rsid w:val="002253F2"/>
    <w:rsid w:val="00226275"/>
    <w:rsid w:val="00231683"/>
    <w:rsid w:val="00231F64"/>
    <w:rsid w:val="00232E69"/>
    <w:rsid w:val="00232F53"/>
    <w:rsid w:val="002349E4"/>
    <w:rsid w:val="002405A4"/>
    <w:rsid w:val="00242F6C"/>
    <w:rsid w:val="0024703A"/>
    <w:rsid w:val="00255556"/>
    <w:rsid w:val="00260155"/>
    <w:rsid w:val="00260F8A"/>
    <w:rsid w:val="00262621"/>
    <w:rsid w:val="0026425B"/>
    <w:rsid w:val="00265A20"/>
    <w:rsid w:val="002662AF"/>
    <w:rsid w:val="00266F6E"/>
    <w:rsid w:val="00267B02"/>
    <w:rsid w:val="00271BA8"/>
    <w:rsid w:val="002762D8"/>
    <w:rsid w:val="002804CE"/>
    <w:rsid w:val="00280D66"/>
    <w:rsid w:val="0028125B"/>
    <w:rsid w:val="0028382C"/>
    <w:rsid w:val="00284A13"/>
    <w:rsid w:val="00285731"/>
    <w:rsid w:val="00286B75"/>
    <w:rsid w:val="00290D6D"/>
    <w:rsid w:val="002933D6"/>
    <w:rsid w:val="0029488A"/>
    <w:rsid w:val="00295E70"/>
    <w:rsid w:val="002971A2"/>
    <w:rsid w:val="002A016F"/>
    <w:rsid w:val="002A46A2"/>
    <w:rsid w:val="002A5412"/>
    <w:rsid w:val="002A5E98"/>
    <w:rsid w:val="002A74AB"/>
    <w:rsid w:val="002A7DE4"/>
    <w:rsid w:val="002B203B"/>
    <w:rsid w:val="002B2C25"/>
    <w:rsid w:val="002B4E86"/>
    <w:rsid w:val="002B633D"/>
    <w:rsid w:val="002C0ADF"/>
    <w:rsid w:val="002C162B"/>
    <w:rsid w:val="002C1EF9"/>
    <w:rsid w:val="002C22B4"/>
    <w:rsid w:val="002C4324"/>
    <w:rsid w:val="002D1777"/>
    <w:rsid w:val="002D1A2B"/>
    <w:rsid w:val="002D354D"/>
    <w:rsid w:val="002D7D26"/>
    <w:rsid w:val="002E4301"/>
    <w:rsid w:val="002E6408"/>
    <w:rsid w:val="002E695A"/>
    <w:rsid w:val="002E6B7F"/>
    <w:rsid w:val="002F089C"/>
    <w:rsid w:val="002F2224"/>
    <w:rsid w:val="002F3812"/>
    <w:rsid w:val="002F76B8"/>
    <w:rsid w:val="002F7881"/>
    <w:rsid w:val="003009D9"/>
    <w:rsid w:val="00300A50"/>
    <w:rsid w:val="00301BC1"/>
    <w:rsid w:val="003039E9"/>
    <w:rsid w:val="00303E34"/>
    <w:rsid w:val="00310FC0"/>
    <w:rsid w:val="003124B8"/>
    <w:rsid w:val="0031310E"/>
    <w:rsid w:val="003148A0"/>
    <w:rsid w:val="0031622C"/>
    <w:rsid w:val="00321854"/>
    <w:rsid w:val="00326DAD"/>
    <w:rsid w:val="003328BE"/>
    <w:rsid w:val="00334C0F"/>
    <w:rsid w:val="00335200"/>
    <w:rsid w:val="003359D6"/>
    <w:rsid w:val="003375BC"/>
    <w:rsid w:val="00340087"/>
    <w:rsid w:val="003405AE"/>
    <w:rsid w:val="00344617"/>
    <w:rsid w:val="00344CB8"/>
    <w:rsid w:val="00344D06"/>
    <w:rsid w:val="00344DD2"/>
    <w:rsid w:val="00346CFA"/>
    <w:rsid w:val="003471F6"/>
    <w:rsid w:val="00351CF2"/>
    <w:rsid w:val="0035501E"/>
    <w:rsid w:val="003570C7"/>
    <w:rsid w:val="00357353"/>
    <w:rsid w:val="00363790"/>
    <w:rsid w:val="00364C9D"/>
    <w:rsid w:val="0036544D"/>
    <w:rsid w:val="00367906"/>
    <w:rsid w:val="00367F54"/>
    <w:rsid w:val="003705EF"/>
    <w:rsid w:val="0037416B"/>
    <w:rsid w:val="00376C9C"/>
    <w:rsid w:val="00377D4A"/>
    <w:rsid w:val="00380317"/>
    <w:rsid w:val="0038291C"/>
    <w:rsid w:val="00383C49"/>
    <w:rsid w:val="003846B1"/>
    <w:rsid w:val="0039120F"/>
    <w:rsid w:val="003918AB"/>
    <w:rsid w:val="0039402F"/>
    <w:rsid w:val="003978D7"/>
    <w:rsid w:val="00397B98"/>
    <w:rsid w:val="00397CB8"/>
    <w:rsid w:val="003A1189"/>
    <w:rsid w:val="003A3330"/>
    <w:rsid w:val="003A34F4"/>
    <w:rsid w:val="003A598F"/>
    <w:rsid w:val="003B169F"/>
    <w:rsid w:val="003B2DA6"/>
    <w:rsid w:val="003B6D7A"/>
    <w:rsid w:val="003C1DFE"/>
    <w:rsid w:val="003C2134"/>
    <w:rsid w:val="003C2D1C"/>
    <w:rsid w:val="003C54BD"/>
    <w:rsid w:val="003C6184"/>
    <w:rsid w:val="003C7623"/>
    <w:rsid w:val="003D4430"/>
    <w:rsid w:val="003D4875"/>
    <w:rsid w:val="003D66D9"/>
    <w:rsid w:val="003D6EC3"/>
    <w:rsid w:val="003E0443"/>
    <w:rsid w:val="003E3192"/>
    <w:rsid w:val="003E4351"/>
    <w:rsid w:val="003E52F9"/>
    <w:rsid w:val="003E5537"/>
    <w:rsid w:val="003E5A87"/>
    <w:rsid w:val="003E7083"/>
    <w:rsid w:val="003F089A"/>
    <w:rsid w:val="003F1459"/>
    <w:rsid w:val="003F2E52"/>
    <w:rsid w:val="003F39D9"/>
    <w:rsid w:val="003F4268"/>
    <w:rsid w:val="003F4808"/>
    <w:rsid w:val="003F53E9"/>
    <w:rsid w:val="003F7D40"/>
    <w:rsid w:val="00402627"/>
    <w:rsid w:val="00402CE3"/>
    <w:rsid w:val="00403112"/>
    <w:rsid w:val="004047B9"/>
    <w:rsid w:val="00407C1F"/>
    <w:rsid w:val="00407C28"/>
    <w:rsid w:val="00412B59"/>
    <w:rsid w:val="0041520C"/>
    <w:rsid w:val="004159B5"/>
    <w:rsid w:val="004159BA"/>
    <w:rsid w:val="00416336"/>
    <w:rsid w:val="00416645"/>
    <w:rsid w:val="00421B40"/>
    <w:rsid w:val="00427838"/>
    <w:rsid w:val="00430560"/>
    <w:rsid w:val="004306BB"/>
    <w:rsid w:val="0043085B"/>
    <w:rsid w:val="00431119"/>
    <w:rsid w:val="00434E48"/>
    <w:rsid w:val="00437A59"/>
    <w:rsid w:val="004420DB"/>
    <w:rsid w:val="0044578B"/>
    <w:rsid w:val="00445F94"/>
    <w:rsid w:val="00446579"/>
    <w:rsid w:val="00450EBD"/>
    <w:rsid w:val="00451152"/>
    <w:rsid w:val="00454FB7"/>
    <w:rsid w:val="00456990"/>
    <w:rsid w:val="00462E9A"/>
    <w:rsid w:val="00463D94"/>
    <w:rsid w:val="00465BC3"/>
    <w:rsid w:val="00465E4F"/>
    <w:rsid w:val="004662EB"/>
    <w:rsid w:val="00467F4E"/>
    <w:rsid w:val="004807F8"/>
    <w:rsid w:val="00482551"/>
    <w:rsid w:val="00485FBA"/>
    <w:rsid w:val="00491066"/>
    <w:rsid w:val="0049181B"/>
    <w:rsid w:val="00494881"/>
    <w:rsid w:val="0049585E"/>
    <w:rsid w:val="0049622B"/>
    <w:rsid w:val="004A13E6"/>
    <w:rsid w:val="004A50AE"/>
    <w:rsid w:val="004A54B0"/>
    <w:rsid w:val="004A5E72"/>
    <w:rsid w:val="004B1EBE"/>
    <w:rsid w:val="004B47EA"/>
    <w:rsid w:val="004B5569"/>
    <w:rsid w:val="004B694C"/>
    <w:rsid w:val="004C0ECE"/>
    <w:rsid w:val="004C2343"/>
    <w:rsid w:val="004C25CF"/>
    <w:rsid w:val="004C4802"/>
    <w:rsid w:val="004C7FE0"/>
    <w:rsid w:val="004D06C9"/>
    <w:rsid w:val="004D10AF"/>
    <w:rsid w:val="004D16B8"/>
    <w:rsid w:val="004D2983"/>
    <w:rsid w:val="004D5067"/>
    <w:rsid w:val="004D5A5F"/>
    <w:rsid w:val="004D7073"/>
    <w:rsid w:val="004E15D9"/>
    <w:rsid w:val="004E26E6"/>
    <w:rsid w:val="004E29DD"/>
    <w:rsid w:val="004E3BAC"/>
    <w:rsid w:val="004E636A"/>
    <w:rsid w:val="004F0361"/>
    <w:rsid w:val="004F4927"/>
    <w:rsid w:val="004F7697"/>
    <w:rsid w:val="00505262"/>
    <w:rsid w:val="00505C9F"/>
    <w:rsid w:val="00506888"/>
    <w:rsid w:val="005078D7"/>
    <w:rsid w:val="00510F35"/>
    <w:rsid w:val="00512363"/>
    <w:rsid w:val="005130E0"/>
    <w:rsid w:val="00515F81"/>
    <w:rsid w:val="00516B53"/>
    <w:rsid w:val="00520D41"/>
    <w:rsid w:val="0052330B"/>
    <w:rsid w:val="00523E89"/>
    <w:rsid w:val="005248B5"/>
    <w:rsid w:val="00525BD7"/>
    <w:rsid w:val="00531AA8"/>
    <w:rsid w:val="00532599"/>
    <w:rsid w:val="00532B56"/>
    <w:rsid w:val="005345AC"/>
    <w:rsid w:val="005368D3"/>
    <w:rsid w:val="00536FA4"/>
    <w:rsid w:val="00536FB8"/>
    <w:rsid w:val="00540ED3"/>
    <w:rsid w:val="00541462"/>
    <w:rsid w:val="005414D2"/>
    <w:rsid w:val="00542A09"/>
    <w:rsid w:val="005432EC"/>
    <w:rsid w:val="00544426"/>
    <w:rsid w:val="00544652"/>
    <w:rsid w:val="0054665F"/>
    <w:rsid w:val="0055405A"/>
    <w:rsid w:val="00560324"/>
    <w:rsid w:val="005621B7"/>
    <w:rsid w:val="00562635"/>
    <w:rsid w:val="00562CF5"/>
    <w:rsid w:val="00572D7F"/>
    <w:rsid w:val="00573CF2"/>
    <w:rsid w:val="00573E1E"/>
    <w:rsid w:val="00574261"/>
    <w:rsid w:val="00575CF4"/>
    <w:rsid w:val="005823F9"/>
    <w:rsid w:val="005858B2"/>
    <w:rsid w:val="00590155"/>
    <w:rsid w:val="005908F7"/>
    <w:rsid w:val="00592D0F"/>
    <w:rsid w:val="00593BAA"/>
    <w:rsid w:val="0059624D"/>
    <w:rsid w:val="005A4E28"/>
    <w:rsid w:val="005A5AAA"/>
    <w:rsid w:val="005A5D8F"/>
    <w:rsid w:val="005A6BBF"/>
    <w:rsid w:val="005B09CC"/>
    <w:rsid w:val="005B1BF7"/>
    <w:rsid w:val="005B26D3"/>
    <w:rsid w:val="005B2E48"/>
    <w:rsid w:val="005B2E80"/>
    <w:rsid w:val="005B3ABE"/>
    <w:rsid w:val="005B4843"/>
    <w:rsid w:val="005B4ED5"/>
    <w:rsid w:val="005B52B3"/>
    <w:rsid w:val="005B639B"/>
    <w:rsid w:val="005B6791"/>
    <w:rsid w:val="005B7597"/>
    <w:rsid w:val="005C055E"/>
    <w:rsid w:val="005C27C3"/>
    <w:rsid w:val="005C41F2"/>
    <w:rsid w:val="005D03E8"/>
    <w:rsid w:val="005D186B"/>
    <w:rsid w:val="005E075A"/>
    <w:rsid w:val="005E0BCE"/>
    <w:rsid w:val="005E2EF3"/>
    <w:rsid w:val="005E57DE"/>
    <w:rsid w:val="005E6CC4"/>
    <w:rsid w:val="005F0C86"/>
    <w:rsid w:val="005F73FA"/>
    <w:rsid w:val="00601B3B"/>
    <w:rsid w:val="006030A2"/>
    <w:rsid w:val="006056F4"/>
    <w:rsid w:val="0060571D"/>
    <w:rsid w:val="006070EB"/>
    <w:rsid w:val="0060738F"/>
    <w:rsid w:val="0061047B"/>
    <w:rsid w:val="00611FD4"/>
    <w:rsid w:val="00612CB3"/>
    <w:rsid w:val="00620967"/>
    <w:rsid w:val="00620F9D"/>
    <w:rsid w:val="006253CE"/>
    <w:rsid w:val="0062719C"/>
    <w:rsid w:val="00627305"/>
    <w:rsid w:val="00632E4C"/>
    <w:rsid w:val="00633A30"/>
    <w:rsid w:val="006349CF"/>
    <w:rsid w:val="00635751"/>
    <w:rsid w:val="00636B07"/>
    <w:rsid w:val="00636F57"/>
    <w:rsid w:val="006430B0"/>
    <w:rsid w:val="00651921"/>
    <w:rsid w:val="0065240F"/>
    <w:rsid w:val="006531B6"/>
    <w:rsid w:val="00654110"/>
    <w:rsid w:val="00656C86"/>
    <w:rsid w:val="00657109"/>
    <w:rsid w:val="00657FF7"/>
    <w:rsid w:val="00660F73"/>
    <w:rsid w:val="006619CF"/>
    <w:rsid w:val="00663994"/>
    <w:rsid w:val="00666592"/>
    <w:rsid w:val="0066786F"/>
    <w:rsid w:val="00667E61"/>
    <w:rsid w:val="0067097A"/>
    <w:rsid w:val="00671063"/>
    <w:rsid w:val="00673091"/>
    <w:rsid w:val="00673D40"/>
    <w:rsid w:val="00673DE0"/>
    <w:rsid w:val="006743B5"/>
    <w:rsid w:val="00674748"/>
    <w:rsid w:val="00675379"/>
    <w:rsid w:val="006763BA"/>
    <w:rsid w:val="00680796"/>
    <w:rsid w:val="0068086A"/>
    <w:rsid w:val="00684534"/>
    <w:rsid w:val="0068736C"/>
    <w:rsid w:val="006903E0"/>
    <w:rsid w:val="00691EBE"/>
    <w:rsid w:val="006963D3"/>
    <w:rsid w:val="00696CA5"/>
    <w:rsid w:val="00697610"/>
    <w:rsid w:val="006A4A35"/>
    <w:rsid w:val="006B07D0"/>
    <w:rsid w:val="006B0B4F"/>
    <w:rsid w:val="006B20E6"/>
    <w:rsid w:val="006B3CCF"/>
    <w:rsid w:val="006B43D1"/>
    <w:rsid w:val="006B46EF"/>
    <w:rsid w:val="006B47B0"/>
    <w:rsid w:val="006B4E45"/>
    <w:rsid w:val="006B67A9"/>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3370"/>
    <w:rsid w:val="006E4B0E"/>
    <w:rsid w:val="006E7CC6"/>
    <w:rsid w:val="006F5340"/>
    <w:rsid w:val="006F5BF9"/>
    <w:rsid w:val="006F5E67"/>
    <w:rsid w:val="006F62A4"/>
    <w:rsid w:val="00700BD4"/>
    <w:rsid w:val="00703B70"/>
    <w:rsid w:val="00704E26"/>
    <w:rsid w:val="007052F1"/>
    <w:rsid w:val="00707C4C"/>
    <w:rsid w:val="00712108"/>
    <w:rsid w:val="0071322F"/>
    <w:rsid w:val="00714B7B"/>
    <w:rsid w:val="00715675"/>
    <w:rsid w:val="0071639B"/>
    <w:rsid w:val="0072060B"/>
    <w:rsid w:val="0072402A"/>
    <w:rsid w:val="007247D0"/>
    <w:rsid w:val="00732307"/>
    <w:rsid w:val="00742AD0"/>
    <w:rsid w:val="00745F25"/>
    <w:rsid w:val="007460CF"/>
    <w:rsid w:val="007503E6"/>
    <w:rsid w:val="00751C93"/>
    <w:rsid w:val="007522F5"/>
    <w:rsid w:val="00752704"/>
    <w:rsid w:val="00754F8C"/>
    <w:rsid w:val="007623AB"/>
    <w:rsid w:val="0076367F"/>
    <w:rsid w:val="00764E67"/>
    <w:rsid w:val="00765A9D"/>
    <w:rsid w:val="00767102"/>
    <w:rsid w:val="00767F1F"/>
    <w:rsid w:val="00770A46"/>
    <w:rsid w:val="00771C1D"/>
    <w:rsid w:val="00777C09"/>
    <w:rsid w:val="00777D01"/>
    <w:rsid w:val="007809AA"/>
    <w:rsid w:val="00781238"/>
    <w:rsid w:val="007813AE"/>
    <w:rsid w:val="007816A0"/>
    <w:rsid w:val="0078256A"/>
    <w:rsid w:val="00790BEB"/>
    <w:rsid w:val="007930F0"/>
    <w:rsid w:val="00793ED4"/>
    <w:rsid w:val="00794642"/>
    <w:rsid w:val="00797680"/>
    <w:rsid w:val="007A0A86"/>
    <w:rsid w:val="007A15AF"/>
    <w:rsid w:val="007A1C00"/>
    <w:rsid w:val="007A3050"/>
    <w:rsid w:val="007A4700"/>
    <w:rsid w:val="007A71AC"/>
    <w:rsid w:val="007B2DC5"/>
    <w:rsid w:val="007B2F0E"/>
    <w:rsid w:val="007B439F"/>
    <w:rsid w:val="007B6518"/>
    <w:rsid w:val="007C3349"/>
    <w:rsid w:val="007C3431"/>
    <w:rsid w:val="007C403E"/>
    <w:rsid w:val="007D13E5"/>
    <w:rsid w:val="007D157A"/>
    <w:rsid w:val="007D19E5"/>
    <w:rsid w:val="007E320F"/>
    <w:rsid w:val="007F11FC"/>
    <w:rsid w:val="007F75AD"/>
    <w:rsid w:val="00806236"/>
    <w:rsid w:val="00806986"/>
    <w:rsid w:val="00810B2E"/>
    <w:rsid w:val="00810E22"/>
    <w:rsid w:val="008126DA"/>
    <w:rsid w:val="00814063"/>
    <w:rsid w:val="0082365B"/>
    <w:rsid w:val="0082390D"/>
    <w:rsid w:val="008314D0"/>
    <w:rsid w:val="00831B7A"/>
    <w:rsid w:val="00832AB7"/>
    <w:rsid w:val="00834674"/>
    <w:rsid w:val="00835C3C"/>
    <w:rsid w:val="00836065"/>
    <w:rsid w:val="00836385"/>
    <w:rsid w:val="008369CA"/>
    <w:rsid w:val="008374E0"/>
    <w:rsid w:val="00843460"/>
    <w:rsid w:val="00847BD2"/>
    <w:rsid w:val="008507C6"/>
    <w:rsid w:val="00850FAE"/>
    <w:rsid w:val="008513A2"/>
    <w:rsid w:val="00851E38"/>
    <w:rsid w:val="008553A2"/>
    <w:rsid w:val="00857F3C"/>
    <w:rsid w:val="00862F52"/>
    <w:rsid w:val="008632EF"/>
    <w:rsid w:val="0086474F"/>
    <w:rsid w:val="00866207"/>
    <w:rsid w:val="00866479"/>
    <w:rsid w:val="00866497"/>
    <w:rsid w:val="008675BE"/>
    <w:rsid w:val="00867EE1"/>
    <w:rsid w:val="00870484"/>
    <w:rsid w:val="00872532"/>
    <w:rsid w:val="0087323E"/>
    <w:rsid w:val="00877230"/>
    <w:rsid w:val="0088009C"/>
    <w:rsid w:val="00881708"/>
    <w:rsid w:val="008846AC"/>
    <w:rsid w:val="00884D6D"/>
    <w:rsid w:val="0088619A"/>
    <w:rsid w:val="0088652F"/>
    <w:rsid w:val="00886B43"/>
    <w:rsid w:val="00887148"/>
    <w:rsid w:val="00893144"/>
    <w:rsid w:val="00893200"/>
    <w:rsid w:val="008958E7"/>
    <w:rsid w:val="00896B52"/>
    <w:rsid w:val="00896FBA"/>
    <w:rsid w:val="008973D7"/>
    <w:rsid w:val="00897EF0"/>
    <w:rsid w:val="008A1DAC"/>
    <w:rsid w:val="008A2022"/>
    <w:rsid w:val="008A26C7"/>
    <w:rsid w:val="008A2F8D"/>
    <w:rsid w:val="008A491C"/>
    <w:rsid w:val="008A6286"/>
    <w:rsid w:val="008A68D2"/>
    <w:rsid w:val="008B0A90"/>
    <w:rsid w:val="008B1469"/>
    <w:rsid w:val="008B1ABF"/>
    <w:rsid w:val="008B2F33"/>
    <w:rsid w:val="008B5991"/>
    <w:rsid w:val="008C070E"/>
    <w:rsid w:val="008C2641"/>
    <w:rsid w:val="008C656B"/>
    <w:rsid w:val="008D16AF"/>
    <w:rsid w:val="008D3E3D"/>
    <w:rsid w:val="008D43C7"/>
    <w:rsid w:val="008D6922"/>
    <w:rsid w:val="008D75E3"/>
    <w:rsid w:val="008E129C"/>
    <w:rsid w:val="008E159A"/>
    <w:rsid w:val="008E4E55"/>
    <w:rsid w:val="008E60D9"/>
    <w:rsid w:val="008E755C"/>
    <w:rsid w:val="008F14A5"/>
    <w:rsid w:val="008F2289"/>
    <w:rsid w:val="008F22B6"/>
    <w:rsid w:val="008F6F16"/>
    <w:rsid w:val="00900109"/>
    <w:rsid w:val="00900A52"/>
    <w:rsid w:val="00901CF2"/>
    <w:rsid w:val="00904D35"/>
    <w:rsid w:val="0090572F"/>
    <w:rsid w:val="009069A6"/>
    <w:rsid w:val="00907DA6"/>
    <w:rsid w:val="00911C61"/>
    <w:rsid w:val="0091401B"/>
    <w:rsid w:val="00914E1C"/>
    <w:rsid w:val="009151E8"/>
    <w:rsid w:val="009159B3"/>
    <w:rsid w:val="00916A3D"/>
    <w:rsid w:val="00916C07"/>
    <w:rsid w:val="00917A80"/>
    <w:rsid w:val="00925E6B"/>
    <w:rsid w:val="0092631A"/>
    <w:rsid w:val="00930E03"/>
    <w:rsid w:val="00930F78"/>
    <w:rsid w:val="009319D7"/>
    <w:rsid w:val="009322A0"/>
    <w:rsid w:val="009354DD"/>
    <w:rsid w:val="0093611B"/>
    <w:rsid w:val="00937B70"/>
    <w:rsid w:val="00940CC6"/>
    <w:rsid w:val="0094148C"/>
    <w:rsid w:val="009422C8"/>
    <w:rsid w:val="0094332A"/>
    <w:rsid w:val="009459AF"/>
    <w:rsid w:val="00945A19"/>
    <w:rsid w:val="00950560"/>
    <w:rsid w:val="00954123"/>
    <w:rsid w:val="0095723B"/>
    <w:rsid w:val="00964226"/>
    <w:rsid w:val="009649B0"/>
    <w:rsid w:val="0096538B"/>
    <w:rsid w:val="00967006"/>
    <w:rsid w:val="00974996"/>
    <w:rsid w:val="00976B33"/>
    <w:rsid w:val="00982650"/>
    <w:rsid w:val="009920A7"/>
    <w:rsid w:val="00992B8E"/>
    <w:rsid w:val="00993CDC"/>
    <w:rsid w:val="009940AC"/>
    <w:rsid w:val="009941FE"/>
    <w:rsid w:val="00994A70"/>
    <w:rsid w:val="00996AB9"/>
    <w:rsid w:val="00997200"/>
    <w:rsid w:val="009A5629"/>
    <w:rsid w:val="009B0B5A"/>
    <w:rsid w:val="009B632A"/>
    <w:rsid w:val="009C0CEB"/>
    <w:rsid w:val="009C332C"/>
    <w:rsid w:val="009C42CB"/>
    <w:rsid w:val="009C457C"/>
    <w:rsid w:val="009C5406"/>
    <w:rsid w:val="009C5E6D"/>
    <w:rsid w:val="009C6351"/>
    <w:rsid w:val="009C6390"/>
    <w:rsid w:val="009D4CD3"/>
    <w:rsid w:val="009D4FA7"/>
    <w:rsid w:val="009D52D8"/>
    <w:rsid w:val="009D68D9"/>
    <w:rsid w:val="009E085E"/>
    <w:rsid w:val="009E18A9"/>
    <w:rsid w:val="009E1D0A"/>
    <w:rsid w:val="009E45EC"/>
    <w:rsid w:val="009E553A"/>
    <w:rsid w:val="009E6CF1"/>
    <w:rsid w:val="009F2712"/>
    <w:rsid w:val="009F2A2F"/>
    <w:rsid w:val="009F2F98"/>
    <w:rsid w:val="009F5C3A"/>
    <w:rsid w:val="009F7174"/>
    <w:rsid w:val="00A0586A"/>
    <w:rsid w:val="00A1252D"/>
    <w:rsid w:val="00A12FCE"/>
    <w:rsid w:val="00A13ADD"/>
    <w:rsid w:val="00A1584E"/>
    <w:rsid w:val="00A16C4C"/>
    <w:rsid w:val="00A17E79"/>
    <w:rsid w:val="00A17EAC"/>
    <w:rsid w:val="00A20061"/>
    <w:rsid w:val="00A20364"/>
    <w:rsid w:val="00A2102C"/>
    <w:rsid w:val="00A21825"/>
    <w:rsid w:val="00A21C26"/>
    <w:rsid w:val="00A24929"/>
    <w:rsid w:val="00A2587B"/>
    <w:rsid w:val="00A26D08"/>
    <w:rsid w:val="00A27D35"/>
    <w:rsid w:val="00A347D1"/>
    <w:rsid w:val="00A3571D"/>
    <w:rsid w:val="00A3595C"/>
    <w:rsid w:val="00A417FE"/>
    <w:rsid w:val="00A4272F"/>
    <w:rsid w:val="00A44C98"/>
    <w:rsid w:val="00A464A9"/>
    <w:rsid w:val="00A467DB"/>
    <w:rsid w:val="00A472C5"/>
    <w:rsid w:val="00A50EDE"/>
    <w:rsid w:val="00A51239"/>
    <w:rsid w:val="00A51B36"/>
    <w:rsid w:val="00A528C5"/>
    <w:rsid w:val="00A53DC4"/>
    <w:rsid w:val="00A60BA9"/>
    <w:rsid w:val="00A62070"/>
    <w:rsid w:val="00A63B1D"/>
    <w:rsid w:val="00A6684E"/>
    <w:rsid w:val="00A67045"/>
    <w:rsid w:val="00A702BC"/>
    <w:rsid w:val="00A70E5C"/>
    <w:rsid w:val="00A70E65"/>
    <w:rsid w:val="00A730B8"/>
    <w:rsid w:val="00A73A77"/>
    <w:rsid w:val="00A811A4"/>
    <w:rsid w:val="00A81CDB"/>
    <w:rsid w:val="00A85035"/>
    <w:rsid w:val="00A929A8"/>
    <w:rsid w:val="00A9370A"/>
    <w:rsid w:val="00AA1A9A"/>
    <w:rsid w:val="00AA1C24"/>
    <w:rsid w:val="00AA2126"/>
    <w:rsid w:val="00AA45D5"/>
    <w:rsid w:val="00AA50B9"/>
    <w:rsid w:val="00AA5992"/>
    <w:rsid w:val="00AA5F10"/>
    <w:rsid w:val="00AA7540"/>
    <w:rsid w:val="00AB15E0"/>
    <w:rsid w:val="00AB2285"/>
    <w:rsid w:val="00AB24D8"/>
    <w:rsid w:val="00AB4AE8"/>
    <w:rsid w:val="00AB718F"/>
    <w:rsid w:val="00AC0219"/>
    <w:rsid w:val="00AC02C9"/>
    <w:rsid w:val="00AC0939"/>
    <w:rsid w:val="00AC0CEE"/>
    <w:rsid w:val="00AC49C5"/>
    <w:rsid w:val="00AD04C4"/>
    <w:rsid w:val="00AD1C4B"/>
    <w:rsid w:val="00AD27C4"/>
    <w:rsid w:val="00AD43D9"/>
    <w:rsid w:val="00AD47F3"/>
    <w:rsid w:val="00AD49EC"/>
    <w:rsid w:val="00AD4D63"/>
    <w:rsid w:val="00AD7111"/>
    <w:rsid w:val="00AD7751"/>
    <w:rsid w:val="00AE12C4"/>
    <w:rsid w:val="00AE2F5F"/>
    <w:rsid w:val="00AE4DEA"/>
    <w:rsid w:val="00AF03BF"/>
    <w:rsid w:val="00AF678E"/>
    <w:rsid w:val="00AF67EE"/>
    <w:rsid w:val="00B00B00"/>
    <w:rsid w:val="00B01704"/>
    <w:rsid w:val="00B04E17"/>
    <w:rsid w:val="00B11A68"/>
    <w:rsid w:val="00B1319E"/>
    <w:rsid w:val="00B14335"/>
    <w:rsid w:val="00B144A9"/>
    <w:rsid w:val="00B147F9"/>
    <w:rsid w:val="00B1615F"/>
    <w:rsid w:val="00B16B51"/>
    <w:rsid w:val="00B1724D"/>
    <w:rsid w:val="00B22DBE"/>
    <w:rsid w:val="00B231F3"/>
    <w:rsid w:val="00B273DB"/>
    <w:rsid w:val="00B27FC8"/>
    <w:rsid w:val="00B33E73"/>
    <w:rsid w:val="00B34132"/>
    <w:rsid w:val="00B3541B"/>
    <w:rsid w:val="00B377BD"/>
    <w:rsid w:val="00B37B39"/>
    <w:rsid w:val="00B4118E"/>
    <w:rsid w:val="00B417AE"/>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4D28"/>
    <w:rsid w:val="00B67146"/>
    <w:rsid w:val="00B73FCB"/>
    <w:rsid w:val="00B750F8"/>
    <w:rsid w:val="00B770FD"/>
    <w:rsid w:val="00B77193"/>
    <w:rsid w:val="00B82A52"/>
    <w:rsid w:val="00B843FF"/>
    <w:rsid w:val="00B848CD"/>
    <w:rsid w:val="00B86AA8"/>
    <w:rsid w:val="00B87E8C"/>
    <w:rsid w:val="00B914E9"/>
    <w:rsid w:val="00B91D68"/>
    <w:rsid w:val="00B9488F"/>
    <w:rsid w:val="00B95A71"/>
    <w:rsid w:val="00B95C27"/>
    <w:rsid w:val="00B967FA"/>
    <w:rsid w:val="00B96D7B"/>
    <w:rsid w:val="00B96DD5"/>
    <w:rsid w:val="00B97B05"/>
    <w:rsid w:val="00B97FA3"/>
    <w:rsid w:val="00BA03FB"/>
    <w:rsid w:val="00BA233D"/>
    <w:rsid w:val="00BA36D7"/>
    <w:rsid w:val="00BB1665"/>
    <w:rsid w:val="00BB1D9F"/>
    <w:rsid w:val="00BB2B7D"/>
    <w:rsid w:val="00BB30CA"/>
    <w:rsid w:val="00BB6701"/>
    <w:rsid w:val="00BB6EB9"/>
    <w:rsid w:val="00BC048D"/>
    <w:rsid w:val="00BC0623"/>
    <w:rsid w:val="00BC1D8E"/>
    <w:rsid w:val="00BC3714"/>
    <w:rsid w:val="00BC3C86"/>
    <w:rsid w:val="00BC7AF0"/>
    <w:rsid w:val="00BD0C8F"/>
    <w:rsid w:val="00BD1D01"/>
    <w:rsid w:val="00BD23F6"/>
    <w:rsid w:val="00BD2550"/>
    <w:rsid w:val="00BD3302"/>
    <w:rsid w:val="00BD5034"/>
    <w:rsid w:val="00BD6B48"/>
    <w:rsid w:val="00BE0D8A"/>
    <w:rsid w:val="00BE2DB7"/>
    <w:rsid w:val="00BE58CB"/>
    <w:rsid w:val="00BE6F70"/>
    <w:rsid w:val="00BE7E42"/>
    <w:rsid w:val="00BF1EEA"/>
    <w:rsid w:val="00BF21BD"/>
    <w:rsid w:val="00BF24F6"/>
    <w:rsid w:val="00BF4E7C"/>
    <w:rsid w:val="00BF7567"/>
    <w:rsid w:val="00BF7DF7"/>
    <w:rsid w:val="00C010F4"/>
    <w:rsid w:val="00C02412"/>
    <w:rsid w:val="00C04154"/>
    <w:rsid w:val="00C04AF1"/>
    <w:rsid w:val="00C05139"/>
    <w:rsid w:val="00C05BA1"/>
    <w:rsid w:val="00C07D96"/>
    <w:rsid w:val="00C108FC"/>
    <w:rsid w:val="00C1248A"/>
    <w:rsid w:val="00C1252B"/>
    <w:rsid w:val="00C12ECF"/>
    <w:rsid w:val="00C1330B"/>
    <w:rsid w:val="00C13619"/>
    <w:rsid w:val="00C16FD1"/>
    <w:rsid w:val="00C20EC1"/>
    <w:rsid w:val="00C250E8"/>
    <w:rsid w:val="00C300DB"/>
    <w:rsid w:val="00C340EC"/>
    <w:rsid w:val="00C3678A"/>
    <w:rsid w:val="00C36F85"/>
    <w:rsid w:val="00C42129"/>
    <w:rsid w:val="00C42E58"/>
    <w:rsid w:val="00C43303"/>
    <w:rsid w:val="00C4480D"/>
    <w:rsid w:val="00C46269"/>
    <w:rsid w:val="00C47C15"/>
    <w:rsid w:val="00C511B3"/>
    <w:rsid w:val="00C5152E"/>
    <w:rsid w:val="00C518AA"/>
    <w:rsid w:val="00C52780"/>
    <w:rsid w:val="00C5598B"/>
    <w:rsid w:val="00C5667B"/>
    <w:rsid w:val="00C612DB"/>
    <w:rsid w:val="00C61AAA"/>
    <w:rsid w:val="00C66EC3"/>
    <w:rsid w:val="00C67102"/>
    <w:rsid w:val="00C70D0C"/>
    <w:rsid w:val="00C726D7"/>
    <w:rsid w:val="00C75077"/>
    <w:rsid w:val="00C754AC"/>
    <w:rsid w:val="00C77426"/>
    <w:rsid w:val="00C775D2"/>
    <w:rsid w:val="00C81246"/>
    <w:rsid w:val="00C837DD"/>
    <w:rsid w:val="00C845C0"/>
    <w:rsid w:val="00C84CD8"/>
    <w:rsid w:val="00C85332"/>
    <w:rsid w:val="00C85402"/>
    <w:rsid w:val="00C857C5"/>
    <w:rsid w:val="00C91A5C"/>
    <w:rsid w:val="00C928B1"/>
    <w:rsid w:val="00C93FD8"/>
    <w:rsid w:val="00CA0187"/>
    <w:rsid w:val="00CA077D"/>
    <w:rsid w:val="00CA16CB"/>
    <w:rsid w:val="00CA24EA"/>
    <w:rsid w:val="00CA30C9"/>
    <w:rsid w:val="00CA3155"/>
    <w:rsid w:val="00CA4CE1"/>
    <w:rsid w:val="00CB0509"/>
    <w:rsid w:val="00CB0F55"/>
    <w:rsid w:val="00CB283F"/>
    <w:rsid w:val="00CC41C3"/>
    <w:rsid w:val="00CD0F40"/>
    <w:rsid w:val="00CD111D"/>
    <w:rsid w:val="00CD3481"/>
    <w:rsid w:val="00CD513D"/>
    <w:rsid w:val="00CD59BF"/>
    <w:rsid w:val="00CD5EDB"/>
    <w:rsid w:val="00CD61C7"/>
    <w:rsid w:val="00CD6D15"/>
    <w:rsid w:val="00CD7548"/>
    <w:rsid w:val="00CD763D"/>
    <w:rsid w:val="00CE054A"/>
    <w:rsid w:val="00CE35A2"/>
    <w:rsid w:val="00CF235B"/>
    <w:rsid w:val="00CF2884"/>
    <w:rsid w:val="00CF3D40"/>
    <w:rsid w:val="00CF6F13"/>
    <w:rsid w:val="00D00C4F"/>
    <w:rsid w:val="00D025C4"/>
    <w:rsid w:val="00D04957"/>
    <w:rsid w:val="00D04C22"/>
    <w:rsid w:val="00D074BA"/>
    <w:rsid w:val="00D079FF"/>
    <w:rsid w:val="00D11FE8"/>
    <w:rsid w:val="00D1376B"/>
    <w:rsid w:val="00D171BD"/>
    <w:rsid w:val="00D17A61"/>
    <w:rsid w:val="00D211CC"/>
    <w:rsid w:val="00D21621"/>
    <w:rsid w:val="00D22AD7"/>
    <w:rsid w:val="00D24AFA"/>
    <w:rsid w:val="00D25101"/>
    <w:rsid w:val="00D27960"/>
    <w:rsid w:val="00D3061A"/>
    <w:rsid w:val="00D31243"/>
    <w:rsid w:val="00D3578E"/>
    <w:rsid w:val="00D3630A"/>
    <w:rsid w:val="00D409E0"/>
    <w:rsid w:val="00D418EF"/>
    <w:rsid w:val="00D418F3"/>
    <w:rsid w:val="00D53606"/>
    <w:rsid w:val="00D55E90"/>
    <w:rsid w:val="00D6349D"/>
    <w:rsid w:val="00D63BB0"/>
    <w:rsid w:val="00D652B6"/>
    <w:rsid w:val="00D70EEF"/>
    <w:rsid w:val="00D7121A"/>
    <w:rsid w:val="00D743F4"/>
    <w:rsid w:val="00D76D32"/>
    <w:rsid w:val="00D821E6"/>
    <w:rsid w:val="00D82A4D"/>
    <w:rsid w:val="00D83AFA"/>
    <w:rsid w:val="00D84469"/>
    <w:rsid w:val="00D8531D"/>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C32BE"/>
    <w:rsid w:val="00DC3EAD"/>
    <w:rsid w:val="00DD53B1"/>
    <w:rsid w:val="00DD5423"/>
    <w:rsid w:val="00DD5D34"/>
    <w:rsid w:val="00DD7D51"/>
    <w:rsid w:val="00DE1E69"/>
    <w:rsid w:val="00DE360D"/>
    <w:rsid w:val="00DE62C0"/>
    <w:rsid w:val="00DE7031"/>
    <w:rsid w:val="00DF16AF"/>
    <w:rsid w:val="00DF305A"/>
    <w:rsid w:val="00DF34A0"/>
    <w:rsid w:val="00DF580D"/>
    <w:rsid w:val="00E00B70"/>
    <w:rsid w:val="00E03929"/>
    <w:rsid w:val="00E048FD"/>
    <w:rsid w:val="00E05B20"/>
    <w:rsid w:val="00E10951"/>
    <w:rsid w:val="00E175E0"/>
    <w:rsid w:val="00E23494"/>
    <w:rsid w:val="00E23ABD"/>
    <w:rsid w:val="00E32514"/>
    <w:rsid w:val="00E333C3"/>
    <w:rsid w:val="00E35015"/>
    <w:rsid w:val="00E366CA"/>
    <w:rsid w:val="00E3741B"/>
    <w:rsid w:val="00E37943"/>
    <w:rsid w:val="00E41B9D"/>
    <w:rsid w:val="00E43936"/>
    <w:rsid w:val="00E45950"/>
    <w:rsid w:val="00E472C2"/>
    <w:rsid w:val="00E47503"/>
    <w:rsid w:val="00E509C4"/>
    <w:rsid w:val="00E53562"/>
    <w:rsid w:val="00E56579"/>
    <w:rsid w:val="00E56D16"/>
    <w:rsid w:val="00E57516"/>
    <w:rsid w:val="00E57988"/>
    <w:rsid w:val="00E62017"/>
    <w:rsid w:val="00E62676"/>
    <w:rsid w:val="00E63FFA"/>
    <w:rsid w:val="00E659A8"/>
    <w:rsid w:val="00E67778"/>
    <w:rsid w:val="00E6798B"/>
    <w:rsid w:val="00E71B10"/>
    <w:rsid w:val="00E726B3"/>
    <w:rsid w:val="00E75687"/>
    <w:rsid w:val="00E85E32"/>
    <w:rsid w:val="00E87058"/>
    <w:rsid w:val="00E875F5"/>
    <w:rsid w:val="00E915AF"/>
    <w:rsid w:val="00E93459"/>
    <w:rsid w:val="00E96B22"/>
    <w:rsid w:val="00EA0E48"/>
    <w:rsid w:val="00EA39E6"/>
    <w:rsid w:val="00EA3F6B"/>
    <w:rsid w:val="00EA58F1"/>
    <w:rsid w:val="00EA61B8"/>
    <w:rsid w:val="00EB1EA5"/>
    <w:rsid w:val="00EB43C8"/>
    <w:rsid w:val="00EB70CA"/>
    <w:rsid w:val="00EC0338"/>
    <w:rsid w:val="00EC2C60"/>
    <w:rsid w:val="00ED333E"/>
    <w:rsid w:val="00ED3745"/>
    <w:rsid w:val="00ED3D86"/>
    <w:rsid w:val="00ED4874"/>
    <w:rsid w:val="00ED4A40"/>
    <w:rsid w:val="00ED762A"/>
    <w:rsid w:val="00EE020E"/>
    <w:rsid w:val="00EE0B39"/>
    <w:rsid w:val="00EE0CBB"/>
    <w:rsid w:val="00EE4EF1"/>
    <w:rsid w:val="00EE558A"/>
    <w:rsid w:val="00EE6225"/>
    <w:rsid w:val="00EE7493"/>
    <w:rsid w:val="00EF12B2"/>
    <w:rsid w:val="00EF204B"/>
    <w:rsid w:val="00EF21D5"/>
    <w:rsid w:val="00EF2888"/>
    <w:rsid w:val="00EF5435"/>
    <w:rsid w:val="00EF5641"/>
    <w:rsid w:val="00EF68EA"/>
    <w:rsid w:val="00F029C1"/>
    <w:rsid w:val="00F04C3B"/>
    <w:rsid w:val="00F077BA"/>
    <w:rsid w:val="00F07941"/>
    <w:rsid w:val="00F1174E"/>
    <w:rsid w:val="00F11E55"/>
    <w:rsid w:val="00F14A71"/>
    <w:rsid w:val="00F163FC"/>
    <w:rsid w:val="00F20EA3"/>
    <w:rsid w:val="00F25931"/>
    <w:rsid w:val="00F306AB"/>
    <w:rsid w:val="00F31511"/>
    <w:rsid w:val="00F32ED7"/>
    <w:rsid w:val="00F34524"/>
    <w:rsid w:val="00F34664"/>
    <w:rsid w:val="00F36381"/>
    <w:rsid w:val="00F37369"/>
    <w:rsid w:val="00F42937"/>
    <w:rsid w:val="00F43689"/>
    <w:rsid w:val="00F44EF2"/>
    <w:rsid w:val="00F512F1"/>
    <w:rsid w:val="00F529C5"/>
    <w:rsid w:val="00F54EAD"/>
    <w:rsid w:val="00F5664A"/>
    <w:rsid w:val="00F622B1"/>
    <w:rsid w:val="00F62A84"/>
    <w:rsid w:val="00F71FAD"/>
    <w:rsid w:val="00F743FB"/>
    <w:rsid w:val="00F756B4"/>
    <w:rsid w:val="00F76165"/>
    <w:rsid w:val="00F76AFA"/>
    <w:rsid w:val="00F81204"/>
    <w:rsid w:val="00F818D9"/>
    <w:rsid w:val="00F83960"/>
    <w:rsid w:val="00F850EF"/>
    <w:rsid w:val="00F87227"/>
    <w:rsid w:val="00F8740C"/>
    <w:rsid w:val="00F87BF8"/>
    <w:rsid w:val="00F9029E"/>
    <w:rsid w:val="00F908AA"/>
    <w:rsid w:val="00F9177E"/>
    <w:rsid w:val="00F92150"/>
    <w:rsid w:val="00F935B8"/>
    <w:rsid w:val="00F97A41"/>
    <w:rsid w:val="00FA018E"/>
    <w:rsid w:val="00FA04BF"/>
    <w:rsid w:val="00FA1876"/>
    <w:rsid w:val="00FA5A2D"/>
    <w:rsid w:val="00FB1113"/>
    <w:rsid w:val="00FB3596"/>
    <w:rsid w:val="00FB5669"/>
    <w:rsid w:val="00FB7199"/>
    <w:rsid w:val="00FC5CC5"/>
    <w:rsid w:val="00FD013A"/>
    <w:rsid w:val="00FD01CE"/>
    <w:rsid w:val="00FD29E5"/>
    <w:rsid w:val="00FD3E2E"/>
    <w:rsid w:val="00FD5B96"/>
    <w:rsid w:val="00FD688F"/>
    <w:rsid w:val="00FE0795"/>
    <w:rsid w:val="00FE0CA5"/>
    <w:rsid w:val="00FE14ED"/>
    <w:rsid w:val="00FE1DE6"/>
    <w:rsid w:val="00FF2BE4"/>
    <w:rsid w:val="00FF672A"/>
    <w:rsid w:val="00FF7C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9D2124"/>
  <w15:docId w15:val="{37CFAC57-3ACC-4FA0-B862-82778411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CVT Text"/>
    <w:qFormat/>
    <w:rsid w:val="00AA1C24"/>
    <w:pPr>
      <w:spacing w:after="60" w:line="312" w:lineRule="auto"/>
      <w:jc w:val="both"/>
    </w:pPr>
    <w:rPr>
      <w:rFonts w:ascii="Arial" w:hAnsi="Arial"/>
      <w:sz w:val="22"/>
      <w:szCs w:val="24"/>
    </w:rPr>
  </w:style>
  <w:style w:type="paragraph" w:styleId="berschrift1">
    <w:name w:val="heading 1"/>
    <w:aliases w:val="CVT H1"/>
    <w:basedOn w:val="Standard"/>
    <w:next w:val="Standard"/>
    <w:link w:val="berschrift1Zchn"/>
    <w:autoRedefine/>
    <w:uiPriority w:val="9"/>
    <w:qFormat/>
    <w:rsid w:val="00AA1C24"/>
    <w:pPr>
      <w:keepNext/>
      <w:pageBreakBefore/>
      <w:numPr>
        <w:numId w:val="34"/>
      </w:numPr>
      <w:tabs>
        <w:tab w:val="left" w:pos="567"/>
      </w:tabs>
      <w:suppressAutoHyphens/>
      <w:spacing w:after="0"/>
      <w:ind w:left="431" w:hanging="431"/>
      <w:outlineLvl w:val="0"/>
    </w:pPr>
    <w:rPr>
      <w:rFonts w:cs="Arial"/>
      <w:b/>
      <w:bCs/>
      <w:kern w:val="32"/>
      <w:sz w:val="24"/>
      <w:szCs w:val="32"/>
    </w:rPr>
  </w:style>
  <w:style w:type="paragraph" w:styleId="berschrift2">
    <w:name w:val="heading 2"/>
    <w:aliases w:val="CVT H2"/>
    <w:basedOn w:val="berschrift1"/>
    <w:next w:val="Standard"/>
    <w:link w:val="berschrift2Zchn"/>
    <w:qFormat/>
    <w:rsid w:val="000A036B"/>
    <w:pPr>
      <w:pageBreakBefore w:val="0"/>
      <w:numPr>
        <w:ilvl w:val="1"/>
      </w:numPr>
      <w:spacing w:before="240"/>
      <w:ind w:left="578" w:hanging="578"/>
      <w:outlineLvl w:val="1"/>
    </w:pPr>
    <w:rPr>
      <w:sz w:val="22"/>
    </w:rPr>
  </w:style>
  <w:style w:type="paragraph" w:styleId="berschrift3">
    <w:name w:val="heading 3"/>
    <w:aliases w:val="CVT H3"/>
    <w:basedOn w:val="Standard"/>
    <w:next w:val="Standard"/>
    <w:link w:val="berschrift3Zchn"/>
    <w:qFormat/>
    <w:rsid w:val="00B605D7"/>
    <w:pPr>
      <w:keepNext/>
      <w:numPr>
        <w:ilvl w:val="2"/>
        <w:numId w:val="34"/>
      </w:numPr>
      <w:tabs>
        <w:tab w:val="left" w:pos="709"/>
      </w:tabs>
      <w:spacing w:before="240"/>
      <w:outlineLvl w:val="2"/>
    </w:pPr>
    <w:rPr>
      <w:rFonts w:cs="Arial"/>
      <w:bCs/>
      <w:szCs w:val="26"/>
    </w:rPr>
  </w:style>
  <w:style w:type="paragraph" w:styleId="berschrift4">
    <w:name w:val="heading 4"/>
    <w:basedOn w:val="Standard"/>
    <w:next w:val="Standard"/>
    <w:autoRedefine/>
    <w:rsid w:val="004A50AE"/>
    <w:pPr>
      <w:keepNext/>
      <w:numPr>
        <w:numId w:val="2"/>
      </w:numPr>
      <w:tabs>
        <w:tab w:val="clear" w:pos="720"/>
        <w:tab w:val="left" w:pos="425"/>
      </w:tabs>
      <w:spacing w:before="240"/>
      <w:ind w:left="425" w:hanging="425"/>
      <w:outlineLvl w:val="3"/>
    </w:pPr>
    <w:rPr>
      <w:bCs/>
      <w:szCs w:val="28"/>
      <w:u w:val="single"/>
    </w:rPr>
  </w:style>
  <w:style w:type="paragraph" w:styleId="berschrift5">
    <w:name w:val="heading 5"/>
    <w:basedOn w:val="Standard"/>
    <w:next w:val="Standard"/>
    <w:link w:val="berschrift5Zchn"/>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aliases w:val="Überschrift für Verzeichnisse"/>
    <w:basedOn w:val="berschrift1"/>
    <w:next w:val="Standard"/>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berschrift7">
    <w:name w:val="heading 7"/>
    <w:basedOn w:val="Standard"/>
    <w:next w:val="Standard"/>
    <w:link w:val="berschrift7Zchn"/>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031D8B"/>
    <w:pPr>
      <w:tabs>
        <w:tab w:val="center" w:pos="4536"/>
        <w:tab w:val="right" w:pos="9072"/>
      </w:tabs>
    </w:pPr>
  </w:style>
  <w:style w:type="paragraph" w:styleId="Fuzeile">
    <w:name w:val="footer"/>
    <w:basedOn w:val="Standard"/>
    <w:link w:val="FuzeileZchn"/>
    <w:uiPriority w:val="99"/>
    <w:rsid w:val="00031D8B"/>
    <w:pPr>
      <w:tabs>
        <w:tab w:val="center" w:pos="4536"/>
        <w:tab w:val="right" w:pos="9072"/>
      </w:tabs>
    </w:pPr>
  </w:style>
  <w:style w:type="character" w:styleId="Seitenzahl">
    <w:name w:val="page number"/>
    <w:basedOn w:val="Absatz-Standardschriftart"/>
    <w:rsid w:val="00031D8B"/>
  </w:style>
  <w:style w:type="character" w:styleId="Hyperlink">
    <w:name w:val="Hyperlink"/>
    <w:uiPriority w:val="99"/>
    <w:rsid w:val="00593BAA"/>
    <w:rPr>
      <w:color w:val="0000FF"/>
      <w:u w:val="single"/>
    </w:rPr>
  </w:style>
  <w:style w:type="paragraph" w:styleId="Verzeichnis1">
    <w:name w:val="toc 1"/>
    <w:basedOn w:val="Standard"/>
    <w:next w:val="Standard"/>
    <w:autoRedefine/>
    <w:uiPriority w:val="39"/>
    <w:rsid w:val="00593BAA"/>
  </w:style>
  <w:style w:type="paragraph" w:styleId="Verzeichnis2">
    <w:name w:val="toc 2"/>
    <w:basedOn w:val="Standard"/>
    <w:next w:val="Standard"/>
    <w:autoRedefine/>
    <w:uiPriority w:val="39"/>
    <w:rsid w:val="00FF2BE4"/>
    <w:pPr>
      <w:tabs>
        <w:tab w:val="left" w:pos="993"/>
        <w:tab w:val="right" w:leader="dot" w:pos="8789"/>
      </w:tabs>
      <w:ind w:left="426"/>
    </w:pPr>
  </w:style>
  <w:style w:type="paragraph" w:styleId="Verzeichnis3">
    <w:name w:val="toc 3"/>
    <w:basedOn w:val="Standard"/>
    <w:next w:val="Standard"/>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Standard"/>
    <w:rsid w:val="00593BAA"/>
    <w:pPr>
      <w:spacing w:before="360"/>
    </w:pPr>
    <w:rPr>
      <w:szCs w:val="20"/>
    </w:rPr>
  </w:style>
  <w:style w:type="paragraph" w:customStyle="1" w:styleId="FormatvorlageBeschriftungBlock">
    <w:name w:val="Formatvorlage Beschriftung + Block"/>
    <w:basedOn w:val="Beschriftung"/>
    <w:rsid w:val="00593BAA"/>
    <w:pPr>
      <w:spacing w:before="0" w:line="240" w:lineRule="auto"/>
    </w:pPr>
    <w:rPr>
      <w:rFonts w:eastAsia="MS Mincho"/>
      <w:b/>
      <w:lang w:eastAsia="ja-JP"/>
    </w:rPr>
  </w:style>
  <w:style w:type="paragraph" w:styleId="Beschriftung">
    <w:name w:val="caption"/>
    <w:aliases w:val="CVT Fig. label"/>
    <w:basedOn w:val="Standard"/>
    <w:next w:val="Standard"/>
    <w:link w:val="BeschriftungZchn"/>
    <w:qFormat/>
    <w:rsid w:val="00836385"/>
    <w:pPr>
      <w:tabs>
        <w:tab w:val="left" w:pos="1134"/>
      </w:tabs>
      <w:spacing w:before="60" w:after="240"/>
      <w:jc w:val="center"/>
    </w:pPr>
    <w:rPr>
      <w:bCs/>
      <w:i/>
      <w:sz w:val="20"/>
      <w:szCs w:val="20"/>
    </w:rPr>
  </w:style>
  <w:style w:type="table" w:customStyle="1" w:styleId="Tabellengitternetz">
    <w:name w:val="Tabellengitternetz"/>
    <w:basedOn w:val="NormaleTabelle"/>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semiHidden/>
    <w:rsid w:val="00214BFC"/>
    <w:pPr>
      <w:ind w:left="660"/>
    </w:pPr>
  </w:style>
  <w:style w:type="paragraph" w:styleId="Funotentext">
    <w:name w:val="footnote text"/>
    <w:basedOn w:val="Standard"/>
    <w:semiHidden/>
    <w:rsid w:val="008F6F16"/>
    <w:rPr>
      <w:sz w:val="20"/>
      <w:szCs w:val="20"/>
    </w:rPr>
  </w:style>
  <w:style w:type="character" w:styleId="Funotenzeichen">
    <w:name w:val="footnote reference"/>
    <w:semiHidden/>
    <w:rsid w:val="008F6F16"/>
    <w:rPr>
      <w:vertAlign w:val="superscript"/>
    </w:rPr>
  </w:style>
  <w:style w:type="character" w:styleId="Kommentarzeichen">
    <w:name w:val="annotation reference"/>
    <w:rsid w:val="00BF1EEA"/>
    <w:rPr>
      <w:sz w:val="16"/>
      <w:szCs w:val="16"/>
    </w:rPr>
  </w:style>
  <w:style w:type="paragraph" w:styleId="Kommentartext">
    <w:name w:val="annotation text"/>
    <w:basedOn w:val="Standard"/>
    <w:link w:val="KommentartextZchn"/>
    <w:rsid w:val="00BF1EEA"/>
    <w:rPr>
      <w:sz w:val="20"/>
      <w:szCs w:val="20"/>
    </w:rPr>
  </w:style>
  <w:style w:type="paragraph" w:styleId="Kommentarthema">
    <w:name w:val="annotation subject"/>
    <w:basedOn w:val="Kommentartext"/>
    <w:next w:val="Kommentartext"/>
    <w:semiHidden/>
    <w:rsid w:val="00BF1EEA"/>
    <w:rPr>
      <w:b/>
      <w:bCs/>
    </w:rPr>
  </w:style>
  <w:style w:type="paragraph" w:styleId="Sprechblasentext">
    <w:name w:val="Balloon Text"/>
    <w:basedOn w:val="Standard"/>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bbildungsverzeichnis">
    <w:name w:val="table of figures"/>
    <w:basedOn w:val="Standard"/>
    <w:next w:val="Standard"/>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bbildungsverzeichnis"/>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Standard"/>
    <w:rsid w:val="00B73FCB"/>
    <w:pPr>
      <w:spacing w:after="120"/>
      <w:jc w:val="center"/>
    </w:pPr>
    <w:rPr>
      <w:bCs/>
      <w:i/>
      <w:iCs/>
      <w:sz w:val="20"/>
    </w:rPr>
  </w:style>
  <w:style w:type="paragraph" w:customStyle="1" w:styleId="Tabellenbeschriftung">
    <w:name w:val="Tabellenbeschriftung"/>
    <w:basedOn w:val="Standard"/>
    <w:link w:val="TabellenbeschriftungZchn"/>
    <w:rsid w:val="0062719C"/>
    <w:pPr>
      <w:spacing w:before="240" w:after="120"/>
      <w:jc w:val="center"/>
    </w:pPr>
    <w:rPr>
      <w:i/>
      <w:sz w:val="20"/>
    </w:rPr>
  </w:style>
  <w:style w:type="paragraph" w:customStyle="1" w:styleId="FormatvorlageVor12pt">
    <w:name w:val="Formatvorlage Vor:  12 pt"/>
    <w:basedOn w:val="Standard"/>
    <w:rsid w:val="003E5537"/>
    <w:pPr>
      <w:spacing w:before="180"/>
    </w:pPr>
    <w:rPr>
      <w:szCs w:val="20"/>
    </w:rPr>
  </w:style>
  <w:style w:type="character" w:customStyle="1" w:styleId="fliessbold">
    <w:name w:val="fliessbold"/>
    <w:basedOn w:val="Absatz-Standardschriftart"/>
    <w:rsid w:val="000439E2"/>
  </w:style>
  <w:style w:type="paragraph" w:styleId="Listenabsatz">
    <w:name w:val="List Paragraph"/>
    <w:basedOn w:val="Standard"/>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Standard"/>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berschrift3"/>
    <w:rsid w:val="00380317"/>
    <w:pPr>
      <w:ind w:left="1429"/>
    </w:pPr>
    <w:rPr>
      <w:bCs w:val="0"/>
      <w:i/>
      <w:iCs/>
    </w:rPr>
  </w:style>
  <w:style w:type="paragraph" w:styleId="Literaturverzeichnis">
    <w:name w:val="Bibliography"/>
    <w:basedOn w:val="Standard"/>
    <w:next w:val="Standard"/>
    <w:uiPriority w:val="37"/>
    <w:unhideWhenUsed/>
    <w:rsid w:val="00AF678E"/>
  </w:style>
  <w:style w:type="character" w:customStyle="1" w:styleId="berschrift1Zchn">
    <w:name w:val="Überschrift 1 Zchn"/>
    <w:aliases w:val="CVT H1 Zchn"/>
    <w:link w:val="berschrift1"/>
    <w:uiPriority w:val="9"/>
    <w:rsid w:val="00AA1C24"/>
    <w:rPr>
      <w:rFonts w:ascii="Arial" w:hAnsi="Arial" w:cs="Arial"/>
      <w:b/>
      <w:bCs/>
      <w:kern w:val="32"/>
      <w:sz w:val="24"/>
      <w:szCs w:val="32"/>
    </w:rPr>
  </w:style>
  <w:style w:type="character" w:styleId="Buchtitel">
    <w:name w:val="Book Title"/>
    <w:uiPriority w:val="33"/>
    <w:rsid w:val="00D25101"/>
    <w:rPr>
      <w:b/>
      <w:bCs/>
      <w:smallCaps/>
      <w:spacing w:val="5"/>
    </w:rPr>
  </w:style>
  <w:style w:type="character" w:customStyle="1" w:styleId="KommentartextZchn">
    <w:name w:val="Kommentartext Zchn"/>
    <w:basedOn w:val="Absatz-Standardschriftart"/>
    <w:link w:val="Kommentartext"/>
    <w:rsid w:val="00F54EAD"/>
    <w:rPr>
      <w:rFonts w:ascii="Arial" w:hAnsi="Arial"/>
    </w:rPr>
  </w:style>
  <w:style w:type="paragraph" w:customStyle="1" w:styleId="CVTTablabel">
    <w:name w:val="CVT Tab. label"/>
    <w:basedOn w:val="Beschriftung"/>
    <w:link w:val="CVTTablabelChar"/>
    <w:qFormat/>
    <w:rsid w:val="001A2E3E"/>
    <w:pPr>
      <w:spacing w:before="360" w:after="0"/>
      <w:jc w:val="left"/>
    </w:pPr>
  </w:style>
  <w:style w:type="character" w:customStyle="1" w:styleId="BeschriftungZchn">
    <w:name w:val="Beschriftung Zchn"/>
    <w:aliases w:val="CVT Fig. label Zchn"/>
    <w:basedOn w:val="Absatz-Standardschriftart"/>
    <w:link w:val="Beschriftung"/>
    <w:rsid w:val="00836385"/>
    <w:rPr>
      <w:rFonts w:ascii="Arial" w:hAnsi="Arial"/>
      <w:bCs/>
      <w:i/>
    </w:rPr>
  </w:style>
  <w:style w:type="character" w:customStyle="1" w:styleId="CVTTablabelChar">
    <w:name w:val="CVT Tab. label Char"/>
    <w:basedOn w:val="BeschriftungZchn"/>
    <w:link w:val="CVTTablabel"/>
    <w:rsid w:val="001A2E3E"/>
    <w:rPr>
      <w:rFonts w:ascii="Arial" w:hAnsi="Arial"/>
      <w:bCs/>
      <w:i/>
    </w:rPr>
  </w:style>
  <w:style w:type="paragraph" w:customStyle="1" w:styleId="CVTH4">
    <w:name w:val="CVT H4"/>
    <w:basedOn w:val="Standard"/>
    <w:link w:val="CVTH4Char"/>
    <w:qFormat/>
    <w:rsid w:val="00633A30"/>
    <w:pPr>
      <w:spacing w:before="240"/>
    </w:pPr>
    <w:rPr>
      <w:u w:val="single"/>
    </w:rPr>
  </w:style>
  <w:style w:type="character" w:customStyle="1" w:styleId="CVTH4Char">
    <w:name w:val="CVT H4 Char"/>
    <w:basedOn w:val="Absatz-Standardschriftart"/>
    <w:link w:val="CVTH4"/>
    <w:rsid w:val="00633A30"/>
    <w:rPr>
      <w:rFonts w:ascii="Arial" w:hAnsi="Arial"/>
      <w:sz w:val="22"/>
      <w:szCs w:val="24"/>
      <w:u w:val="single"/>
    </w:rPr>
  </w:style>
  <w:style w:type="character" w:customStyle="1" w:styleId="berschrift2Zchn">
    <w:name w:val="Überschrift 2 Zchn"/>
    <w:aliases w:val="CVT H2 Zchn"/>
    <w:link w:val="berschrift2"/>
    <w:rsid w:val="000A036B"/>
    <w:rPr>
      <w:rFonts w:ascii="Arial" w:hAnsi="Arial" w:cs="Arial"/>
      <w:b/>
      <w:bCs/>
      <w:kern w:val="32"/>
      <w:sz w:val="22"/>
      <w:szCs w:val="32"/>
    </w:rPr>
  </w:style>
  <w:style w:type="character" w:styleId="Platzhaltertext">
    <w:name w:val="Placeholder Text"/>
    <w:basedOn w:val="Absatz-Standardschriftart"/>
    <w:uiPriority w:val="99"/>
    <w:semiHidden/>
    <w:rsid w:val="00BD3302"/>
    <w:rPr>
      <w:color w:val="808080"/>
    </w:rPr>
  </w:style>
  <w:style w:type="paragraph" w:customStyle="1" w:styleId="CVTProjectinternship">
    <w:name w:val="CVT Project internship"/>
    <w:basedOn w:val="Standard"/>
    <w:qFormat/>
    <w:rsid w:val="00BD3302"/>
    <w:pPr>
      <w:jc w:val="center"/>
    </w:pPr>
    <w:rPr>
      <w:sz w:val="30"/>
      <w:szCs w:val="30"/>
      <w:u w:val="single"/>
    </w:rPr>
  </w:style>
  <w:style w:type="paragraph" w:customStyle="1" w:styleId="CitaviBibliographyEntry">
    <w:name w:val="Citavi Bibliography Entry"/>
    <w:basedOn w:val="Standard"/>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rsid w:val="00B96D7B"/>
    <w:rPr>
      <w:rFonts w:ascii="Arial" w:hAnsi="Arial"/>
      <w:sz w:val="22"/>
      <w:szCs w:val="24"/>
    </w:rPr>
  </w:style>
  <w:style w:type="paragraph" w:customStyle="1" w:styleId="CitaviBibliographyHeading">
    <w:name w:val="Citavi Bibliography Heading"/>
    <w:basedOn w:val="berschrift1"/>
    <w:link w:val="CitaviBibliographyHeadingZchn"/>
    <w:rsid w:val="00B96D7B"/>
    <w:pPr>
      <w:jc w:val="left"/>
    </w:pPr>
  </w:style>
  <w:style w:type="character" w:customStyle="1" w:styleId="CitaviBibliographyHeadingZchn">
    <w:name w:val="Citavi Bibliography Heading Zchn"/>
    <w:basedOn w:val="Absatz-Standardschriftart"/>
    <w:link w:val="CitaviBibliographyHeading"/>
    <w:rsid w:val="00B96D7B"/>
    <w:rPr>
      <w:rFonts w:ascii="Arial" w:hAnsi="Arial" w:cs="Arial"/>
      <w:b/>
      <w:bCs/>
      <w:kern w:val="32"/>
      <w:sz w:val="24"/>
      <w:szCs w:val="32"/>
    </w:rPr>
  </w:style>
  <w:style w:type="table" w:styleId="Tabellenraster">
    <w:name w:val="Table Grid"/>
    <w:basedOn w:val="NormaleTabelle"/>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berschrift1"/>
    <w:link w:val="CVTHwithoutNoChar"/>
    <w:qFormat/>
    <w:rsid w:val="006B4E45"/>
    <w:pPr>
      <w:pageBreakBefore w:val="0"/>
      <w:numPr>
        <w:numId w:val="0"/>
      </w:numPr>
    </w:pPr>
  </w:style>
  <w:style w:type="character" w:customStyle="1" w:styleId="FuzeileZchn">
    <w:name w:val="Fußzeile Zchn"/>
    <w:basedOn w:val="Absatz-Standardschriftart"/>
    <w:link w:val="Fuzeile"/>
    <w:uiPriority w:val="99"/>
    <w:rsid w:val="00F42937"/>
    <w:rPr>
      <w:rFonts w:ascii="Arial" w:hAnsi="Arial"/>
      <w:sz w:val="22"/>
      <w:szCs w:val="24"/>
    </w:rPr>
  </w:style>
  <w:style w:type="character" w:customStyle="1" w:styleId="CVTHwithoutNoChar">
    <w:name w:val="CVT H without No. Char"/>
    <w:basedOn w:val="Absatz-Standardschriftart"/>
    <w:link w:val="CVTHwithoutNo"/>
    <w:rsid w:val="006B4E45"/>
    <w:rPr>
      <w:rFonts w:ascii="Arial" w:hAnsi="Arial" w:cs="Arial"/>
      <w:b/>
      <w:bCs/>
      <w:kern w:val="32"/>
      <w:sz w:val="24"/>
      <w:szCs w:val="32"/>
    </w:rPr>
  </w:style>
  <w:style w:type="paragraph" w:customStyle="1" w:styleId="CVTB1">
    <w:name w:val="CVT B1"/>
    <w:basedOn w:val="Aufzhlungszeichen"/>
    <w:link w:val="CVTB1Char"/>
    <w:qFormat/>
    <w:rsid w:val="00397B98"/>
    <w:pPr>
      <w:numPr>
        <w:numId w:val="28"/>
      </w:numPr>
      <w:spacing w:before="120"/>
      <w:ind w:left="357" w:hanging="357"/>
    </w:pPr>
  </w:style>
  <w:style w:type="paragraph" w:customStyle="1" w:styleId="CVTE1">
    <w:name w:val="CVT E1"/>
    <w:basedOn w:val="Standard"/>
    <w:link w:val="CVTE1Char"/>
    <w:qFormat/>
    <w:rsid w:val="00397B98"/>
    <w:pPr>
      <w:numPr>
        <w:numId w:val="10"/>
      </w:numPr>
      <w:spacing w:before="120"/>
      <w:ind w:left="340" w:hanging="340"/>
    </w:pPr>
  </w:style>
  <w:style w:type="character" w:customStyle="1" w:styleId="CVTB1Char">
    <w:name w:val="CVT B1 Char"/>
    <w:basedOn w:val="Absatz-Standardschriftart"/>
    <w:link w:val="CVTB1"/>
    <w:rsid w:val="00397B98"/>
    <w:rPr>
      <w:rFonts w:ascii="Arial" w:hAnsi="Arial"/>
      <w:sz w:val="22"/>
      <w:szCs w:val="24"/>
    </w:rPr>
  </w:style>
  <w:style w:type="paragraph" w:styleId="Aufzhlungszeichen">
    <w:name w:val="List Bullet"/>
    <w:basedOn w:val="Standard"/>
    <w:semiHidden/>
    <w:unhideWhenUsed/>
    <w:rsid w:val="009C6390"/>
    <w:pPr>
      <w:numPr>
        <w:numId w:val="4"/>
      </w:numPr>
      <w:contextualSpacing/>
    </w:pPr>
  </w:style>
  <w:style w:type="paragraph" w:customStyle="1" w:styleId="CVTFig">
    <w:name w:val="CVT Fig."/>
    <w:basedOn w:val="Beschriftung"/>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BeschriftungZchn"/>
    <w:link w:val="CVTFig"/>
    <w:rsid w:val="001A2E3E"/>
    <w:rPr>
      <w:rFonts w:ascii="Arial" w:hAnsi="Arial"/>
      <w:bCs/>
      <w:i/>
      <w:noProof/>
    </w:rPr>
  </w:style>
  <w:style w:type="character" w:customStyle="1" w:styleId="berschrift3Zchn">
    <w:name w:val="Überschrift 3 Zchn"/>
    <w:aliases w:val="CVT H3 Zchn"/>
    <w:basedOn w:val="Absatz-Standardschriftart"/>
    <w:link w:val="berschrift3"/>
    <w:rsid w:val="00B605D7"/>
    <w:rPr>
      <w:rFonts w:ascii="Arial" w:hAnsi="Arial" w:cs="Arial"/>
      <w:bCs/>
      <w:sz w:val="22"/>
      <w:szCs w:val="26"/>
    </w:rPr>
  </w:style>
  <w:style w:type="paragraph" w:customStyle="1" w:styleId="CVTAppendixH1">
    <w:name w:val="CVT Appendix H1"/>
    <w:basedOn w:val="berschrift1"/>
    <w:link w:val="CVTAppendixH1Char"/>
    <w:qFormat/>
    <w:rsid w:val="00344D06"/>
    <w:pPr>
      <w:numPr>
        <w:numId w:val="31"/>
      </w:numPr>
      <w:tabs>
        <w:tab w:val="clear" w:pos="567"/>
        <w:tab w:val="left" w:pos="0"/>
        <w:tab w:val="left" w:pos="357"/>
      </w:tabs>
    </w:pPr>
  </w:style>
  <w:style w:type="paragraph" w:customStyle="1" w:styleId="CVTAppendixH2">
    <w:name w:val="CVT Appendix H2"/>
    <w:basedOn w:val="berschrift2"/>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bsatz-Standardschriftart"/>
    <w:uiPriority w:val="1"/>
    <w:rsid w:val="00A51B36"/>
    <w:rPr>
      <w:color w:val="A6A6A6" w:themeColor="background1" w:themeShade="A6"/>
    </w:rPr>
  </w:style>
  <w:style w:type="character" w:customStyle="1" w:styleId="Auswahlfeld2">
    <w:name w:val="Auswahlfeld2"/>
    <w:basedOn w:val="Absatz-Standardschriftart"/>
    <w:uiPriority w:val="1"/>
    <w:rsid w:val="00A51B36"/>
    <w:rPr>
      <w:color w:val="FF0000"/>
    </w:rPr>
  </w:style>
  <w:style w:type="paragraph" w:customStyle="1" w:styleId="CVTB2">
    <w:name w:val="CVT B2"/>
    <w:basedOn w:val="Aufzhlungszeichen2"/>
    <w:link w:val="CVTB2Char"/>
    <w:qFormat/>
    <w:rsid w:val="00397B98"/>
    <w:pPr>
      <w:numPr>
        <w:ilvl w:val="1"/>
        <w:numId w:val="28"/>
      </w:numPr>
      <w:ind w:left="714" w:hanging="357"/>
    </w:pPr>
  </w:style>
  <w:style w:type="paragraph" w:customStyle="1" w:styleId="CVTB3">
    <w:name w:val="CVT B3"/>
    <w:basedOn w:val="Aufzhlungszeichen3"/>
    <w:link w:val="CVTB3Char"/>
    <w:qFormat/>
    <w:rsid w:val="00397B98"/>
    <w:pPr>
      <w:numPr>
        <w:ilvl w:val="2"/>
        <w:numId w:val="28"/>
      </w:numPr>
      <w:ind w:left="1077" w:hanging="357"/>
    </w:pPr>
  </w:style>
  <w:style w:type="character" w:customStyle="1" w:styleId="CVTB2Char">
    <w:name w:val="CVT B2 Char"/>
    <w:basedOn w:val="CVTB1Char"/>
    <w:link w:val="CVTB2"/>
    <w:rsid w:val="00397B98"/>
    <w:rPr>
      <w:rFonts w:ascii="Arial" w:hAnsi="Arial"/>
      <w:sz w:val="22"/>
      <w:szCs w:val="24"/>
    </w:rPr>
  </w:style>
  <w:style w:type="paragraph" w:styleId="Aufzhlungszeichen2">
    <w:name w:val="List Bullet 2"/>
    <w:basedOn w:val="Standard"/>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Aufzhlungszeichen3">
    <w:name w:val="List Bullet 3"/>
    <w:basedOn w:val="Standard"/>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Standard"/>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Standard"/>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364C9D"/>
    <w:pPr>
      <w:jc w:val="center"/>
      <w:outlineLvl w:val="9"/>
    </w:pPr>
    <w:rPr>
      <w:u w:val="single"/>
    </w:rPr>
  </w:style>
  <w:style w:type="paragraph" w:styleId="Liste2">
    <w:name w:val="List 2"/>
    <w:basedOn w:val="Standard"/>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364C9D"/>
    <w:rPr>
      <w:rFonts w:ascii="Arial" w:hAnsi="Arial" w:cs="Arial"/>
      <w:b/>
      <w:bCs/>
      <w:kern w:val="32"/>
      <w:sz w:val="24"/>
      <w:szCs w:val="32"/>
      <w:u w:val="single"/>
    </w:rPr>
  </w:style>
  <w:style w:type="paragraph" w:customStyle="1" w:styleId="CitaviBibliographySubheading1">
    <w:name w:val="Citavi Bibliography Subheading 1"/>
    <w:basedOn w:val="berschrift2"/>
    <w:link w:val="CitaviBibliographySubheading1Zchn"/>
    <w:rsid w:val="00CD5EDB"/>
    <w:pPr>
      <w:jc w:val="left"/>
      <w:outlineLvl w:val="9"/>
    </w:pPr>
  </w:style>
  <w:style w:type="character" w:customStyle="1" w:styleId="CitaviBibliographySubheading1Zchn">
    <w:name w:val="Citavi Bibliography Subheading 1 Zchn"/>
    <w:basedOn w:val="Absatz-Standardschriftart"/>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berschrift3"/>
    <w:link w:val="CitaviBibliographySubheading2Zchn"/>
    <w:rsid w:val="00CD5EDB"/>
    <w:pPr>
      <w:jc w:val="left"/>
      <w:outlineLvl w:val="9"/>
    </w:pPr>
  </w:style>
  <w:style w:type="character" w:customStyle="1" w:styleId="CitaviBibliographySubheading2Zchn">
    <w:name w:val="Citavi Bibliography Subheading 2 Zchn"/>
    <w:basedOn w:val="Absatz-Standardschriftart"/>
    <w:link w:val="CitaviBibliographySubheading2"/>
    <w:rsid w:val="00CD5EDB"/>
    <w:rPr>
      <w:rFonts w:ascii="Arial" w:hAnsi="Arial" w:cs="Arial"/>
      <w:bCs/>
      <w:sz w:val="22"/>
      <w:szCs w:val="26"/>
    </w:rPr>
  </w:style>
  <w:style w:type="paragraph" w:customStyle="1" w:styleId="CitaviBibliographySubheading3">
    <w:name w:val="Citavi Bibliography Subheading 3"/>
    <w:basedOn w:val="berschrift4"/>
    <w:link w:val="CitaviBibliographySubheading3Zchn"/>
    <w:rsid w:val="00CD5EDB"/>
    <w:pPr>
      <w:jc w:val="left"/>
      <w:outlineLvl w:val="9"/>
    </w:pPr>
  </w:style>
  <w:style w:type="character" w:customStyle="1" w:styleId="CitaviBibliographySubheading3Zchn">
    <w:name w:val="Citavi Bibliography Subheading 3 Zchn"/>
    <w:basedOn w:val="Absatz-Standardschriftart"/>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berschrift5"/>
    <w:link w:val="CitaviBibliographySubheading4Zchn"/>
    <w:rsid w:val="00CD5EDB"/>
    <w:pPr>
      <w:jc w:val="left"/>
      <w:outlineLvl w:val="9"/>
    </w:pPr>
  </w:style>
  <w:style w:type="character" w:customStyle="1" w:styleId="CitaviBibliographySubheading4Zchn">
    <w:name w:val="Citavi Bibliography Subheading 4 Zchn"/>
    <w:basedOn w:val="Absatz-Standardschriftart"/>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berschrift5Zchn">
    <w:name w:val="Überschrift 5 Zchn"/>
    <w:basedOn w:val="Absatz-Standardschriftart"/>
    <w:link w:val="berschrift5"/>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berschrift6"/>
    <w:link w:val="CitaviBibliographySubheading5Zchn"/>
    <w:rsid w:val="00CD5EDB"/>
    <w:pPr>
      <w:outlineLvl w:val="9"/>
    </w:pPr>
  </w:style>
  <w:style w:type="character" w:customStyle="1" w:styleId="CitaviBibliographySubheading5Zchn">
    <w:name w:val="Citavi Bibliography Subheading 5 Zchn"/>
    <w:basedOn w:val="Absatz-Standardschriftart"/>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berschrift7"/>
    <w:link w:val="CitaviBibliographySubheading6Zchn"/>
    <w:rsid w:val="00CD5EDB"/>
    <w:pPr>
      <w:outlineLvl w:val="9"/>
    </w:pPr>
  </w:style>
  <w:style w:type="character" w:customStyle="1" w:styleId="CitaviBibliographySubheading6Zchn">
    <w:name w:val="Citavi Bibliography Subheading 6 Zchn"/>
    <w:basedOn w:val="Absatz-Standardschriftart"/>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berschrift7Zchn">
    <w:name w:val="Überschrift 7 Zchn"/>
    <w:basedOn w:val="Absatz-Standardschriftart"/>
    <w:link w:val="berschrift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berschrift8"/>
    <w:link w:val="CitaviBibliographySubheading7Zchn"/>
    <w:rsid w:val="00CD5EDB"/>
    <w:pPr>
      <w:outlineLvl w:val="9"/>
    </w:pPr>
  </w:style>
  <w:style w:type="character" w:customStyle="1" w:styleId="CitaviBibliographySubheading7Zchn">
    <w:name w:val="Citavi Bibliography Subheading 7 Zchn"/>
    <w:basedOn w:val="Absatz-Standardschriftart"/>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D5EDB"/>
    <w:pPr>
      <w:outlineLvl w:val="9"/>
    </w:pPr>
  </w:style>
  <w:style w:type="character" w:customStyle="1" w:styleId="CitaviBibliographySubheading8Zchn">
    <w:name w:val="Citavi Bibliography Subheading 8 Zchn"/>
    <w:basedOn w:val="Absatz-Standardschriftart"/>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CD5ED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5569"/>
    <w:pPr>
      <w:keepLines/>
      <w:numPr>
        <w:numId w:val="0"/>
      </w:numPr>
      <w:tabs>
        <w:tab w:val="clear" w:pos="567"/>
      </w:tabs>
      <w:outlineLvl w:val="9"/>
    </w:pPr>
    <w:rPr>
      <w:rFonts w:asciiTheme="majorHAnsi" w:eastAsiaTheme="majorEastAsia" w:hAnsiTheme="majorHAnsi" w:cstheme="majorBidi"/>
      <w:b w:val="0"/>
      <w:bCs w:val="0"/>
      <w:color w:val="365F91" w:themeColor="accent1" w:themeShade="BF"/>
      <w:kern w:val="0"/>
      <w:sz w:val="32"/>
    </w:rPr>
  </w:style>
  <w:style w:type="character" w:styleId="IntensiverVerweis">
    <w:name w:val="Intense Reference"/>
    <w:basedOn w:val="Absatz-Standardschriftart"/>
    <w:uiPriority w:val="32"/>
    <w:rsid w:val="004B5569"/>
    <w:rPr>
      <w:b/>
      <w:bCs/>
      <w:smallCaps/>
      <w:color w:val="4F81BD" w:themeColor="accent1"/>
      <w:spacing w:val="5"/>
    </w:rPr>
  </w:style>
  <w:style w:type="character" w:styleId="SchwacherVerweis">
    <w:name w:val="Subtle Reference"/>
    <w:basedOn w:val="Absatz-Standardschriftart"/>
    <w:uiPriority w:val="31"/>
    <w:rsid w:val="004B5569"/>
    <w:rPr>
      <w:smallCaps/>
      <w:color w:val="5A5A5A" w:themeColor="text1" w:themeTint="A5"/>
    </w:rPr>
  </w:style>
  <w:style w:type="character" w:styleId="IntensiveHervorhebung">
    <w:name w:val="Intense Emphasis"/>
    <w:basedOn w:val="Absatz-Standardschriftart"/>
    <w:uiPriority w:val="21"/>
    <w:rsid w:val="004B5569"/>
    <w:rPr>
      <w:i/>
      <w:iCs/>
      <w:color w:val="4F81BD" w:themeColor="accent1"/>
    </w:rPr>
  </w:style>
  <w:style w:type="character" w:styleId="SchwacheHervorhebung">
    <w:name w:val="Subtle Emphasis"/>
    <w:basedOn w:val="Absatz-Standardschriftart"/>
    <w:uiPriority w:val="19"/>
    <w:rsid w:val="004B5569"/>
    <w:rPr>
      <w:i/>
      <w:iCs/>
      <w:color w:val="404040" w:themeColor="text1" w:themeTint="BF"/>
    </w:rPr>
  </w:style>
  <w:style w:type="paragraph" w:styleId="IntensivesZitat">
    <w:name w:val="Intense Quote"/>
    <w:basedOn w:val="Standard"/>
    <w:next w:val="Standard"/>
    <w:link w:val="IntensivesZitatZchn"/>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B5569"/>
    <w:rPr>
      <w:rFonts w:ascii="Arial" w:hAnsi="Arial"/>
      <w:i/>
      <w:iCs/>
      <w:color w:val="4F81BD" w:themeColor="accent1"/>
      <w:sz w:val="22"/>
      <w:szCs w:val="24"/>
    </w:rPr>
  </w:style>
  <w:style w:type="paragraph" w:styleId="Zitat">
    <w:name w:val="Quote"/>
    <w:basedOn w:val="Standard"/>
    <w:next w:val="Standard"/>
    <w:link w:val="ZitatZchn"/>
    <w:uiPriority w:val="29"/>
    <w:rsid w:val="004B55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5569"/>
    <w:rPr>
      <w:rFonts w:ascii="Arial" w:hAnsi="Arial"/>
      <w:i/>
      <w:iCs/>
      <w:color w:val="404040" w:themeColor="text1" w:themeTint="BF"/>
      <w:sz w:val="22"/>
      <w:szCs w:val="24"/>
    </w:rPr>
  </w:style>
  <w:style w:type="table" w:styleId="MittlereListe1-Akzent1">
    <w:name w:val="Medium List 1 Accent 1"/>
    <w:basedOn w:val="NormaleTabelle"/>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B5569"/>
    <w:pPr>
      <w:jc w:val="both"/>
    </w:pPr>
    <w:rPr>
      <w:rFonts w:ascii="Arial" w:hAnsi="Arial"/>
      <w:sz w:val="22"/>
      <w:szCs w:val="24"/>
    </w:rPr>
  </w:style>
  <w:style w:type="character" w:styleId="HTMLVariable">
    <w:name w:val="HTML Variable"/>
    <w:basedOn w:val="Absatz-Standardschriftart"/>
    <w:semiHidden/>
    <w:unhideWhenUsed/>
    <w:rsid w:val="004B5569"/>
    <w:rPr>
      <w:i/>
      <w:iCs/>
    </w:rPr>
  </w:style>
  <w:style w:type="character" w:styleId="HTMLSchreibmaschine">
    <w:name w:val="HTML Typewriter"/>
    <w:basedOn w:val="Absatz-Standardschriftart"/>
    <w:semiHidden/>
    <w:unhideWhenUsed/>
    <w:rsid w:val="004B5569"/>
    <w:rPr>
      <w:rFonts w:ascii="Consolas" w:hAnsi="Consolas" w:cs="Consolas"/>
      <w:sz w:val="20"/>
      <w:szCs w:val="20"/>
    </w:rPr>
  </w:style>
  <w:style w:type="character" w:styleId="HTMLBeispiel">
    <w:name w:val="HTML Sample"/>
    <w:basedOn w:val="Absatz-Standardschriftart"/>
    <w:semiHidden/>
    <w:unhideWhenUsed/>
    <w:rsid w:val="004B5569"/>
    <w:rPr>
      <w:rFonts w:ascii="Consolas" w:hAnsi="Consolas" w:cs="Consolas"/>
      <w:sz w:val="24"/>
      <w:szCs w:val="24"/>
    </w:rPr>
  </w:style>
  <w:style w:type="paragraph" w:styleId="HTMLVorformatiert">
    <w:name w:val="HTML Preformatted"/>
    <w:basedOn w:val="Standard"/>
    <w:link w:val="HTMLVorformatiertZchn"/>
    <w:semiHidden/>
    <w:unhideWhenUsed/>
    <w:rsid w:val="004B5569"/>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4B5569"/>
    <w:rPr>
      <w:rFonts w:ascii="Consolas" w:hAnsi="Consolas" w:cs="Consolas"/>
    </w:rPr>
  </w:style>
  <w:style w:type="character" w:styleId="HTMLTastatur">
    <w:name w:val="HTML Keyboard"/>
    <w:basedOn w:val="Absatz-Standardschriftart"/>
    <w:semiHidden/>
    <w:unhideWhenUsed/>
    <w:rsid w:val="004B5569"/>
    <w:rPr>
      <w:rFonts w:ascii="Consolas" w:hAnsi="Consolas" w:cs="Consolas"/>
      <w:sz w:val="20"/>
      <w:szCs w:val="20"/>
    </w:rPr>
  </w:style>
  <w:style w:type="character" w:styleId="HTMLDefinition">
    <w:name w:val="HTML Definition"/>
    <w:basedOn w:val="Absatz-Standardschriftart"/>
    <w:semiHidden/>
    <w:unhideWhenUsed/>
    <w:rsid w:val="004B5569"/>
    <w:rPr>
      <w:i/>
      <w:iCs/>
    </w:rPr>
  </w:style>
  <w:style w:type="character" w:styleId="HTMLCode">
    <w:name w:val="HTML Code"/>
    <w:basedOn w:val="Absatz-Standardschriftart"/>
    <w:semiHidden/>
    <w:unhideWhenUsed/>
    <w:rsid w:val="004B5569"/>
    <w:rPr>
      <w:rFonts w:ascii="Consolas" w:hAnsi="Consolas" w:cs="Consolas"/>
      <w:sz w:val="20"/>
      <w:szCs w:val="20"/>
    </w:rPr>
  </w:style>
  <w:style w:type="character" w:styleId="HTMLZitat">
    <w:name w:val="HTML Cite"/>
    <w:basedOn w:val="Absatz-Standardschriftart"/>
    <w:semiHidden/>
    <w:unhideWhenUsed/>
    <w:rsid w:val="004B5569"/>
    <w:rPr>
      <w:i/>
      <w:iCs/>
    </w:rPr>
  </w:style>
  <w:style w:type="paragraph" w:styleId="HTMLAdresse">
    <w:name w:val="HTML Address"/>
    <w:basedOn w:val="Standard"/>
    <w:link w:val="HTMLAdresseZchn"/>
    <w:semiHidden/>
    <w:unhideWhenUsed/>
    <w:rsid w:val="004B5569"/>
    <w:pPr>
      <w:spacing w:line="240" w:lineRule="auto"/>
    </w:pPr>
    <w:rPr>
      <w:i/>
      <w:iCs/>
    </w:rPr>
  </w:style>
  <w:style w:type="character" w:customStyle="1" w:styleId="HTMLAdresseZchn">
    <w:name w:val="HTML Adresse Zchn"/>
    <w:basedOn w:val="Absatz-Standardschriftart"/>
    <w:link w:val="HTMLAdresse"/>
    <w:semiHidden/>
    <w:rsid w:val="004B5569"/>
    <w:rPr>
      <w:rFonts w:ascii="Arial" w:hAnsi="Arial"/>
      <w:i/>
      <w:iCs/>
      <w:sz w:val="22"/>
      <w:szCs w:val="24"/>
    </w:rPr>
  </w:style>
  <w:style w:type="character" w:styleId="HTMLAkronym">
    <w:name w:val="HTML Acronym"/>
    <w:basedOn w:val="Absatz-Standardschriftart"/>
    <w:semiHidden/>
    <w:unhideWhenUsed/>
    <w:rsid w:val="004B5569"/>
  </w:style>
  <w:style w:type="paragraph" w:styleId="StandardWeb">
    <w:name w:val="Normal (Web)"/>
    <w:basedOn w:val="Standard"/>
    <w:uiPriority w:val="99"/>
    <w:semiHidden/>
    <w:unhideWhenUsed/>
    <w:rsid w:val="004B5569"/>
    <w:rPr>
      <w:rFonts w:ascii="Times New Roman" w:hAnsi="Times New Roman"/>
      <w:sz w:val="24"/>
    </w:rPr>
  </w:style>
  <w:style w:type="paragraph" w:styleId="NurText">
    <w:name w:val="Plain Text"/>
    <w:basedOn w:val="Standard"/>
    <w:link w:val="NurTextZchn"/>
    <w:semiHidden/>
    <w:unhideWhenUsed/>
    <w:rsid w:val="004B5569"/>
    <w:pPr>
      <w:spacing w:line="240" w:lineRule="auto"/>
    </w:pPr>
    <w:rPr>
      <w:rFonts w:ascii="Consolas" w:hAnsi="Consolas" w:cs="Consolas"/>
      <w:sz w:val="21"/>
      <w:szCs w:val="21"/>
    </w:rPr>
  </w:style>
  <w:style w:type="character" w:customStyle="1" w:styleId="NurTextZchn">
    <w:name w:val="Nur Text Zchn"/>
    <w:basedOn w:val="Absatz-Standardschriftart"/>
    <w:link w:val="NurText"/>
    <w:semiHidden/>
    <w:rsid w:val="004B5569"/>
    <w:rPr>
      <w:rFonts w:ascii="Consolas" w:hAnsi="Consolas" w:cs="Consolas"/>
      <w:sz w:val="21"/>
      <w:szCs w:val="21"/>
    </w:rPr>
  </w:style>
  <w:style w:type="paragraph" w:styleId="Dokumentstruktur">
    <w:name w:val="Document Map"/>
    <w:basedOn w:val="Standard"/>
    <w:link w:val="DokumentstrukturZchn"/>
    <w:semiHidden/>
    <w:unhideWhenUsed/>
    <w:rsid w:val="004B5569"/>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4B5569"/>
    <w:rPr>
      <w:rFonts w:ascii="Segoe UI" w:hAnsi="Segoe UI" w:cs="Segoe UI"/>
      <w:sz w:val="16"/>
      <w:szCs w:val="16"/>
    </w:rPr>
  </w:style>
  <w:style w:type="character" w:styleId="Hervorhebung">
    <w:name w:val="Emphasis"/>
    <w:basedOn w:val="Absatz-Standardschriftart"/>
    <w:rsid w:val="004B5569"/>
    <w:rPr>
      <w:i/>
      <w:iCs/>
    </w:rPr>
  </w:style>
  <w:style w:type="character" w:styleId="Fett">
    <w:name w:val="Strong"/>
    <w:basedOn w:val="Absatz-Standardschriftart"/>
    <w:rsid w:val="004B5569"/>
    <w:rPr>
      <w:b/>
      <w:bCs/>
    </w:rPr>
  </w:style>
  <w:style w:type="character" w:styleId="BesuchterLink">
    <w:name w:val="FollowedHyperlink"/>
    <w:basedOn w:val="Absatz-Standardschriftart"/>
    <w:semiHidden/>
    <w:unhideWhenUsed/>
    <w:rsid w:val="004B5569"/>
    <w:rPr>
      <w:color w:val="800080" w:themeColor="followedHyperlink"/>
      <w:u w:val="single"/>
    </w:rPr>
  </w:style>
  <w:style w:type="paragraph" w:styleId="Blocktext">
    <w:name w:val="Block Text"/>
    <w:basedOn w:val="Standard"/>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4B5569"/>
    <w:pPr>
      <w:spacing w:after="120"/>
      <w:ind w:left="283"/>
    </w:pPr>
    <w:rPr>
      <w:sz w:val="16"/>
      <w:szCs w:val="16"/>
    </w:rPr>
  </w:style>
  <w:style w:type="character" w:customStyle="1" w:styleId="Textkrper-Einzug3Zchn">
    <w:name w:val="Textkörper-Einzug 3 Zchn"/>
    <w:basedOn w:val="Absatz-Standardschriftart"/>
    <w:link w:val="Textkrper-Einzug3"/>
    <w:semiHidden/>
    <w:rsid w:val="004B5569"/>
    <w:rPr>
      <w:rFonts w:ascii="Arial" w:hAnsi="Arial"/>
      <w:sz w:val="16"/>
      <w:szCs w:val="16"/>
    </w:rPr>
  </w:style>
  <w:style w:type="paragraph" w:styleId="Textkrper-Einzug2">
    <w:name w:val="Body Text Indent 2"/>
    <w:basedOn w:val="Standard"/>
    <w:link w:val="Textkrper-Einzug2Zchn"/>
    <w:semiHidden/>
    <w:unhideWhenUsed/>
    <w:rsid w:val="004B5569"/>
    <w:pPr>
      <w:spacing w:after="120" w:line="480" w:lineRule="auto"/>
      <w:ind w:left="283"/>
    </w:pPr>
  </w:style>
  <w:style w:type="character" w:customStyle="1" w:styleId="Textkrper-Einzug2Zchn">
    <w:name w:val="Textkörper-Einzug 2 Zchn"/>
    <w:basedOn w:val="Absatz-Standardschriftart"/>
    <w:link w:val="Textkrper-Einzug2"/>
    <w:semiHidden/>
    <w:rsid w:val="004B5569"/>
    <w:rPr>
      <w:rFonts w:ascii="Arial" w:hAnsi="Arial"/>
      <w:sz w:val="22"/>
      <w:szCs w:val="24"/>
    </w:rPr>
  </w:style>
  <w:style w:type="paragraph" w:styleId="Textkrper3">
    <w:name w:val="Body Text 3"/>
    <w:basedOn w:val="Standard"/>
    <w:link w:val="Textkrper3Zchn"/>
    <w:semiHidden/>
    <w:unhideWhenUsed/>
    <w:rsid w:val="004B5569"/>
    <w:pPr>
      <w:spacing w:after="120"/>
    </w:pPr>
    <w:rPr>
      <w:sz w:val="16"/>
      <w:szCs w:val="16"/>
    </w:rPr>
  </w:style>
  <w:style w:type="character" w:customStyle="1" w:styleId="Textkrper3Zchn">
    <w:name w:val="Textkörper 3 Zchn"/>
    <w:basedOn w:val="Absatz-Standardschriftart"/>
    <w:link w:val="Textkrper3"/>
    <w:semiHidden/>
    <w:rsid w:val="004B5569"/>
    <w:rPr>
      <w:rFonts w:ascii="Arial" w:hAnsi="Arial"/>
      <w:sz w:val="16"/>
      <w:szCs w:val="16"/>
    </w:rPr>
  </w:style>
  <w:style w:type="paragraph" w:styleId="Textkrper2">
    <w:name w:val="Body Text 2"/>
    <w:basedOn w:val="Standard"/>
    <w:link w:val="Textkrper2Zchn"/>
    <w:semiHidden/>
    <w:unhideWhenUsed/>
    <w:rsid w:val="004B5569"/>
    <w:pPr>
      <w:spacing w:after="120" w:line="480" w:lineRule="auto"/>
    </w:pPr>
  </w:style>
  <w:style w:type="character" w:customStyle="1" w:styleId="Textkrper2Zchn">
    <w:name w:val="Textkörper 2 Zchn"/>
    <w:basedOn w:val="Absatz-Standardschriftart"/>
    <w:link w:val="Textkrper2"/>
    <w:semiHidden/>
    <w:rsid w:val="004B5569"/>
    <w:rPr>
      <w:rFonts w:ascii="Arial" w:hAnsi="Arial"/>
      <w:sz w:val="22"/>
      <w:szCs w:val="24"/>
    </w:rPr>
  </w:style>
  <w:style w:type="paragraph" w:styleId="Fu-Endnotenberschrift">
    <w:name w:val="Note Heading"/>
    <w:basedOn w:val="Standard"/>
    <w:next w:val="Standard"/>
    <w:link w:val="Fu-EndnotenberschriftZchn"/>
    <w:semiHidden/>
    <w:unhideWhenUsed/>
    <w:rsid w:val="004B5569"/>
    <w:pPr>
      <w:spacing w:line="240" w:lineRule="auto"/>
    </w:pPr>
  </w:style>
  <w:style w:type="character" w:customStyle="1" w:styleId="Fu-EndnotenberschriftZchn">
    <w:name w:val="Fuß/-Endnotenüberschrift Zchn"/>
    <w:basedOn w:val="Absatz-Standardschriftart"/>
    <w:link w:val="Fu-Endnotenberschrift"/>
    <w:semiHidden/>
    <w:rsid w:val="004B5569"/>
    <w:rPr>
      <w:rFonts w:ascii="Arial" w:hAnsi="Arial"/>
      <w:sz w:val="22"/>
      <w:szCs w:val="24"/>
    </w:rPr>
  </w:style>
  <w:style w:type="paragraph" w:styleId="Textkrper-Zeileneinzug">
    <w:name w:val="Body Text Indent"/>
    <w:basedOn w:val="Standard"/>
    <w:link w:val="Textkrper-ZeileneinzugZchn"/>
    <w:semiHidden/>
    <w:unhideWhenUsed/>
    <w:rsid w:val="004B5569"/>
    <w:pPr>
      <w:spacing w:after="120"/>
      <w:ind w:left="283"/>
    </w:pPr>
  </w:style>
  <w:style w:type="character" w:customStyle="1" w:styleId="Textkrper-ZeileneinzugZchn">
    <w:name w:val="Textkörper-Zeileneinzug Zchn"/>
    <w:basedOn w:val="Absatz-Standardschriftart"/>
    <w:link w:val="Textkrper-Zeileneinzug"/>
    <w:semiHidden/>
    <w:rsid w:val="004B5569"/>
    <w:rPr>
      <w:rFonts w:ascii="Arial" w:hAnsi="Arial"/>
      <w:sz w:val="22"/>
      <w:szCs w:val="24"/>
    </w:rPr>
  </w:style>
  <w:style w:type="paragraph" w:styleId="Textkrper-Erstzeileneinzug2">
    <w:name w:val="Body Text First Indent 2"/>
    <w:basedOn w:val="Textkrper-Zeileneinzug"/>
    <w:link w:val="Textkrper-Erstzeileneinzug2Zchn"/>
    <w:semiHidden/>
    <w:unhideWhenUsed/>
    <w:rsid w:val="004B5569"/>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4B5569"/>
    <w:rPr>
      <w:rFonts w:ascii="Arial" w:hAnsi="Arial"/>
      <w:sz w:val="22"/>
      <w:szCs w:val="24"/>
    </w:rPr>
  </w:style>
  <w:style w:type="paragraph" w:styleId="Textkrper">
    <w:name w:val="Body Text"/>
    <w:basedOn w:val="Standard"/>
    <w:link w:val="TextkrperZchn"/>
    <w:semiHidden/>
    <w:unhideWhenUsed/>
    <w:rsid w:val="004B5569"/>
    <w:pPr>
      <w:spacing w:after="120"/>
    </w:pPr>
  </w:style>
  <w:style w:type="character" w:customStyle="1" w:styleId="TextkrperZchn">
    <w:name w:val="Textkörper Zchn"/>
    <w:basedOn w:val="Absatz-Standardschriftart"/>
    <w:link w:val="Textkrper"/>
    <w:semiHidden/>
    <w:rsid w:val="004B5569"/>
    <w:rPr>
      <w:rFonts w:ascii="Arial" w:hAnsi="Arial"/>
      <w:sz w:val="22"/>
      <w:szCs w:val="24"/>
    </w:rPr>
  </w:style>
  <w:style w:type="paragraph" w:styleId="Textkrper-Erstzeileneinzug">
    <w:name w:val="Body Text First Indent"/>
    <w:basedOn w:val="Textkrper"/>
    <w:link w:val="Textkrper-ErstzeileneinzugZchn"/>
    <w:rsid w:val="004B5569"/>
    <w:pPr>
      <w:spacing w:after="0"/>
      <w:ind w:firstLine="360"/>
    </w:pPr>
  </w:style>
  <w:style w:type="character" w:customStyle="1" w:styleId="Textkrper-ErstzeileneinzugZchn">
    <w:name w:val="Textkörper-Erstzeileneinzug Zchn"/>
    <w:basedOn w:val="TextkrperZchn"/>
    <w:link w:val="Textkrper-Erstzeileneinzug"/>
    <w:rsid w:val="004B5569"/>
    <w:rPr>
      <w:rFonts w:ascii="Arial" w:hAnsi="Arial"/>
      <w:sz w:val="22"/>
      <w:szCs w:val="24"/>
    </w:rPr>
  </w:style>
  <w:style w:type="paragraph" w:styleId="Datum">
    <w:name w:val="Date"/>
    <w:basedOn w:val="Standard"/>
    <w:next w:val="Standard"/>
    <w:link w:val="DatumZchn"/>
    <w:rsid w:val="004B5569"/>
  </w:style>
  <w:style w:type="character" w:customStyle="1" w:styleId="DatumZchn">
    <w:name w:val="Datum Zchn"/>
    <w:basedOn w:val="Absatz-Standardschriftart"/>
    <w:link w:val="Datum"/>
    <w:rsid w:val="004B5569"/>
    <w:rPr>
      <w:rFonts w:ascii="Arial" w:hAnsi="Arial"/>
      <w:sz w:val="22"/>
      <w:szCs w:val="24"/>
    </w:rPr>
  </w:style>
  <w:style w:type="paragraph" w:styleId="Anrede">
    <w:name w:val="Salutation"/>
    <w:basedOn w:val="Standard"/>
    <w:next w:val="Standard"/>
    <w:link w:val="AnredeZchn"/>
    <w:rsid w:val="004B5569"/>
  </w:style>
  <w:style w:type="character" w:customStyle="1" w:styleId="AnredeZchn">
    <w:name w:val="Anrede Zchn"/>
    <w:basedOn w:val="Absatz-Standardschriftart"/>
    <w:link w:val="Anrede"/>
    <w:rsid w:val="004B5569"/>
    <w:rPr>
      <w:rFonts w:ascii="Arial" w:hAnsi="Arial"/>
      <w:sz w:val="22"/>
      <w:szCs w:val="24"/>
    </w:rPr>
  </w:style>
  <w:style w:type="paragraph" w:styleId="Untertitel">
    <w:name w:val="Subtitle"/>
    <w:basedOn w:val="Standard"/>
    <w:next w:val="Standard"/>
    <w:link w:val="UntertitelZchn"/>
    <w:rsid w:val="004B5569"/>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4B5569"/>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semiHidden/>
    <w:rsid w:val="004B5569"/>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4B5569"/>
    <w:pPr>
      <w:spacing w:after="120"/>
      <w:ind w:left="1415"/>
      <w:contextualSpacing/>
    </w:pPr>
  </w:style>
  <w:style w:type="paragraph" w:styleId="Listenfortsetzung4">
    <w:name w:val="List Continue 4"/>
    <w:basedOn w:val="Standard"/>
    <w:semiHidden/>
    <w:unhideWhenUsed/>
    <w:rsid w:val="004B5569"/>
    <w:pPr>
      <w:spacing w:after="120"/>
      <w:ind w:left="1132"/>
      <w:contextualSpacing/>
    </w:pPr>
  </w:style>
  <w:style w:type="paragraph" w:styleId="Listenfortsetzung3">
    <w:name w:val="List Continue 3"/>
    <w:basedOn w:val="Standard"/>
    <w:semiHidden/>
    <w:unhideWhenUsed/>
    <w:rsid w:val="004B5569"/>
    <w:pPr>
      <w:spacing w:after="120"/>
      <w:ind w:left="849"/>
      <w:contextualSpacing/>
    </w:pPr>
  </w:style>
  <w:style w:type="paragraph" w:styleId="Listenfortsetzung2">
    <w:name w:val="List Continue 2"/>
    <w:basedOn w:val="Standard"/>
    <w:semiHidden/>
    <w:unhideWhenUsed/>
    <w:rsid w:val="004B5569"/>
    <w:pPr>
      <w:spacing w:after="120"/>
      <w:ind w:left="566"/>
      <w:contextualSpacing/>
    </w:pPr>
  </w:style>
  <w:style w:type="paragraph" w:styleId="Listenfortsetzung">
    <w:name w:val="List Continue"/>
    <w:basedOn w:val="Standard"/>
    <w:semiHidden/>
    <w:unhideWhenUsed/>
    <w:rsid w:val="004B5569"/>
    <w:pPr>
      <w:spacing w:after="120"/>
      <w:ind w:left="283"/>
      <w:contextualSpacing/>
    </w:pPr>
  </w:style>
  <w:style w:type="paragraph" w:styleId="Unterschrift">
    <w:name w:val="Signature"/>
    <w:basedOn w:val="Standard"/>
    <w:link w:val="UnterschriftZchn"/>
    <w:semiHidden/>
    <w:unhideWhenUsed/>
    <w:rsid w:val="004B5569"/>
    <w:pPr>
      <w:spacing w:line="240" w:lineRule="auto"/>
      <w:ind w:left="4252"/>
    </w:pPr>
  </w:style>
  <w:style w:type="character" w:customStyle="1" w:styleId="UnterschriftZchn">
    <w:name w:val="Unterschrift Zchn"/>
    <w:basedOn w:val="Absatz-Standardschriftart"/>
    <w:link w:val="Unterschrift"/>
    <w:semiHidden/>
    <w:rsid w:val="004B5569"/>
    <w:rPr>
      <w:rFonts w:ascii="Arial" w:hAnsi="Arial"/>
      <w:sz w:val="22"/>
      <w:szCs w:val="24"/>
    </w:rPr>
  </w:style>
  <w:style w:type="paragraph" w:styleId="Gruformel">
    <w:name w:val="Closing"/>
    <w:basedOn w:val="Standard"/>
    <w:link w:val="GruformelZchn"/>
    <w:semiHidden/>
    <w:unhideWhenUsed/>
    <w:rsid w:val="004B5569"/>
    <w:pPr>
      <w:spacing w:line="240" w:lineRule="auto"/>
      <w:ind w:left="4252"/>
    </w:pPr>
  </w:style>
  <w:style w:type="character" w:customStyle="1" w:styleId="GruformelZchn">
    <w:name w:val="Grußformel Zchn"/>
    <w:basedOn w:val="Absatz-Standardschriftart"/>
    <w:link w:val="Gruformel"/>
    <w:semiHidden/>
    <w:rsid w:val="004B5569"/>
    <w:rPr>
      <w:rFonts w:ascii="Arial" w:hAnsi="Arial"/>
      <w:sz w:val="22"/>
      <w:szCs w:val="24"/>
    </w:rPr>
  </w:style>
  <w:style w:type="paragraph" w:styleId="Titel">
    <w:name w:val="Title"/>
    <w:basedOn w:val="Standard"/>
    <w:next w:val="Standard"/>
    <w:link w:val="TitelZchn"/>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4B5569"/>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4B5569"/>
    <w:pPr>
      <w:numPr>
        <w:numId w:val="22"/>
      </w:numPr>
      <w:contextualSpacing/>
    </w:pPr>
  </w:style>
  <w:style w:type="paragraph" w:styleId="Listennummer4">
    <w:name w:val="List Number 4"/>
    <w:basedOn w:val="Standard"/>
    <w:semiHidden/>
    <w:unhideWhenUsed/>
    <w:rsid w:val="004B5569"/>
    <w:pPr>
      <w:numPr>
        <w:numId w:val="21"/>
      </w:numPr>
      <w:contextualSpacing/>
    </w:pPr>
  </w:style>
  <w:style w:type="paragraph" w:styleId="Listennummer3">
    <w:name w:val="List Number 3"/>
    <w:basedOn w:val="Standard"/>
    <w:semiHidden/>
    <w:unhideWhenUsed/>
    <w:rsid w:val="004B5569"/>
    <w:pPr>
      <w:numPr>
        <w:numId w:val="18"/>
      </w:numPr>
      <w:contextualSpacing/>
    </w:pPr>
  </w:style>
  <w:style w:type="paragraph" w:styleId="Listennummer2">
    <w:name w:val="List Number 2"/>
    <w:basedOn w:val="Standard"/>
    <w:semiHidden/>
    <w:unhideWhenUsed/>
    <w:rsid w:val="004B5569"/>
    <w:pPr>
      <w:numPr>
        <w:numId w:val="17"/>
      </w:numPr>
      <w:contextualSpacing/>
    </w:pPr>
  </w:style>
  <w:style w:type="paragraph" w:styleId="Aufzhlungszeichen5">
    <w:name w:val="List Bullet 5"/>
    <w:basedOn w:val="Standard"/>
    <w:semiHidden/>
    <w:unhideWhenUsed/>
    <w:rsid w:val="004B5569"/>
    <w:pPr>
      <w:numPr>
        <w:numId w:val="14"/>
      </w:numPr>
      <w:contextualSpacing/>
    </w:pPr>
  </w:style>
  <w:style w:type="paragraph" w:styleId="Aufzhlungszeichen4">
    <w:name w:val="List Bullet 4"/>
    <w:basedOn w:val="Standard"/>
    <w:semiHidden/>
    <w:unhideWhenUsed/>
    <w:rsid w:val="004B5569"/>
    <w:pPr>
      <w:numPr>
        <w:numId w:val="13"/>
      </w:numPr>
      <w:contextualSpacing/>
    </w:pPr>
  </w:style>
  <w:style w:type="paragraph" w:styleId="Liste5">
    <w:name w:val="List 5"/>
    <w:basedOn w:val="Standard"/>
    <w:rsid w:val="004B5569"/>
    <w:pPr>
      <w:ind w:left="1415" w:hanging="283"/>
      <w:contextualSpacing/>
    </w:pPr>
  </w:style>
  <w:style w:type="paragraph" w:styleId="Liste4">
    <w:name w:val="List 4"/>
    <w:basedOn w:val="Standard"/>
    <w:rsid w:val="004B5569"/>
    <w:pPr>
      <w:ind w:left="1132" w:hanging="283"/>
      <w:contextualSpacing/>
    </w:pPr>
  </w:style>
  <w:style w:type="paragraph" w:styleId="Liste3">
    <w:name w:val="List 3"/>
    <w:basedOn w:val="Standard"/>
    <w:semiHidden/>
    <w:unhideWhenUsed/>
    <w:rsid w:val="004B5569"/>
    <w:pPr>
      <w:ind w:left="849" w:hanging="283"/>
      <w:contextualSpacing/>
    </w:pPr>
  </w:style>
  <w:style w:type="paragraph" w:styleId="Listennummer">
    <w:name w:val="List Number"/>
    <w:basedOn w:val="Standard"/>
    <w:rsid w:val="004B5569"/>
    <w:pPr>
      <w:numPr>
        <w:numId w:val="16"/>
      </w:numPr>
      <w:contextualSpacing/>
    </w:pPr>
  </w:style>
  <w:style w:type="paragraph" w:styleId="Liste">
    <w:name w:val="List"/>
    <w:basedOn w:val="Standard"/>
    <w:semiHidden/>
    <w:unhideWhenUsed/>
    <w:rsid w:val="004B5569"/>
    <w:pPr>
      <w:ind w:left="283" w:hanging="283"/>
      <w:contextualSpacing/>
    </w:pPr>
  </w:style>
  <w:style w:type="paragraph" w:styleId="RGV-berschrift">
    <w:name w:val="toa heading"/>
    <w:basedOn w:val="Standard"/>
    <w:next w:val="Standard"/>
    <w:semiHidden/>
    <w:unhideWhenUsed/>
    <w:rsid w:val="004B5569"/>
    <w:rPr>
      <w:rFonts w:asciiTheme="majorHAnsi" w:eastAsiaTheme="majorEastAsia" w:hAnsiTheme="majorHAnsi" w:cstheme="majorBidi"/>
      <w:b/>
      <w:bCs/>
      <w:sz w:val="24"/>
    </w:rPr>
  </w:style>
  <w:style w:type="paragraph" w:styleId="Makrotext">
    <w:name w:val="macro"/>
    <w:link w:val="MakrotextZchn"/>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MakrotextZchn">
    <w:name w:val="Makrotext Zchn"/>
    <w:basedOn w:val="Absatz-Standardschriftart"/>
    <w:link w:val="Makrotext"/>
    <w:semiHidden/>
    <w:rsid w:val="004B5569"/>
    <w:rPr>
      <w:rFonts w:ascii="Consolas" w:hAnsi="Consolas" w:cs="Consolas"/>
    </w:rPr>
  </w:style>
  <w:style w:type="paragraph" w:styleId="Rechtsgrundlagenverzeichnis">
    <w:name w:val="table of authorities"/>
    <w:basedOn w:val="Standard"/>
    <w:next w:val="Standard"/>
    <w:semiHidden/>
    <w:unhideWhenUsed/>
    <w:rsid w:val="004B5569"/>
    <w:pPr>
      <w:ind w:left="220" w:hanging="220"/>
    </w:pPr>
  </w:style>
  <w:style w:type="paragraph" w:styleId="Endnotentext">
    <w:name w:val="endnote text"/>
    <w:basedOn w:val="Standard"/>
    <w:link w:val="EndnotentextZchn"/>
    <w:semiHidden/>
    <w:unhideWhenUsed/>
    <w:rsid w:val="004B5569"/>
    <w:pPr>
      <w:spacing w:line="240" w:lineRule="auto"/>
    </w:pPr>
    <w:rPr>
      <w:sz w:val="20"/>
      <w:szCs w:val="20"/>
    </w:rPr>
  </w:style>
  <w:style w:type="character" w:customStyle="1" w:styleId="EndnotentextZchn">
    <w:name w:val="Endnotentext Zchn"/>
    <w:basedOn w:val="Absatz-Standardschriftart"/>
    <w:link w:val="Endnotentext"/>
    <w:semiHidden/>
    <w:rsid w:val="004B5569"/>
    <w:rPr>
      <w:rFonts w:ascii="Arial" w:hAnsi="Arial"/>
    </w:rPr>
  </w:style>
  <w:style w:type="character" w:styleId="Endnotenzeichen">
    <w:name w:val="endnote reference"/>
    <w:basedOn w:val="Absatz-Standardschriftart"/>
    <w:semiHidden/>
    <w:unhideWhenUsed/>
    <w:rsid w:val="004B5569"/>
    <w:rPr>
      <w:vertAlign w:val="superscript"/>
    </w:rPr>
  </w:style>
  <w:style w:type="character" w:styleId="Zeilennummer">
    <w:name w:val="line number"/>
    <w:basedOn w:val="Absatz-Standardschriftart"/>
    <w:semiHidden/>
    <w:unhideWhenUsed/>
    <w:rsid w:val="004B5569"/>
  </w:style>
  <w:style w:type="paragraph" w:styleId="Umschlagabsenderadresse">
    <w:name w:val="envelope return"/>
    <w:basedOn w:val="Standard"/>
    <w:semiHidden/>
    <w:unhideWhenUsed/>
    <w:rsid w:val="004B5569"/>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Index1">
    <w:name w:val="index 1"/>
    <w:basedOn w:val="Standard"/>
    <w:next w:val="Standard"/>
    <w:autoRedefine/>
    <w:semiHidden/>
    <w:unhideWhenUsed/>
    <w:rsid w:val="004B5569"/>
    <w:pPr>
      <w:spacing w:line="240" w:lineRule="auto"/>
      <w:ind w:left="220" w:hanging="220"/>
    </w:pPr>
  </w:style>
  <w:style w:type="paragraph" w:styleId="Indexberschrift">
    <w:name w:val="index heading"/>
    <w:basedOn w:val="Standard"/>
    <w:next w:val="Index1"/>
    <w:semiHidden/>
    <w:unhideWhenUsed/>
    <w:rsid w:val="004B5569"/>
    <w:rPr>
      <w:rFonts w:asciiTheme="majorHAnsi" w:eastAsiaTheme="majorEastAsia" w:hAnsiTheme="majorHAnsi" w:cstheme="majorBidi"/>
      <w:b/>
      <w:bCs/>
    </w:rPr>
  </w:style>
  <w:style w:type="paragraph" w:styleId="Standardeinzug">
    <w:name w:val="Normal Indent"/>
    <w:basedOn w:val="Standard"/>
    <w:semiHidden/>
    <w:unhideWhenUsed/>
    <w:rsid w:val="004B5569"/>
    <w:pPr>
      <w:ind w:left="720"/>
    </w:pPr>
  </w:style>
  <w:style w:type="paragraph" w:styleId="Verzeichnis9">
    <w:name w:val="toc 9"/>
    <w:basedOn w:val="Standard"/>
    <w:next w:val="Standard"/>
    <w:autoRedefine/>
    <w:semiHidden/>
    <w:unhideWhenUsed/>
    <w:rsid w:val="004B5569"/>
    <w:pPr>
      <w:spacing w:after="100"/>
      <w:ind w:left="1760"/>
    </w:pPr>
  </w:style>
  <w:style w:type="paragraph" w:styleId="Verzeichnis8">
    <w:name w:val="toc 8"/>
    <w:basedOn w:val="Standard"/>
    <w:next w:val="Standard"/>
    <w:autoRedefine/>
    <w:semiHidden/>
    <w:unhideWhenUsed/>
    <w:rsid w:val="004B5569"/>
    <w:pPr>
      <w:spacing w:after="100"/>
      <w:ind w:left="1540"/>
    </w:pPr>
  </w:style>
  <w:style w:type="paragraph" w:styleId="Verzeichnis7">
    <w:name w:val="toc 7"/>
    <w:basedOn w:val="Standard"/>
    <w:next w:val="Standard"/>
    <w:autoRedefine/>
    <w:semiHidden/>
    <w:unhideWhenUsed/>
    <w:rsid w:val="004B5569"/>
    <w:pPr>
      <w:spacing w:after="100"/>
      <w:ind w:left="1320"/>
    </w:pPr>
  </w:style>
  <w:style w:type="paragraph" w:styleId="Verzeichnis6">
    <w:name w:val="toc 6"/>
    <w:basedOn w:val="Standard"/>
    <w:next w:val="Standard"/>
    <w:autoRedefine/>
    <w:semiHidden/>
    <w:unhideWhenUsed/>
    <w:rsid w:val="004B5569"/>
    <w:pPr>
      <w:spacing w:after="100"/>
      <w:ind w:left="1100"/>
    </w:pPr>
  </w:style>
  <w:style w:type="paragraph" w:styleId="Verzeichnis5">
    <w:name w:val="toc 5"/>
    <w:basedOn w:val="Standard"/>
    <w:next w:val="Standard"/>
    <w:autoRedefine/>
    <w:semiHidden/>
    <w:unhideWhenUsed/>
    <w:rsid w:val="004B5569"/>
    <w:pPr>
      <w:spacing w:after="100"/>
      <w:ind w:left="880"/>
    </w:pPr>
  </w:style>
  <w:style w:type="paragraph" w:styleId="Index9">
    <w:name w:val="index 9"/>
    <w:basedOn w:val="Standard"/>
    <w:next w:val="Standard"/>
    <w:autoRedefine/>
    <w:semiHidden/>
    <w:unhideWhenUsed/>
    <w:rsid w:val="004B5569"/>
    <w:pPr>
      <w:spacing w:line="240" w:lineRule="auto"/>
      <w:ind w:left="1980" w:hanging="220"/>
    </w:pPr>
  </w:style>
  <w:style w:type="paragraph" w:styleId="Index8">
    <w:name w:val="index 8"/>
    <w:basedOn w:val="Standard"/>
    <w:next w:val="Standard"/>
    <w:autoRedefine/>
    <w:semiHidden/>
    <w:unhideWhenUsed/>
    <w:rsid w:val="004B5569"/>
    <w:pPr>
      <w:spacing w:line="240" w:lineRule="auto"/>
      <w:ind w:left="1760" w:hanging="220"/>
    </w:pPr>
  </w:style>
  <w:style w:type="paragraph" w:styleId="Index7">
    <w:name w:val="index 7"/>
    <w:basedOn w:val="Standard"/>
    <w:next w:val="Standard"/>
    <w:autoRedefine/>
    <w:semiHidden/>
    <w:unhideWhenUsed/>
    <w:rsid w:val="004B5569"/>
    <w:pPr>
      <w:spacing w:line="240" w:lineRule="auto"/>
      <w:ind w:left="1540" w:hanging="220"/>
    </w:pPr>
  </w:style>
  <w:style w:type="paragraph" w:styleId="Index6">
    <w:name w:val="index 6"/>
    <w:basedOn w:val="Standard"/>
    <w:next w:val="Standard"/>
    <w:autoRedefine/>
    <w:semiHidden/>
    <w:unhideWhenUsed/>
    <w:rsid w:val="004B5569"/>
    <w:pPr>
      <w:spacing w:line="240" w:lineRule="auto"/>
      <w:ind w:left="1320" w:hanging="220"/>
    </w:pPr>
  </w:style>
  <w:style w:type="paragraph" w:styleId="Index5">
    <w:name w:val="index 5"/>
    <w:basedOn w:val="Standard"/>
    <w:next w:val="Standard"/>
    <w:autoRedefine/>
    <w:semiHidden/>
    <w:unhideWhenUsed/>
    <w:rsid w:val="004B5569"/>
    <w:pPr>
      <w:spacing w:line="240" w:lineRule="auto"/>
      <w:ind w:left="1100" w:hanging="220"/>
    </w:pPr>
  </w:style>
  <w:style w:type="paragraph" w:styleId="Index4">
    <w:name w:val="index 4"/>
    <w:basedOn w:val="Standard"/>
    <w:next w:val="Standard"/>
    <w:autoRedefine/>
    <w:semiHidden/>
    <w:unhideWhenUsed/>
    <w:rsid w:val="004B5569"/>
    <w:pPr>
      <w:spacing w:line="240" w:lineRule="auto"/>
      <w:ind w:left="880" w:hanging="220"/>
    </w:pPr>
  </w:style>
  <w:style w:type="paragraph" w:styleId="Index3">
    <w:name w:val="index 3"/>
    <w:basedOn w:val="Standard"/>
    <w:next w:val="Standard"/>
    <w:autoRedefine/>
    <w:semiHidden/>
    <w:unhideWhenUsed/>
    <w:rsid w:val="004B5569"/>
    <w:pPr>
      <w:spacing w:line="240" w:lineRule="auto"/>
      <w:ind w:left="660" w:hanging="220"/>
    </w:pPr>
  </w:style>
  <w:style w:type="paragraph" w:styleId="Index2">
    <w:name w:val="index 2"/>
    <w:basedOn w:val="Standard"/>
    <w:next w:val="Standard"/>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 w:type="paragraph" w:customStyle="1" w:styleId="ToCHeading">
    <w:name w:val="ToC_Heading"/>
    <w:basedOn w:val="CVTHwithoutNoNotInTOC"/>
    <w:qFormat/>
    <w:rsid w:val="00364C9D"/>
    <w:pPr>
      <w:jc w:val="left"/>
    </w:pPr>
    <w:rPr>
      <w:u w:val="none"/>
    </w:rPr>
  </w:style>
  <w:style w:type="character" w:styleId="NichtaufgelsteErwhnung">
    <w:name w:val="Unresolved Mention"/>
    <w:basedOn w:val="Absatz-Standardschriftart"/>
    <w:uiPriority w:val="99"/>
    <w:semiHidden/>
    <w:unhideWhenUsed/>
    <w:rsid w:val="00777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20252869">
      <w:bodyDiv w:val="1"/>
      <w:marLeft w:val="0"/>
      <w:marRight w:val="0"/>
      <w:marTop w:val="0"/>
      <w:marBottom w:val="0"/>
      <w:divBdr>
        <w:top w:val="none" w:sz="0" w:space="0" w:color="auto"/>
        <w:left w:val="none" w:sz="0" w:space="0" w:color="auto"/>
        <w:bottom w:val="none" w:sz="0" w:space="0" w:color="auto"/>
        <w:right w:val="none" w:sz="0" w:space="0" w:color="auto"/>
      </w:divBdr>
    </w:div>
    <w:div w:id="45418985">
      <w:bodyDiv w:val="1"/>
      <w:marLeft w:val="0"/>
      <w:marRight w:val="0"/>
      <w:marTop w:val="0"/>
      <w:marBottom w:val="0"/>
      <w:divBdr>
        <w:top w:val="none" w:sz="0" w:space="0" w:color="auto"/>
        <w:left w:val="none" w:sz="0" w:space="0" w:color="auto"/>
        <w:bottom w:val="none" w:sz="0" w:space="0" w:color="auto"/>
        <w:right w:val="none" w:sz="0" w:space="0" w:color="auto"/>
      </w:divBdr>
    </w:div>
    <w:div w:id="82267455">
      <w:bodyDiv w:val="1"/>
      <w:marLeft w:val="0"/>
      <w:marRight w:val="0"/>
      <w:marTop w:val="0"/>
      <w:marBottom w:val="0"/>
      <w:divBdr>
        <w:top w:val="none" w:sz="0" w:space="0" w:color="auto"/>
        <w:left w:val="none" w:sz="0" w:space="0" w:color="auto"/>
        <w:bottom w:val="none" w:sz="0" w:space="0" w:color="auto"/>
        <w:right w:val="none" w:sz="0" w:space="0" w:color="auto"/>
      </w:divBdr>
    </w:div>
    <w:div w:id="93864893">
      <w:bodyDiv w:val="1"/>
      <w:marLeft w:val="0"/>
      <w:marRight w:val="0"/>
      <w:marTop w:val="0"/>
      <w:marBottom w:val="0"/>
      <w:divBdr>
        <w:top w:val="none" w:sz="0" w:space="0" w:color="auto"/>
        <w:left w:val="none" w:sz="0" w:space="0" w:color="auto"/>
        <w:bottom w:val="none" w:sz="0" w:space="0" w:color="auto"/>
        <w:right w:val="none" w:sz="0" w:space="0" w:color="auto"/>
      </w:divBdr>
    </w:div>
    <w:div w:id="113596673">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152720005">
      <w:bodyDiv w:val="1"/>
      <w:marLeft w:val="0"/>
      <w:marRight w:val="0"/>
      <w:marTop w:val="0"/>
      <w:marBottom w:val="0"/>
      <w:divBdr>
        <w:top w:val="none" w:sz="0" w:space="0" w:color="auto"/>
        <w:left w:val="none" w:sz="0" w:space="0" w:color="auto"/>
        <w:bottom w:val="none" w:sz="0" w:space="0" w:color="auto"/>
        <w:right w:val="none" w:sz="0" w:space="0" w:color="auto"/>
      </w:divBdr>
    </w:div>
    <w:div w:id="207227021">
      <w:bodyDiv w:val="1"/>
      <w:marLeft w:val="0"/>
      <w:marRight w:val="0"/>
      <w:marTop w:val="0"/>
      <w:marBottom w:val="0"/>
      <w:divBdr>
        <w:top w:val="none" w:sz="0" w:space="0" w:color="auto"/>
        <w:left w:val="none" w:sz="0" w:space="0" w:color="auto"/>
        <w:bottom w:val="none" w:sz="0" w:space="0" w:color="auto"/>
        <w:right w:val="none" w:sz="0" w:space="0" w:color="auto"/>
      </w:divBdr>
    </w:div>
    <w:div w:id="216820040">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568437">
      <w:bodyDiv w:val="1"/>
      <w:marLeft w:val="0"/>
      <w:marRight w:val="0"/>
      <w:marTop w:val="0"/>
      <w:marBottom w:val="0"/>
      <w:divBdr>
        <w:top w:val="none" w:sz="0" w:space="0" w:color="auto"/>
        <w:left w:val="none" w:sz="0" w:space="0" w:color="auto"/>
        <w:bottom w:val="none" w:sz="0" w:space="0" w:color="auto"/>
        <w:right w:val="none" w:sz="0" w:space="0" w:color="auto"/>
      </w:divBdr>
    </w:div>
    <w:div w:id="405230035">
      <w:bodyDiv w:val="1"/>
      <w:marLeft w:val="0"/>
      <w:marRight w:val="0"/>
      <w:marTop w:val="0"/>
      <w:marBottom w:val="0"/>
      <w:divBdr>
        <w:top w:val="none" w:sz="0" w:space="0" w:color="auto"/>
        <w:left w:val="none" w:sz="0" w:space="0" w:color="auto"/>
        <w:bottom w:val="none" w:sz="0" w:space="0" w:color="auto"/>
        <w:right w:val="none" w:sz="0" w:space="0" w:color="auto"/>
      </w:divBdr>
    </w:div>
    <w:div w:id="458180875">
      <w:bodyDiv w:val="1"/>
      <w:marLeft w:val="0"/>
      <w:marRight w:val="0"/>
      <w:marTop w:val="0"/>
      <w:marBottom w:val="0"/>
      <w:divBdr>
        <w:top w:val="none" w:sz="0" w:space="0" w:color="auto"/>
        <w:left w:val="none" w:sz="0" w:space="0" w:color="auto"/>
        <w:bottom w:val="none" w:sz="0" w:space="0" w:color="auto"/>
        <w:right w:val="none" w:sz="0" w:space="0" w:color="auto"/>
      </w:divBdr>
    </w:div>
    <w:div w:id="485127452">
      <w:bodyDiv w:val="1"/>
      <w:marLeft w:val="0"/>
      <w:marRight w:val="0"/>
      <w:marTop w:val="0"/>
      <w:marBottom w:val="0"/>
      <w:divBdr>
        <w:top w:val="none" w:sz="0" w:space="0" w:color="auto"/>
        <w:left w:val="none" w:sz="0" w:space="0" w:color="auto"/>
        <w:bottom w:val="none" w:sz="0" w:space="0" w:color="auto"/>
        <w:right w:val="none" w:sz="0" w:space="0" w:color="auto"/>
      </w:divBdr>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489979690">
      <w:bodyDiv w:val="1"/>
      <w:marLeft w:val="0"/>
      <w:marRight w:val="0"/>
      <w:marTop w:val="0"/>
      <w:marBottom w:val="0"/>
      <w:divBdr>
        <w:top w:val="none" w:sz="0" w:space="0" w:color="auto"/>
        <w:left w:val="none" w:sz="0" w:space="0" w:color="auto"/>
        <w:bottom w:val="none" w:sz="0" w:space="0" w:color="auto"/>
        <w:right w:val="none" w:sz="0" w:space="0" w:color="auto"/>
      </w:divBdr>
    </w:div>
    <w:div w:id="493377256">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592084507">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695161272">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315696">
      <w:bodyDiv w:val="1"/>
      <w:marLeft w:val="0"/>
      <w:marRight w:val="0"/>
      <w:marTop w:val="0"/>
      <w:marBottom w:val="0"/>
      <w:divBdr>
        <w:top w:val="none" w:sz="0" w:space="0" w:color="auto"/>
        <w:left w:val="none" w:sz="0" w:space="0" w:color="auto"/>
        <w:bottom w:val="none" w:sz="0" w:space="0" w:color="auto"/>
        <w:right w:val="none" w:sz="0" w:space="0" w:color="auto"/>
      </w:divBdr>
    </w:div>
    <w:div w:id="1258824897">
      <w:bodyDiv w:val="1"/>
      <w:marLeft w:val="0"/>
      <w:marRight w:val="0"/>
      <w:marTop w:val="0"/>
      <w:marBottom w:val="0"/>
      <w:divBdr>
        <w:top w:val="none" w:sz="0" w:space="0" w:color="auto"/>
        <w:left w:val="none" w:sz="0" w:space="0" w:color="auto"/>
        <w:bottom w:val="none" w:sz="0" w:space="0" w:color="auto"/>
        <w:right w:val="none" w:sz="0" w:space="0" w:color="auto"/>
      </w:divBdr>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624024">
      <w:bodyDiv w:val="1"/>
      <w:marLeft w:val="0"/>
      <w:marRight w:val="0"/>
      <w:marTop w:val="0"/>
      <w:marBottom w:val="0"/>
      <w:divBdr>
        <w:top w:val="none" w:sz="0" w:space="0" w:color="auto"/>
        <w:left w:val="none" w:sz="0" w:space="0" w:color="auto"/>
        <w:bottom w:val="none" w:sz="0" w:space="0" w:color="auto"/>
        <w:right w:val="none" w:sz="0" w:space="0" w:color="auto"/>
      </w:divBdr>
    </w:div>
    <w:div w:id="1327974670">
      <w:bodyDiv w:val="1"/>
      <w:marLeft w:val="0"/>
      <w:marRight w:val="0"/>
      <w:marTop w:val="0"/>
      <w:marBottom w:val="0"/>
      <w:divBdr>
        <w:top w:val="none" w:sz="0" w:space="0" w:color="auto"/>
        <w:left w:val="none" w:sz="0" w:space="0" w:color="auto"/>
        <w:bottom w:val="none" w:sz="0" w:space="0" w:color="auto"/>
        <w:right w:val="none" w:sz="0" w:space="0" w:color="auto"/>
      </w:divBdr>
    </w:div>
    <w:div w:id="1381590378">
      <w:bodyDiv w:val="1"/>
      <w:marLeft w:val="0"/>
      <w:marRight w:val="0"/>
      <w:marTop w:val="0"/>
      <w:marBottom w:val="0"/>
      <w:divBdr>
        <w:top w:val="none" w:sz="0" w:space="0" w:color="auto"/>
        <w:left w:val="none" w:sz="0" w:space="0" w:color="auto"/>
        <w:bottom w:val="none" w:sz="0" w:space="0" w:color="auto"/>
        <w:right w:val="none" w:sz="0" w:space="0" w:color="auto"/>
      </w:divBdr>
    </w:div>
    <w:div w:id="1383557232">
      <w:bodyDiv w:val="1"/>
      <w:marLeft w:val="0"/>
      <w:marRight w:val="0"/>
      <w:marTop w:val="0"/>
      <w:marBottom w:val="0"/>
      <w:divBdr>
        <w:top w:val="none" w:sz="0" w:space="0" w:color="auto"/>
        <w:left w:val="none" w:sz="0" w:space="0" w:color="auto"/>
        <w:bottom w:val="none" w:sz="0" w:space="0" w:color="auto"/>
        <w:right w:val="none" w:sz="0" w:space="0" w:color="auto"/>
      </w:divBdr>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25653">
      <w:bodyDiv w:val="1"/>
      <w:marLeft w:val="0"/>
      <w:marRight w:val="0"/>
      <w:marTop w:val="0"/>
      <w:marBottom w:val="0"/>
      <w:divBdr>
        <w:top w:val="none" w:sz="0" w:space="0" w:color="auto"/>
        <w:left w:val="none" w:sz="0" w:space="0" w:color="auto"/>
        <w:bottom w:val="none" w:sz="0" w:space="0" w:color="auto"/>
        <w:right w:val="none" w:sz="0" w:space="0" w:color="auto"/>
      </w:divBdr>
    </w:div>
    <w:div w:id="1616862081">
      <w:bodyDiv w:val="1"/>
      <w:marLeft w:val="0"/>
      <w:marRight w:val="0"/>
      <w:marTop w:val="0"/>
      <w:marBottom w:val="0"/>
      <w:divBdr>
        <w:top w:val="none" w:sz="0" w:space="0" w:color="auto"/>
        <w:left w:val="none" w:sz="0" w:space="0" w:color="auto"/>
        <w:bottom w:val="none" w:sz="0" w:space="0" w:color="auto"/>
        <w:right w:val="none" w:sz="0" w:space="0" w:color="auto"/>
      </w:divBdr>
    </w:div>
    <w:div w:id="1625456583">
      <w:bodyDiv w:val="1"/>
      <w:marLeft w:val="0"/>
      <w:marRight w:val="0"/>
      <w:marTop w:val="0"/>
      <w:marBottom w:val="0"/>
      <w:divBdr>
        <w:top w:val="none" w:sz="0" w:space="0" w:color="auto"/>
        <w:left w:val="none" w:sz="0" w:space="0" w:color="auto"/>
        <w:bottom w:val="none" w:sz="0" w:space="0" w:color="auto"/>
        <w:right w:val="none" w:sz="0" w:space="0" w:color="auto"/>
      </w:divBdr>
    </w:div>
    <w:div w:id="1703051020">
      <w:bodyDiv w:val="1"/>
      <w:marLeft w:val="0"/>
      <w:marRight w:val="0"/>
      <w:marTop w:val="0"/>
      <w:marBottom w:val="0"/>
      <w:divBdr>
        <w:top w:val="none" w:sz="0" w:space="0" w:color="auto"/>
        <w:left w:val="none" w:sz="0" w:space="0" w:color="auto"/>
        <w:bottom w:val="none" w:sz="0" w:space="0" w:color="auto"/>
        <w:right w:val="none" w:sz="0" w:space="0" w:color="auto"/>
      </w:divBdr>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754014266">
      <w:bodyDiv w:val="1"/>
      <w:marLeft w:val="0"/>
      <w:marRight w:val="0"/>
      <w:marTop w:val="0"/>
      <w:marBottom w:val="0"/>
      <w:divBdr>
        <w:top w:val="none" w:sz="0" w:space="0" w:color="auto"/>
        <w:left w:val="none" w:sz="0" w:space="0" w:color="auto"/>
        <w:bottom w:val="none" w:sz="0" w:space="0" w:color="auto"/>
        <w:right w:val="none" w:sz="0" w:space="0" w:color="auto"/>
      </w:divBdr>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070765473">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34" Type="http://schemas.openxmlformats.org/officeDocument/2006/relationships/image" Target="media/image15.png"/><Relationship Id="rId42" Type="http://schemas.openxmlformats.org/officeDocument/2006/relationships/hyperlink" Target="ftp://ftp.cs.wisc.edu/machine-learning/shavlik-group/torrey.handbook09.pdf" TargetMode="External"/><Relationship Id="rId47" Type="http://schemas.openxmlformats.org/officeDocument/2006/relationships/image" Target="media/image22.png"/><Relationship Id="rId50" Type="http://schemas.openxmlformats.org/officeDocument/2006/relationships/image" Target="media/image25.jpeg"/><Relationship Id="rId55" Type="http://schemas.openxmlformats.org/officeDocument/2006/relationships/image" Target="media/image30.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ftp://ftp.cs.wisc.edu/machine-learning/shavlik-group/torrey.handbook09.pdf" TargetMode="External"/><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footer" Target="footer8.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s://amzn.to/2fgeVro" TargetMode="External"/><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14.png"/><Relationship Id="rId38" Type="http://schemas.openxmlformats.org/officeDocument/2006/relationships/hyperlink" Target="https://machinethink.net/blog/mobilenet-v2/" TargetMode="External"/><Relationship Id="rId46" Type="http://schemas.openxmlformats.org/officeDocument/2006/relationships/image" Target="media/image21.png"/><Relationship Id="rId59" Type="http://schemas.openxmlformats.org/officeDocument/2006/relationships/image" Target="media/image34.png"/><Relationship Id="rId20" Type="http://schemas.openxmlformats.org/officeDocument/2006/relationships/header" Target="header6.xml"/><Relationship Id="rId41" Type="http://schemas.openxmlformats.org/officeDocument/2006/relationships/hyperlink" Target="https://amzn.to/2fgeVro" TargetMode="External"/><Relationship Id="rId54" Type="http://schemas.openxmlformats.org/officeDocument/2006/relationships/image" Target="media/image29.png"/><Relationship Id="rId62"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4.jpe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header" Target="header12.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yperlink" Target="https://machinethink.net/blog/mobilenet-v2/"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fp0\dfs\users\m\memohamm\Desktop\Praktikum\Style+sheet_report+internship_0.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D18010042D54FF0911ECD0269CBB775"/>
        <w:category>
          <w:name w:val="Allgemein"/>
          <w:gallery w:val="placeholder"/>
        </w:category>
        <w:types>
          <w:type w:val="bbPlcHdr"/>
        </w:types>
        <w:behaviors>
          <w:behavior w:val="content"/>
        </w:behaviors>
        <w:guid w:val="{1B659E4F-C337-48CE-AB12-EE3518A898E4}"/>
      </w:docPartPr>
      <w:docPartBody>
        <w:p w:rsidR="00576EC8" w:rsidRDefault="001D2E5B">
          <w:pPr>
            <w:pStyle w:val="0D18010042D54FF0911ECD0269CBB775"/>
          </w:pPr>
          <w:r w:rsidRPr="00EA58F1">
            <w:rPr>
              <w:rStyle w:val="Platzhaltertext"/>
              <w:color w:val="C00000"/>
              <w:lang w:val="en-US"/>
            </w:rPr>
            <w:t>Enter English title here</w:t>
          </w:r>
        </w:p>
      </w:docPartBody>
    </w:docPart>
    <w:docPart>
      <w:docPartPr>
        <w:name w:val="58BC9C3467A544B4985D7B036584EED4"/>
        <w:category>
          <w:name w:val="Allgemein"/>
          <w:gallery w:val="placeholder"/>
        </w:category>
        <w:types>
          <w:type w:val="bbPlcHdr"/>
        </w:types>
        <w:behaviors>
          <w:behavior w:val="content"/>
        </w:behaviors>
        <w:guid w:val="{CE56B6A0-65FD-46CE-A3D5-1EEDD201321B}"/>
      </w:docPartPr>
      <w:docPartBody>
        <w:p w:rsidR="00576EC8" w:rsidRDefault="001D2E5B">
          <w:pPr>
            <w:pStyle w:val="58BC9C3467A544B4985D7B036584EED4"/>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471E0A7BAAF942F5BE4E68E823D46269"/>
        <w:category>
          <w:name w:val="Allgemein"/>
          <w:gallery w:val="placeholder"/>
        </w:category>
        <w:types>
          <w:type w:val="bbPlcHdr"/>
        </w:types>
        <w:behaviors>
          <w:behavior w:val="content"/>
        </w:behaviors>
        <w:guid w:val="{24B233B4-AF77-4B8A-9719-19961AD036D8}"/>
      </w:docPartPr>
      <w:docPartBody>
        <w:p w:rsidR="00576EC8" w:rsidRDefault="001D2E5B">
          <w:pPr>
            <w:pStyle w:val="471E0A7BAAF942F5BE4E68E823D46269"/>
          </w:pPr>
          <w:r w:rsidRPr="00EA58F1">
            <w:rPr>
              <w:color w:val="C00000"/>
              <w:lang w:val="en-US"/>
            </w:rPr>
            <w:t xml:space="preserve">Enter </w:t>
          </w:r>
          <w:r w:rsidRPr="00EA58F1">
            <w:rPr>
              <w:rStyle w:val="Platzhaltertext"/>
              <w:color w:val="C00000"/>
              <w:lang w:val="en-US"/>
            </w:rPr>
            <w:t>name of the student here</w:t>
          </w:r>
        </w:p>
      </w:docPartBody>
    </w:docPart>
    <w:docPart>
      <w:docPartPr>
        <w:name w:val="24EA92830BF8428EBF34123C6251B714"/>
        <w:category>
          <w:name w:val="Allgemein"/>
          <w:gallery w:val="placeholder"/>
        </w:category>
        <w:types>
          <w:type w:val="bbPlcHdr"/>
        </w:types>
        <w:behaviors>
          <w:behavior w:val="content"/>
        </w:behaviors>
        <w:guid w:val="{588DDDD1-6F2C-4829-9A68-0C4E9BBCD735}"/>
      </w:docPartPr>
      <w:docPartBody>
        <w:p w:rsidR="00576EC8" w:rsidRDefault="001D2E5B">
          <w:pPr>
            <w:pStyle w:val="24EA92830BF8428EBF34123C6251B714"/>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BCF189C9956C46F6A75B0B56261E2C96"/>
        <w:category>
          <w:name w:val="Allgemein"/>
          <w:gallery w:val="placeholder"/>
        </w:category>
        <w:types>
          <w:type w:val="bbPlcHdr"/>
        </w:types>
        <w:behaviors>
          <w:behavior w:val="content"/>
        </w:behaviors>
        <w:guid w:val="{AFEF8951-E4FB-4286-8357-F183CA791D0A}"/>
      </w:docPartPr>
      <w:docPartBody>
        <w:p w:rsidR="00576EC8" w:rsidRDefault="001D2E5B">
          <w:pPr>
            <w:pStyle w:val="BCF189C9956C46F6A75B0B56261E2C96"/>
          </w:pPr>
          <w:r w:rsidRPr="00EA58F1">
            <w:rPr>
              <w:color w:val="C00000"/>
              <w:lang w:val="en-US"/>
            </w:rPr>
            <w:t xml:space="preserve">Enter </w:t>
          </w:r>
          <w:r w:rsidRPr="00EA58F1">
            <w:rPr>
              <w:rStyle w:val="Platzhaltertext"/>
              <w:color w:val="C00000"/>
              <w:lang w:val="en-US"/>
            </w:rPr>
            <w:t>name of the supervisor here</w:t>
          </w:r>
        </w:p>
      </w:docPartBody>
    </w:docPart>
    <w:docPart>
      <w:docPartPr>
        <w:name w:val="7A14358CF5AF4B7BA07B4F6B7E7B5537"/>
        <w:category>
          <w:name w:val="Allgemein"/>
          <w:gallery w:val="placeholder"/>
        </w:category>
        <w:types>
          <w:type w:val="bbPlcHdr"/>
        </w:types>
        <w:behaviors>
          <w:behavior w:val="content"/>
        </w:behaviors>
        <w:guid w:val="{DD26B818-D8EB-4E90-B227-B0045C47871A}"/>
      </w:docPartPr>
      <w:docPartBody>
        <w:p w:rsidR="00576EC8" w:rsidRDefault="001D2E5B">
          <w:pPr>
            <w:pStyle w:val="7A14358CF5AF4B7BA07B4F6B7E7B5537"/>
          </w:pPr>
          <w:r w:rsidRPr="00EA58F1">
            <w:rPr>
              <w:color w:val="C00000"/>
              <w:lang w:val="en-US"/>
            </w:rPr>
            <w:t>Enter n</w:t>
          </w:r>
          <w:r w:rsidRPr="00EA58F1">
            <w:rPr>
              <w:rStyle w:val="Platzhaltertext"/>
              <w:color w:val="C00000"/>
              <w:lang w:val="en-US"/>
            </w:rPr>
            <w:t>ame of the company here</w:t>
          </w:r>
        </w:p>
      </w:docPartBody>
    </w:docPart>
    <w:docPart>
      <w:docPartPr>
        <w:name w:val="38E582541675436D8BC31956FBE8EF8A"/>
        <w:category>
          <w:name w:val="Allgemein"/>
          <w:gallery w:val="placeholder"/>
        </w:category>
        <w:types>
          <w:type w:val="bbPlcHdr"/>
        </w:types>
        <w:behaviors>
          <w:behavior w:val="content"/>
        </w:behaviors>
        <w:guid w:val="{AF96781B-C189-430F-8CD5-05B5BC111195}"/>
      </w:docPartPr>
      <w:docPartBody>
        <w:p w:rsidR="00576EC8" w:rsidRDefault="001D2E5B">
          <w:pPr>
            <w:pStyle w:val="38E582541675436D8BC31956FBE8EF8A"/>
          </w:pPr>
          <w:r w:rsidRPr="005908F7">
            <w:rPr>
              <w:color w:val="C00000"/>
              <w:lang w:val="en-US"/>
            </w:rPr>
            <w:t>Enter s</w:t>
          </w:r>
          <w:r w:rsidRPr="005908F7">
            <w:rPr>
              <w:rStyle w:val="Platzhaltertext"/>
              <w:color w:val="C00000"/>
              <w:lang w:val="en-US"/>
            </w:rPr>
            <w:t>tart and end date of the internship here</w:t>
          </w:r>
        </w:p>
      </w:docPartBody>
    </w:docPart>
    <w:docPart>
      <w:docPartPr>
        <w:name w:val="7285DCC03F754DB5B69484D9619943D5"/>
        <w:category>
          <w:name w:val="Allgemein"/>
          <w:gallery w:val="placeholder"/>
        </w:category>
        <w:types>
          <w:type w:val="bbPlcHdr"/>
        </w:types>
        <w:behaviors>
          <w:behavior w:val="content"/>
        </w:behaviors>
        <w:guid w:val="{54A7A9DF-39D5-4DC9-B248-5D20AA2020B0}"/>
      </w:docPartPr>
      <w:docPartBody>
        <w:p w:rsidR="00576EC8" w:rsidRDefault="001D2E5B">
          <w:pPr>
            <w:pStyle w:val="7285DCC03F754DB5B69484D9619943D5"/>
          </w:pPr>
          <w:r w:rsidRPr="00EA58F1">
            <w:rPr>
              <w:color w:val="C00000"/>
              <w:lang w:val="en-US"/>
            </w:rPr>
            <w:t>Enter date here</w:t>
          </w:r>
        </w:p>
      </w:docPartBody>
    </w:docPart>
    <w:docPart>
      <w:docPartPr>
        <w:name w:val="D8EC1C7E88CB44B2A0E68A9B85499065"/>
        <w:category>
          <w:name w:val="Allgemein"/>
          <w:gallery w:val="placeholder"/>
        </w:category>
        <w:types>
          <w:type w:val="bbPlcHdr"/>
        </w:types>
        <w:behaviors>
          <w:behavior w:val="content"/>
        </w:behaviors>
        <w:guid w:val="{D925E869-A3A9-4821-AFDA-8EDABD1BA276}"/>
      </w:docPartPr>
      <w:docPartBody>
        <w:p w:rsidR="00576EC8" w:rsidRDefault="001D2E5B">
          <w:pPr>
            <w:pStyle w:val="D8EC1C7E88CB44B2A0E68A9B85499065"/>
          </w:pPr>
          <w:r w:rsidRPr="00EA58F1">
            <w:rPr>
              <w:color w:val="C00000"/>
              <w:lang w:val="en-US"/>
            </w:rPr>
            <w:t>Enter date here</w:t>
          </w:r>
        </w:p>
      </w:docPartBody>
    </w:docPart>
    <w:docPart>
      <w:docPartPr>
        <w:name w:val="963312B0912F45199FAB6D74DD2D0712"/>
        <w:category>
          <w:name w:val="Allgemein"/>
          <w:gallery w:val="placeholder"/>
        </w:category>
        <w:types>
          <w:type w:val="bbPlcHdr"/>
        </w:types>
        <w:behaviors>
          <w:behavior w:val="content"/>
        </w:behaviors>
        <w:guid w:val="{CB40434D-EEF6-4DAB-8CF4-3050E04E9109}"/>
      </w:docPartPr>
      <w:docPartBody>
        <w:p w:rsidR="00576EC8" w:rsidRDefault="001D2E5B" w:rsidP="001D2E5B">
          <w:pPr>
            <w:pStyle w:val="963312B0912F45199FAB6D74DD2D0712"/>
          </w:pPr>
          <w:r w:rsidRPr="00EA58F1">
            <w:rPr>
              <w:color w:val="C00000"/>
              <w:lang w:val="en-US"/>
            </w:rPr>
            <w:t xml:space="preserve">Enter </w:t>
          </w:r>
          <w:r w:rsidRPr="00EA58F1">
            <w:rPr>
              <w:rStyle w:val="Platzhaltertext"/>
              <w:color w:val="C00000"/>
              <w:lang w:val="en-US"/>
            </w:rPr>
            <w:t>name of the student here</w:t>
          </w:r>
        </w:p>
      </w:docPartBody>
    </w:docPart>
    <w:docPart>
      <w:docPartPr>
        <w:name w:val="76153FC055A44482ACA4AC992F4D274A"/>
        <w:category>
          <w:name w:val="Allgemein"/>
          <w:gallery w:val="placeholder"/>
        </w:category>
        <w:types>
          <w:type w:val="bbPlcHdr"/>
        </w:types>
        <w:behaviors>
          <w:behavior w:val="content"/>
        </w:behaviors>
        <w:guid w:val="{87F0749C-5574-4105-AF7A-0674C4844919}"/>
      </w:docPartPr>
      <w:docPartBody>
        <w:p w:rsidR="00576EC8" w:rsidRDefault="001D2E5B" w:rsidP="001D2E5B">
          <w:pPr>
            <w:pStyle w:val="76153FC055A44482ACA4AC992F4D274A"/>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EE09F75F3F943379F1503FCD38760AE"/>
        <w:category>
          <w:name w:val="Allgemein"/>
          <w:gallery w:val="placeholder"/>
        </w:category>
        <w:types>
          <w:type w:val="bbPlcHdr"/>
        </w:types>
        <w:behaviors>
          <w:behavior w:val="content"/>
        </w:behaviors>
        <w:guid w:val="{F4D8807D-173E-4185-856A-1FDAFCD61518}"/>
      </w:docPartPr>
      <w:docPartBody>
        <w:p w:rsidR="00576EC8" w:rsidRDefault="001D2E5B" w:rsidP="001D2E5B">
          <w:pPr>
            <w:pStyle w:val="CEE09F75F3F943379F1503FCD38760AE"/>
          </w:pPr>
          <w:r w:rsidRPr="00EA58F1">
            <w:rPr>
              <w:rStyle w:val="Platzhaltertext"/>
              <w:color w:val="C00000"/>
              <w:lang w:val="en-US"/>
            </w:rPr>
            <w:t>Enter English title here</w:t>
          </w:r>
        </w:p>
      </w:docPartBody>
    </w:docPart>
    <w:docPart>
      <w:docPartPr>
        <w:name w:val="AF9B45225A9F4ECDA9075A144D891631"/>
        <w:category>
          <w:name w:val="Allgemein"/>
          <w:gallery w:val="placeholder"/>
        </w:category>
        <w:types>
          <w:type w:val="bbPlcHdr"/>
        </w:types>
        <w:behaviors>
          <w:behavior w:val="content"/>
        </w:behaviors>
        <w:guid w:val="{EF12CB9D-4961-42C8-9212-950E191B1320}"/>
      </w:docPartPr>
      <w:docPartBody>
        <w:p w:rsidR="00576EC8" w:rsidRDefault="001D2E5B" w:rsidP="001D2E5B">
          <w:pPr>
            <w:pStyle w:val="AF9B45225A9F4ECDA9075A144D891631"/>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0EF9913EE7394522B7DB50449E133D94"/>
        <w:category>
          <w:name w:val="Allgemein"/>
          <w:gallery w:val="placeholder"/>
        </w:category>
        <w:types>
          <w:type w:val="bbPlcHdr"/>
        </w:types>
        <w:behaviors>
          <w:behavior w:val="content"/>
        </w:behaviors>
        <w:guid w:val="{FB18F351-E60D-4E3C-8CA4-929FC10D84E1}"/>
      </w:docPartPr>
      <w:docPartBody>
        <w:p w:rsidR="00576EC8" w:rsidRDefault="001D2E5B" w:rsidP="001D2E5B">
          <w:pPr>
            <w:pStyle w:val="0EF9913EE7394522B7DB50449E133D94"/>
          </w:pPr>
          <w:r w:rsidRPr="00EA58F1">
            <w:rPr>
              <w:color w:val="C00000"/>
              <w:lang w:val="en-US"/>
            </w:rPr>
            <w:t xml:space="preserve">Enter </w:t>
          </w:r>
          <w:r w:rsidRPr="00EA58F1">
            <w:rPr>
              <w:rStyle w:val="Platzhaltertext"/>
              <w:color w:val="C00000"/>
              <w:lang w:val="en-US"/>
            </w:rPr>
            <w:t>name of the student here</w:t>
          </w:r>
        </w:p>
      </w:docPartBody>
    </w:docPart>
    <w:docPart>
      <w:docPartPr>
        <w:name w:val="02D553D1EA7D46DBA3CC5528FC06F038"/>
        <w:category>
          <w:name w:val="Allgemein"/>
          <w:gallery w:val="placeholder"/>
        </w:category>
        <w:types>
          <w:type w:val="bbPlcHdr"/>
        </w:types>
        <w:behaviors>
          <w:behavior w:val="content"/>
        </w:behaviors>
        <w:guid w:val="{09E6FBAC-0B8A-40AC-9499-D969C224099C}"/>
      </w:docPartPr>
      <w:docPartBody>
        <w:p w:rsidR="00576EC8" w:rsidRDefault="001D2E5B" w:rsidP="001D2E5B">
          <w:pPr>
            <w:pStyle w:val="02D553D1EA7D46DBA3CC5528FC06F038"/>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266B21E240447A4A30AF34BDAC3CB40"/>
        <w:category>
          <w:name w:val="Allgemein"/>
          <w:gallery w:val="placeholder"/>
        </w:category>
        <w:types>
          <w:type w:val="bbPlcHdr"/>
        </w:types>
        <w:behaviors>
          <w:behavior w:val="content"/>
        </w:behaviors>
        <w:guid w:val="{93748EC9-696A-46EF-B6AE-465D84E6A8C4}"/>
      </w:docPartPr>
      <w:docPartBody>
        <w:p w:rsidR="00576EC8" w:rsidRDefault="001D2E5B" w:rsidP="001D2E5B">
          <w:pPr>
            <w:pStyle w:val="C266B21E240447A4A30AF34BDAC3CB40"/>
          </w:pPr>
          <w:r w:rsidRPr="00EA58F1">
            <w:rPr>
              <w:color w:val="C00000"/>
              <w:lang w:val="en-US"/>
            </w:rPr>
            <w:t xml:space="preserve">Enter </w:t>
          </w:r>
          <w:r w:rsidRPr="00EA58F1">
            <w:rPr>
              <w:rStyle w:val="Platzhaltertext"/>
              <w:color w:val="C00000"/>
              <w:lang w:val="en-US"/>
            </w:rPr>
            <w:t>name of the student here</w:t>
          </w:r>
        </w:p>
      </w:docPartBody>
    </w:docPart>
    <w:docPart>
      <w:docPartPr>
        <w:name w:val="F6A7642EDF83419AB62754624F217AC6"/>
        <w:category>
          <w:name w:val="Allgemein"/>
          <w:gallery w:val="placeholder"/>
        </w:category>
        <w:types>
          <w:type w:val="bbPlcHdr"/>
        </w:types>
        <w:behaviors>
          <w:behavior w:val="content"/>
        </w:behaviors>
        <w:guid w:val="{070BC311-2DF7-41C2-8466-16638BD47E29}"/>
      </w:docPartPr>
      <w:docPartBody>
        <w:p w:rsidR="00576EC8" w:rsidRDefault="001D2E5B" w:rsidP="001D2E5B">
          <w:pPr>
            <w:pStyle w:val="F6A7642EDF83419AB62754624F217AC6"/>
          </w:pPr>
          <w:r w:rsidRPr="00EA58F1">
            <w:rPr>
              <w:color w:val="C00000"/>
              <w:lang w:val="en-US"/>
            </w:rPr>
            <w:t xml:space="preserve">Enter </w:t>
          </w:r>
          <w:r w:rsidRPr="00EA58F1">
            <w:rPr>
              <w:rStyle w:val="Platzhaltertext"/>
              <w:color w:val="C00000"/>
              <w:lang w:val="en-US"/>
            </w:rPr>
            <w:t>name of the student here</w:t>
          </w:r>
        </w:p>
      </w:docPartBody>
    </w:docPart>
    <w:docPart>
      <w:docPartPr>
        <w:name w:val="6FBF8AA867514531A25FA519ECAB3EF9"/>
        <w:category>
          <w:name w:val="Allgemein"/>
          <w:gallery w:val="placeholder"/>
        </w:category>
        <w:types>
          <w:type w:val="bbPlcHdr"/>
        </w:types>
        <w:behaviors>
          <w:behavior w:val="content"/>
        </w:behaviors>
        <w:guid w:val="{D3A70E95-4EBE-486D-AAFF-663EEEAFBE2F}"/>
      </w:docPartPr>
      <w:docPartBody>
        <w:p w:rsidR="00576EC8" w:rsidRDefault="001D2E5B" w:rsidP="001D2E5B">
          <w:pPr>
            <w:pStyle w:val="6FBF8AA867514531A25FA519ECAB3EF9"/>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00188BF5EE34E2F84C4D94B0ABB7DD5"/>
        <w:category>
          <w:name w:val="Allgemein"/>
          <w:gallery w:val="placeholder"/>
        </w:category>
        <w:types>
          <w:type w:val="bbPlcHdr"/>
        </w:types>
        <w:behaviors>
          <w:behavior w:val="content"/>
        </w:behaviors>
        <w:guid w:val="{3D092EEC-F747-4276-9AC5-9D6534BAFF83}"/>
      </w:docPartPr>
      <w:docPartBody>
        <w:p w:rsidR="00576EC8" w:rsidRDefault="001D2E5B" w:rsidP="001D2E5B">
          <w:pPr>
            <w:pStyle w:val="C00188BF5EE34E2F84C4D94B0ABB7DD5"/>
          </w:pPr>
          <w:r w:rsidRPr="00EA58F1">
            <w:rPr>
              <w:color w:val="C00000"/>
              <w:lang w:val="en-US"/>
            </w:rPr>
            <w:t xml:space="preserve">Enter </w:t>
          </w:r>
          <w:r w:rsidRPr="00EA58F1">
            <w:rPr>
              <w:rStyle w:val="Platzhaltertext"/>
              <w:color w:val="C00000"/>
              <w:lang w:val="en-US"/>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E5B"/>
    <w:rsid w:val="001D2E5B"/>
    <w:rsid w:val="00576EC8"/>
    <w:rsid w:val="00AC77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2E5B"/>
    <w:rPr>
      <w:color w:val="808080"/>
    </w:rPr>
  </w:style>
  <w:style w:type="paragraph" w:customStyle="1" w:styleId="0D18010042D54FF0911ECD0269CBB775">
    <w:name w:val="0D18010042D54FF0911ECD0269CBB775"/>
  </w:style>
  <w:style w:type="paragraph" w:customStyle="1" w:styleId="58BC9C3467A544B4985D7B036584EED4">
    <w:name w:val="58BC9C3467A544B4985D7B036584EED4"/>
  </w:style>
  <w:style w:type="paragraph" w:customStyle="1" w:styleId="471E0A7BAAF942F5BE4E68E823D46269">
    <w:name w:val="471E0A7BAAF942F5BE4E68E823D46269"/>
  </w:style>
  <w:style w:type="paragraph" w:customStyle="1" w:styleId="24EA92830BF8428EBF34123C6251B714">
    <w:name w:val="24EA92830BF8428EBF34123C6251B714"/>
  </w:style>
  <w:style w:type="paragraph" w:customStyle="1" w:styleId="BCF189C9956C46F6A75B0B56261E2C96">
    <w:name w:val="BCF189C9956C46F6A75B0B56261E2C96"/>
  </w:style>
  <w:style w:type="paragraph" w:customStyle="1" w:styleId="7A14358CF5AF4B7BA07B4F6B7E7B5537">
    <w:name w:val="7A14358CF5AF4B7BA07B4F6B7E7B5537"/>
  </w:style>
  <w:style w:type="paragraph" w:customStyle="1" w:styleId="38E582541675436D8BC31956FBE8EF8A">
    <w:name w:val="38E582541675436D8BC31956FBE8EF8A"/>
  </w:style>
  <w:style w:type="paragraph" w:customStyle="1" w:styleId="7285DCC03F754DB5B69484D9619943D5">
    <w:name w:val="7285DCC03F754DB5B69484D9619943D5"/>
  </w:style>
  <w:style w:type="paragraph" w:customStyle="1" w:styleId="D8EC1C7E88CB44B2A0E68A9B85499065">
    <w:name w:val="D8EC1C7E88CB44B2A0E68A9B85499065"/>
  </w:style>
  <w:style w:type="paragraph" w:customStyle="1" w:styleId="963312B0912F45199FAB6D74DD2D0712">
    <w:name w:val="963312B0912F45199FAB6D74DD2D0712"/>
    <w:rsid w:val="001D2E5B"/>
  </w:style>
  <w:style w:type="paragraph" w:customStyle="1" w:styleId="76153FC055A44482ACA4AC992F4D274A">
    <w:name w:val="76153FC055A44482ACA4AC992F4D274A"/>
    <w:rsid w:val="001D2E5B"/>
  </w:style>
  <w:style w:type="paragraph" w:customStyle="1" w:styleId="CEE09F75F3F943379F1503FCD38760AE">
    <w:name w:val="CEE09F75F3F943379F1503FCD38760AE"/>
    <w:rsid w:val="001D2E5B"/>
  </w:style>
  <w:style w:type="paragraph" w:customStyle="1" w:styleId="AF9B45225A9F4ECDA9075A144D891631">
    <w:name w:val="AF9B45225A9F4ECDA9075A144D891631"/>
    <w:rsid w:val="001D2E5B"/>
  </w:style>
  <w:style w:type="paragraph" w:customStyle="1" w:styleId="0EF9913EE7394522B7DB50449E133D94">
    <w:name w:val="0EF9913EE7394522B7DB50449E133D94"/>
    <w:rsid w:val="001D2E5B"/>
  </w:style>
  <w:style w:type="paragraph" w:customStyle="1" w:styleId="02D553D1EA7D46DBA3CC5528FC06F038">
    <w:name w:val="02D553D1EA7D46DBA3CC5528FC06F038"/>
    <w:rsid w:val="001D2E5B"/>
  </w:style>
  <w:style w:type="paragraph" w:customStyle="1" w:styleId="C266B21E240447A4A30AF34BDAC3CB40">
    <w:name w:val="C266B21E240447A4A30AF34BDAC3CB40"/>
    <w:rsid w:val="001D2E5B"/>
  </w:style>
  <w:style w:type="paragraph" w:customStyle="1" w:styleId="F6A7642EDF83419AB62754624F217AC6">
    <w:name w:val="F6A7642EDF83419AB62754624F217AC6"/>
    <w:rsid w:val="001D2E5B"/>
  </w:style>
  <w:style w:type="paragraph" w:customStyle="1" w:styleId="6FBF8AA867514531A25FA519ECAB3EF9">
    <w:name w:val="6FBF8AA867514531A25FA519ECAB3EF9"/>
    <w:rsid w:val="001D2E5B"/>
  </w:style>
  <w:style w:type="paragraph" w:customStyle="1" w:styleId="C00188BF5EE34E2F84C4D94B0ABB7DD5">
    <w:name w:val="C00188BF5EE34E2F84C4D94B0ABB7DD5"/>
    <w:rsid w:val="001D2E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14E2791F-BFA6-484B-BD8B-DB1BF218A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_report+internship_0.3.dotx</Template>
  <TotalTime>0</TotalTime>
  <Pages>45</Pages>
  <Words>18154</Words>
  <Characters>114376</Characters>
  <Application>Microsoft Office Word</Application>
  <DocSecurity>0</DocSecurity>
  <Lines>953</Lines>
  <Paragraphs>2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Project Internship report</vt:lpstr>
    </vt:vector>
  </TitlesOfParts>
  <Company/>
  <LinksUpToDate>false</LinksUpToDate>
  <CharactersWithSpaces>132266</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Yousif Mohammed Elsheikh Mohammed</dc:creator>
  <cp:keywords/>
  <dc:description/>
  <cp:lastModifiedBy>Yousif Mohammed Elsheikh Mohammed</cp:lastModifiedBy>
  <cp:revision>54</cp:revision>
  <cp:lastPrinted>2020-02-03T14:02:00Z</cp:lastPrinted>
  <dcterms:created xsi:type="dcterms:W3CDTF">2022-09-19T13:20:00Z</dcterms:created>
  <dcterms:modified xsi:type="dcterms:W3CDTF">2022-09-20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